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794FA31" w14:textId="77777777" w:rsidR="00EE57B1" w:rsidRDefault="00786DA2">
      <w:pPr>
        <w:jc w:val="center"/>
        <w:rPr>
          <w:rFonts w:ascii="Times New Roman" w:hAnsi="Times New Roman" w:cs="Times New Roman"/>
          <w:b/>
          <w:sz w:val="32"/>
          <w:szCs w:val="32"/>
        </w:rPr>
      </w:pPr>
      <w:r>
        <w:rPr>
          <w:rFonts w:ascii="Times New Roman" w:hAnsi="Times New Roman" w:cs="Times New Roman" w:hint="eastAsia"/>
          <w:b/>
          <w:sz w:val="32"/>
          <w:szCs w:val="32"/>
        </w:rPr>
        <w:t>S</w:t>
      </w:r>
      <w:r>
        <w:rPr>
          <w:rFonts w:ascii="Times New Roman" w:hAnsi="Times New Roman" w:cs="Times New Roman"/>
          <w:b/>
          <w:sz w:val="32"/>
          <w:szCs w:val="32"/>
        </w:rPr>
        <w:t>upporting Information</w:t>
      </w:r>
    </w:p>
    <w:p w14:paraId="394F133A" w14:textId="77777777" w:rsidR="00EE57B1" w:rsidRDefault="00786DA2">
      <w:pPr>
        <w:jc w:val="center"/>
        <w:rPr>
          <w:rFonts w:ascii="Arial" w:hAnsi="Arial" w:cs="Arial"/>
          <w:b/>
          <w:bCs/>
          <w:kern w:val="28"/>
          <w:sz w:val="24"/>
          <w:szCs w:val="32"/>
        </w:rPr>
      </w:pPr>
      <w:bookmarkStart w:id="0" w:name="OLE_LINK58"/>
      <w:bookmarkStart w:id="1" w:name="OLE_LINK57"/>
      <w:bookmarkStart w:id="2" w:name="OLE_LINK96"/>
      <w:bookmarkStart w:id="3" w:name="OLE_LINK95"/>
      <w:bookmarkStart w:id="4" w:name="OLE_LINK97"/>
      <w:r>
        <w:rPr>
          <w:rFonts w:ascii="Times New Roman" w:hAnsi="Times New Roman" w:cs="Times New Roman"/>
          <w:b/>
          <w:sz w:val="30"/>
          <w:szCs w:val="30"/>
        </w:rPr>
        <w:t xml:space="preserve"> </w:t>
      </w:r>
    </w:p>
    <w:p w14:paraId="19D84B88" w14:textId="1830FADD" w:rsidR="000D2652" w:rsidRDefault="000D2652" w:rsidP="000D2652">
      <w:pPr>
        <w:jc w:val="center"/>
        <w:rPr>
          <w:rFonts w:ascii="Arial" w:hAnsi="Arial" w:cs="Arial"/>
          <w:b/>
          <w:bCs/>
          <w:kern w:val="28"/>
          <w:sz w:val="28"/>
          <w:szCs w:val="36"/>
        </w:rPr>
      </w:pPr>
      <w:bookmarkStart w:id="5" w:name="OLE_LINK126"/>
      <w:bookmarkStart w:id="6" w:name="OLE_LINK125"/>
      <w:r w:rsidRPr="00333DA8">
        <w:rPr>
          <w:rFonts w:ascii="Arial" w:hAnsi="Arial" w:cs="Arial"/>
          <w:b/>
          <w:bCs/>
          <w:kern w:val="28"/>
          <w:sz w:val="28"/>
          <w:szCs w:val="36"/>
        </w:rPr>
        <w:t xml:space="preserve">Enhanced </w:t>
      </w:r>
      <w:r>
        <w:rPr>
          <w:rFonts w:ascii="Arial" w:hAnsi="Arial" w:cs="Arial"/>
          <w:b/>
          <w:bCs/>
          <w:kern w:val="28"/>
          <w:sz w:val="28"/>
          <w:szCs w:val="36"/>
        </w:rPr>
        <w:t>Catalytic Activity</w:t>
      </w:r>
      <w:r w:rsidRPr="00333DA8">
        <w:rPr>
          <w:rFonts w:ascii="Arial" w:hAnsi="Arial" w:cs="Arial"/>
          <w:b/>
          <w:bCs/>
          <w:kern w:val="28"/>
          <w:sz w:val="28"/>
          <w:szCs w:val="36"/>
        </w:rPr>
        <w:t xml:space="preserve"> in the Oxidative Synthesis of Benzoxazoles by Tuning Local Electro</w:t>
      </w:r>
      <w:r w:rsidR="00160198">
        <w:rPr>
          <w:rFonts w:ascii="Arial" w:hAnsi="Arial" w:cs="Arial"/>
          <w:b/>
          <w:bCs/>
          <w:kern w:val="28"/>
          <w:sz w:val="28"/>
          <w:szCs w:val="36"/>
        </w:rPr>
        <w:t>nic structures</w:t>
      </w:r>
      <w:r w:rsidRPr="00333DA8">
        <w:rPr>
          <w:rFonts w:ascii="Arial" w:hAnsi="Arial" w:cs="Arial"/>
          <w:b/>
          <w:bCs/>
          <w:kern w:val="28"/>
          <w:sz w:val="28"/>
          <w:szCs w:val="36"/>
        </w:rPr>
        <w:t xml:space="preserve"> in N-doped sp</w:t>
      </w:r>
      <w:r w:rsidRPr="001C1B56">
        <w:rPr>
          <w:rFonts w:ascii="Arial" w:hAnsi="Arial" w:cs="Arial"/>
          <w:b/>
          <w:bCs/>
          <w:kern w:val="28"/>
          <w:sz w:val="28"/>
          <w:szCs w:val="36"/>
          <w:vertAlign w:val="superscript"/>
        </w:rPr>
        <w:t>3</w:t>
      </w:r>
      <w:r w:rsidRPr="00333DA8">
        <w:rPr>
          <w:rFonts w:ascii="Arial" w:hAnsi="Arial" w:cs="Arial"/>
          <w:b/>
          <w:bCs/>
          <w:kern w:val="28"/>
          <w:sz w:val="28"/>
          <w:szCs w:val="36"/>
        </w:rPr>
        <w:t>@sp</w:t>
      </w:r>
      <w:r w:rsidRPr="001C1B56">
        <w:rPr>
          <w:rFonts w:ascii="Arial" w:hAnsi="Arial" w:cs="Arial"/>
          <w:b/>
          <w:bCs/>
          <w:kern w:val="28"/>
          <w:sz w:val="28"/>
          <w:szCs w:val="36"/>
          <w:vertAlign w:val="superscript"/>
        </w:rPr>
        <w:t>2</w:t>
      </w:r>
      <w:r w:rsidRPr="00333DA8">
        <w:rPr>
          <w:rFonts w:ascii="Arial" w:hAnsi="Arial" w:cs="Arial"/>
          <w:b/>
          <w:bCs/>
          <w:kern w:val="28"/>
          <w:sz w:val="28"/>
          <w:szCs w:val="36"/>
        </w:rPr>
        <w:t xml:space="preserve"> Hybrid Nano</w:t>
      </w:r>
      <w:r w:rsidR="00160198">
        <w:rPr>
          <w:rFonts w:ascii="Arial" w:hAnsi="Arial" w:cs="Arial"/>
          <w:b/>
          <w:bCs/>
          <w:kern w:val="28"/>
          <w:sz w:val="28"/>
          <w:szCs w:val="36"/>
        </w:rPr>
        <w:t>carbon</w:t>
      </w:r>
    </w:p>
    <w:bookmarkEnd w:id="5"/>
    <w:bookmarkEnd w:id="6"/>
    <w:p w14:paraId="29A1615A" w14:textId="7F3470CC" w:rsidR="00EE57B1" w:rsidRDefault="00786DA2">
      <w:pPr>
        <w:jc w:val="center"/>
        <w:rPr>
          <w:rFonts w:ascii="Arial" w:hAnsi="Arial" w:cs="Arial"/>
          <w:b/>
          <w:bCs/>
          <w:kern w:val="28"/>
          <w:sz w:val="28"/>
          <w:szCs w:val="36"/>
        </w:rPr>
      </w:pPr>
      <w:r>
        <w:rPr>
          <w:rFonts w:ascii="Arial" w:hAnsi="Arial" w:cs="Arial"/>
          <w:b/>
          <w:bCs/>
          <w:kern w:val="28"/>
          <w:sz w:val="28"/>
          <w:szCs w:val="36"/>
        </w:rPr>
        <w:t xml:space="preserve"> </w:t>
      </w:r>
    </w:p>
    <w:p w14:paraId="2F2085E6" w14:textId="77777777" w:rsidR="00EE57B1" w:rsidRDefault="00EE57B1">
      <w:pPr>
        <w:jc w:val="center"/>
        <w:rPr>
          <w:rFonts w:ascii="Times New Roman" w:hAnsi="Times New Roman" w:cs="Times New Roman"/>
          <w:kern w:val="28"/>
          <w:sz w:val="28"/>
          <w:szCs w:val="36"/>
        </w:rPr>
      </w:pPr>
    </w:p>
    <w:p w14:paraId="0DBD97FB" w14:textId="77777777" w:rsidR="00EE57B1" w:rsidRDefault="00786DA2">
      <w:pPr>
        <w:jc w:val="center"/>
        <w:rPr>
          <w:rFonts w:ascii="Times New Roman" w:hAnsi="Times New Roman" w:cs="Times New Roman"/>
          <w:kern w:val="28"/>
          <w:sz w:val="28"/>
          <w:szCs w:val="36"/>
        </w:rPr>
      </w:pPr>
      <w:proofErr w:type="spellStart"/>
      <w:r>
        <w:rPr>
          <w:rFonts w:ascii="Times New Roman" w:hAnsi="Times New Roman" w:cs="Times New Roman"/>
          <w:kern w:val="28"/>
          <w:sz w:val="28"/>
          <w:szCs w:val="36"/>
        </w:rPr>
        <w:t>Qingqing</w:t>
      </w:r>
      <w:proofErr w:type="spellEnd"/>
      <w:r>
        <w:rPr>
          <w:rFonts w:ascii="Times New Roman" w:hAnsi="Times New Roman" w:cs="Times New Roman"/>
          <w:kern w:val="28"/>
          <w:sz w:val="28"/>
          <w:szCs w:val="36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kern w:val="28"/>
          <w:sz w:val="28"/>
          <w:szCs w:val="36"/>
        </w:rPr>
        <w:t>Gu,</w:t>
      </w:r>
      <w:r>
        <w:rPr>
          <w:rFonts w:ascii="Times New Roman" w:hAnsi="Times New Roman" w:cs="Times New Roman"/>
          <w:kern w:val="28"/>
          <w:sz w:val="28"/>
          <w:szCs w:val="36"/>
          <w:vertAlign w:val="superscript"/>
        </w:rPr>
        <w:t>a</w:t>
      </w:r>
      <w:proofErr w:type="spellEnd"/>
      <w:proofErr w:type="gramEnd"/>
      <w:r>
        <w:rPr>
          <w:rFonts w:ascii="Times New Roman" w:hAnsi="Times New Roman" w:cs="Times New Roman" w:hint="eastAsia"/>
          <w:kern w:val="28"/>
          <w:sz w:val="28"/>
          <w:szCs w:val="36"/>
          <w:vertAlign w:val="superscript"/>
        </w:rPr>
        <w:t>,#</w:t>
      </w:r>
      <w:r>
        <w:rPr>
          <w:rFonts w:ascii="Times New Roman" w:hAnsi="Times New Roman" w:cs="Times New Roman"/>
          <w:kern w:val="28"/>
          <w:sz w:val="28"/>
          <w:szCs w:val="36"/>
        </w:rPr>
        <w:t xml:space="preserve"> </w:t>
      </w:r>
      <w:proofErr w:type="spellStart"/>
      <w:r>
        <w:rPr>
          <w:rFonts w:ascii="Times New Roman" w:hAnsi="Times New Roman" w:cs="Times New Roman"/>
          <w:kern w:val="28"/>
          <w:sz w:val="28"/>
          <w:szCs w:val="36"/>
        </w:rPr>
        <w:t>Yanan</w:t>
      </w:r>
      <w:proofErr w:type="spellEnd"/>
      <w:r>
        <w:rPr>
          <w:rFonts w:ascii="Times New Roman" w:hAnsi="Times New Roman" w:cs="Times New Roman"/>
          <w:kern w:val="28"/>
          <w:sz w:val="28"/>
          <w:szCs w:val="36"/>
        </w:rPr>
        <w:t xml:space="preserve"> </w:t>
      </w:r>
      <w:proofErr w:type="spellStart"/>
      <w:r>
        <w:rPr>
          <w:rFonts w:ascii="Times New Roman" w:hAnsi="Times New Roman" w:cs="Times New Roman"/>
          <w:kern w:val="28"/>
          <w:sz w:val="28"/>
          <w:szCs w:val="36"/>
        </w:rPr>
        <w:t>Zhou,</w:t>
      </w:r>
      <w:r>
        <w:rPr>
          <w:rFonts w:ascii="Times New Roman" w:hAnsi="Times New Roman" w:cs="Times New Roman"/>
          <w:kern w:val="28"/>
          <w:sz w:val="28"/>
          <w:szCs w:val="36"/>
          <w:vertAlign w:val="superscript"/>
        </w:rPr>
        <w:t>b</w:t>
      </w:r>
      <w:proofErr w:type="spellEnd"/>
      <w:r>
        <w:rPr>
          <w:rFonts w:ascii="Times New Roman" w:hAnsi="Times New Roman" w:cs="Times New Roman"/>
          <w:kern w:val="28"/>
          <w:sz w:val="28"/>
          <w:szCs w:val="36"/>
          <w:vertAlign w:val="superscript"/>
        </w:rPr>
        <w:t>,#</w:t>
      </w:r>
      <w:r>
        <w:rPr>
          <w:rFonts w:ascii="Times New Roman" w:hAnsi="Times New Roman" w:cs="Times New Roman"/>
          <w:kern w:val="28"/>
          <w:sz w:val="28"/>
          <w:szCs w:val="36"/>
        </w:rPr>
        <w:t xml:space="preserve"> Rui </w:t>
      </w:r>
      <w:proofErr w:type="spellStart"/>
      <w:r>
        <w:rPr>
          <w:rFonts w:ascii="Times New Roman" w:hAnsi="Times New Roman" w:cs="Times New Roman"/>
          <w:kern w:val="28"/>
          <w:sz w:val="28"/>
          <w:szCs w:val="36"/>
        </w:rPr>
        <w:t>Huang,</w:t>
      </w:r>
      <w:r>
        <w:rPr>
          <w:rFonts w:ascii="Times New Roman" w:hAnsi="Times New Roman" w:cs="Times New Roman"/>
          <w:kern w:val="28"/>
          <w:sz w:val="28"/>
          <w:szCs w:val="36"/>
          <w:vertAlign w:val="superscript"/>
        </w:rPr>
        <w:t>c</w:t>
      </w:r>
      <w:proofErr w:type="spellEnd"/>
      <w:r>
        <w:rPr>
          <w:rFonts w:ascii="Times New Roman" w:hAnsi="Times New Roman" w:cs="Times New Roman"/>
          <w:kern w:val="28"/>
          <w:sz w:val="28"/>
          <w:szCs w:val="36"/>
        </w:rPr>
        <w:t xml:space="preserve"> </w:t>
      </w:r>
      <w:proofErr w:type="spellStart"/>
      <w:r>
        <w:rPr>
          <w:rFonts w:ascii="Times New Roman" w:hAnsi="Times New Roman" w:cs="Times New Roman"/>
          <w:kern w:val="28"/>
          <w:sz w:val="28"/>
          <w:szCs w:val="36"/>
        </w:rPr>
        <w:t>Yangming</w:t>
      </w:r>
      <w:proofErr w:type="spellEnd"/>
      <w:r>
        <w:rPr>
          <w:rFonts w:ascii="Times New Roman" w:hAnsi="Times New Roman" w:cs="Times New Roman"/>
          <w:kern w:val="28"/>
          <w:sz w:val="28"/>
          <w:szCs w:val="36"/>
        </w:rPr>
        <w:t xml:space="preserve"> Lin,</w:t>
      </w:r>
      <w:r>
        <w:rPr>
          <w:rFonts w:ascii="Times New Roman" w:hAnsi="Times New Roman" w:cs="Times New Roman"/>
          <w:kern w:val="28"/>
          <w:sz w:val="28"/>
          <w:szCs w:val="36"/>
          <w:vertAlign w:val="superscript"/>
        </w:rPr>
        <w:t xml:space="preserve"> d</w:t>
      </w:r>
      <w:r>
        <w:rPr>
          <w:rFonts w:ascii="Times New Roman" w:hAnsi="Times New Roman" w:cs="Times New Roman"/>
          <w:kern w:val="28"/>
          <w:sz w:val="28"/>
          <w:szCs w:val="36"/>
        </w:rPr>
        <w:t xml:space="preserve"> C</w:t>
      </w:r>
      <w:r>
        <w:rPr>
          <w:rFonts w:ascii="Times New Roman" w:hAnsi="Times New Roman" w:cs="Times New Roman" w:hint="eastAsia"/>
          <w:kern w:val="28"/>
          <w:sz w:val="28"/>
          <w:szCs w:val="36"/>
        </w:rPr>
        <w:t>hi</w:t>
      </w:r>
      <w:r>
        <w:rPr>
          <w:rFonts w:ascii="Times New Roman" w:hAnsi="Times New Roman" w:cs="Times New Roman"/>
          <w:kern w:val="28"/>
          <w:sz w:val="28"/>
          <w:szCs w:val="36"/>
        </w:rPr>
        <w:t xml:space="preserve"> </w:t>
      </w:r>
      <w:proofErr w:type="spellStart"/>
      <w:r>
        <w:rPr>
          <w:rFonts w:ascii="Times New Roman" w:hAnsi="Times New Roman" w:cs="Times New Roman"/>
          <w:kern w:val="28"/>
          <w:sz w:val="28"/>
          <w:szCs w:val="36"/>
        </w:rPr>
        <w:t>Xu,</w:t>
      </w:r>
      <w:r>
        <w:rPr>
          <w:rFonts w:ascii="Times New Roman" w:hAnsi="Times New Roman" w:cs="Times New Roman"/>
          <w:kern w:val="28"/>
          <w:sz w:val="28"/>
          <w:szCs w:val="36"/>
          <w:vertAlign w:val="superscript"/>
        </w:rPr>
        <w:t>a,b</w:t>
      </w:r>
      <w:proofErr w:type="spellEnd"/>
      <w:r>
        <w:rPr>
          <w:rFonts w:ascii="Times New Roman" w:hAnsi="Times New Roman" w:cs="Times New Roman"/>
          <w:kern w:val="28"/>
          <w:sz w:val="28"/>
          <w:szCs w:val="36"/>
        </w:rPr>
        <w:t xml:space="preserve"> Qian </w:t>
      </w:r>
      <w:proofErr w:type="spellStart"/>
      <w:r>
        <w:rPr>
          <w:rFonts w:ascii="Times New Roman" w:hAnsi="Times New Roman" w:cs="Times New Roman"/>
          <w:kern w:val="28"/>
          <w:sz w:val="28"/>
          <w:szCs w:val="36"/>
        </w:rPr>
        <w:t>Jiang,</w:t>
      </w:r>
      <w:r>
        <w:rPr>
          <w:rFonts w:ascii="Times New Roman" w:hAnsi="Times New Roman" w:cs="Times New Roman"/>
          <w:kern w:val="28"/>
          <w:sz w:val="28"/>
          <w:szCs w:val="36"/>
          <w:vertAlign w:val="superscript"/>
        </w:rPr>
        <w:t>a</w:t>
      </w:r>
      <w:proofErr w:type="spellEnd"/>
      <w:r>
        <w:rPr>
          <w:rFonts w:ascii="Times New Roman" w:hAnsi="Times New Roman" w:cs="Times New Roman"/>
          <w:kern w:val="28"/>
          <w:sz w:val="28"/>
          <w:szCs w:val="36"/>
        </w:rPr>
        <w:t xml:space="preserve"> </w:t>
      </w:r>
      <w:proofErr w:type="spellStart"/>
      <w:r>
        <w:rPr>
          <w:rFonts w:ascii="Times New Roman" w:hAnsi="Times New Roman" w:cs="Times New Roman"/>
          <w:kern w:val="28"/>
          <w:sz w:val="28"/>
          <w:szCs w:val="36"/>
          <w:lang w:val="en-GB"/>
        </w:rPr>
        <w:t>Siglinda</w:t>
      </w:r>
      <w:proofErr w:type="spellEnd"/>
      <w:r>
        <w:rPr>
          <w:rFonts w:ascii="Times New Roman" w:hAnsi="Times New Roman" w:cs="Times New Roman"/>
          <w:kern w:val="28"/>
          <w:sz w:val="28"/>
          <w:szCs w:val="36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kern w:val="28"/>
          <w:sz w:val="28"/>
          <w:szCs w:val="36"/>
          <w:lang w:val="en-GB"/>
        </w:rPr>
        <w:t>Perathoner,</w:t>
      </w:r>
      <w:r>
        <w:rPr>
          <w:rFonts w:ascii="Times New Roman" w:hAnsi="Times New Roman" w:cs="Times New Roman"/>
          <w:kern w:val="28"/>
          <w:sz w:val="28"/>
          <w:szCs w:val="36"/>
          <w:vertAlign w:val="superscript"/>
          <w:lang w:val="en-GB"/>
        </w:rPr>
        <w:t>e</w:t>
      </w:r>
      <w:proofErr w:type="spellEnd"/>
      <w:r>
        <w:rPr>
          <w:rFonts w:ascii="Times New Roman" w:hAnsi="Times New Roman" w:cs="Times New Roman"/>
          <w:kern w:val="28"/>
          <w:sz w:val="28"/>
          <w:szCs w:val="36"/>
          <w:lang w:val="en-GB"/>
        </w:rPr>
        <w:t xml:space="preserve"> Gabriele </w:t>
      </w:r>
      <w:proofErr w:type="spellStart"/>
      <w:r>
        <w:rPr>
          <w:rFonts w:ascii="Times New Roman" w:hAnsi="Times New Roman" w:cs="Times New Roman"/>
          <w:kern w:val="28"/>
          <w:sz w:val="28"/>
          <w:szCs w:val="36"/>
          <w:lang w:val="en-GB"/>
        </w:rPr>
        <w:t>Centi,</w:t>
      </w:r>
      <w:r>
        <w:rPr>
          <w:rFonts w:ascii="Times New Roman" w:hAnsi="Times New Roman" w:cs="Times New Roman"/>
          <w:kern w:val="28"/>
          <w:sz w:val="28"/>
          <w:szCs w:val="36"/>
          <w:vertAlign w:val="superscript"/>
          <w:lang w:val="en-GB"/>
        </w:rPr>
        <w:t>e</w:t>
      </w:r>
      <w:proofErr w:type="spellEnd"/>
      <w:r>
        <w:rPr>
          <w:rFonts w:ascii="Times New Roman" w:hAnsi="Times New Roman" w:cs="Times New Roman"/>
          <w:kern w:val="28"/>
          <w:sz w:val="28"/>
          <w:szCs w:val="36"/>
        </w:rPr>
        <w:t xml:space="preserve"> Yuefeng </w:t>
      </w:r>
      <w:proofErr w:type="spellStart"/>
      <w:r>
        <w:rPr>
          <w:rFonts w:ascii="Times New Roman" w:hAnsi="Times New Roman" w:cs="Times New Roman"/>
          <w:kern w:val="28"/>
          <w:sz w:val="28"/>
          <w:szCs w:val="36"/>
        </w:rPr>
        <w:t>Liu</w:t>
      </w:r>
      <w:r>
        <w:rPr>
          <w:rFonts w:ascii="Times New Roman" w:hAnsi="Times New Roman" w:cs="Times New Roman"/>
          <w:kern w:val="28"/>
          <w:sz w:val="28"/>
          <w:szCs w:val="36"/>
          <w:vertAlign w:val="superscript"/>
        </w:rPr>
        <w:t>a</w:t>
      </w:r>
      <w:proofErr w:type="spellEnd"/>
      <w:r>
        <w:rPr>
          <w:rFonts w:ascii="Times New Roman" w:hAnsi="Times New Roman" w:cs="Times New Roman"/>
          <w:kern w:val="28"/>
          <w:sz w:val="28"/>
          <w:szCs w:val="36"/>
          <w:vertAlign w:val="superscript"/>
        </w:rPr>
        <w:t>,</w:t>
      </w:r>
      <w:r>
        <w:rPr>
          <w:rFonts w:ascii="Times New Roman" w:hAnsi="Times New Roman" w:cs="Times New Roman"/>
          <w:kern w:val="28"/>
          <w:sz w:val="28"/>
          <w:szCs w:val="36"/>
        </w:rPr>
        <w:t>*</w:t>
      </w:r>
    </w:p>
    <w:p w14:paraId="3D7C4057" w14:textId="77777777" w:rsidR="00EE57B1" w:rsidRDefault="00EE57B1">
      <w:pPr>
        <w:jc w:val="center"/>
        <w:rPr>
          <w:rFonts w:ascii="Times New Roman" w:hAnsi="Times New Roman" w:cs="Times New Roman"/>
          <w:kern w:val="28"/>
          <w:sz w:val="28"/>
          <w:szCs w:val="36"/>
        </w:rPr>
      </w:pPr>
    </w:p>
    <w:p w14:paraId="3B302C41" w14:textId="77777777" w:rsidR="00A408EC" w:rsidRDefault="00A408EC" w:rsidP="00A408EC">
      <w:pPr>
        <w:spacing w:line="360" w:lineRule="auto"/>
        <w:rPr>
          <w:rFonts w:ascii="Times New Roman" w:hAnsi="Times New Roman"/>
          <w:i/>
          <w:sz w:val="24"/>
          <w:szCs w:val="24"/>
        </w:rPr>
      </w:pPr>
      <w:r>
        <w:rPr>
          <w:rFonts w:ascii="Times New Roman" w:hAnsi="Times New Roman"/>
          <w:i/>
          <w:sz w:val="24"/>
          <w:szCs w:val="24"/>
          <w:vertAlign w:val="superscript"/>
        </w:rPr>
        <w:t xml:space="preserve">a </w:t>
      </w:r>
      <w:r>
        <w:rPr>
          <w:rFonts w:ascii="Times New Roman" w:hAnsi="Times New Roman"/>
          <w:i/>
          <w:sz w:val="24"/>
          <w:szCs w:val="24"/>
        </w:rPr>
        <w:t>Dalian National Laboratory for Clean Energy (DNL), Dalian Institute of Chemical Physics, Chinese Academy of Science,</w:t>
      </w:r>
      <w:r>
        <w:rPr>
          <w:rFonts w:ascii="Times New Roman" w:hAnsi="Times New Roman" w:hint="eastAsia"/>
          <w:i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457 Zhongshan Road, 116023 Dalian, China</w:t>
      </w:r>
    </w:p>
    <w:p w14:paraId="421E81C5" w14:textId="77777777" w:rsidR="00A408EC" w:rsidRDefault="00A408EC" w:rsidP="00A408EC">
      <w:pPr>
        <w:spacing w:line="360" w:lineRule="auto"/>
        <w:rPr>
          <w:rFonts w:ascii="Times New Roman" w:hAnsi="Times New Roman"/>
          <w:i/>
          <w:sz w:val="24"/>
          <w:szCs w:val="24"/>
        </w:rPr>
      </w:pPr>
      <w:r>
        <w:rPr>
          <w:rFonts w:ascii="Times New Roman" w:hAnsi="Times New Roman"/>
          <w:i/>
          <w:sz w:val="24"/>
          <w:szCs w:val="24"/>
          <w:vertAlign w:val="superscript"/>
        </w:rPr>
        <w:t>b</w:t>
      </w:r>
      <w:r>
        <w:rPr>
          <w:rFonts w:ascii="Times New Roman" w:hAnsi="Times New Roman"/>
          <w:i/>
          <w:sz w:val="24"/>
          <w:szCs w:val="24"/>
        </w:rPr>
        <w:t xml:space="preserve"> School of Chemical Engineering, Sichuan University, 610065 Chengdu, China</w:t>
      </w:r>
    </w:p>
    <w:p w14:paraId="27653956" w14:textId="77777777" w:rsidR="00A408EC" w:rsidRDefault="00A408EC" w:rsidP="00A408EC">
      <w:pPr>
        <w:spacing w:line="360" w:lineRule="auto"/>
        <w:rPr>
          <w:rFonts w:ascii="Times New Roman" w:hAnsi="Times New Roman"/>
          <w:i/>
          <w:sz w:val="24"/>
          <w:szCs w:val="24"/>
        </w:rPr>
      </w:pPr>
      <w:r>
        <w:rPr>
          <w:rFonts w:ascii="Times New Roman" w:hAnsi="Times New Roman"/>
          <w:i/>
          <w:sz w:val="24"/>
          <w:szCs w:val="24"/>
          <w:vertAlign w:val="superscript"/>
        </w:rPr>
        <w:t xml:space="preserve">c </w:t>
      </w:r>
      <w:r>
        <w:rPr>
          <w:rFonts w:ascii="Times New Roman" w:hAnsi="Times New Roman"/>
          <w:i/>
          <w:sz w:val="24"/>
          <w:szCs w:val="24"/>
        </w:rPr>
        <w:t xml:space="preserve">Zhang </w:t>
      </w:r>
      <w:proofErr w:type="spellStart"/>
      <w:r>
        <w:rPr>
          <w:rFonts w:ascii="Times New Roman" w:hAnsi="Times New Roman"/>
          <w:i/>
          <w:sz w:val="24"/>
          <w:szCs w:val="24"/>
        </w:rPr>
        <w:t>Dayu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School of Chemistry, Dalian University of Technology, 116024 Dalian, China</w:t>
      </w:r>
    </w:p>
    <w:p w14:paraId="715558C1" w14:textId="77777777" w:rsidR="00A408EC" w:rsidRDefault="00A408EC" w:rsidP="00A408EC">
      <w:pPr>
        <w:spacing w:line="360" w:lineRule="auto"/>
        <w:rPr>
          <w:rFonts w:ascii="Times New Roman" w:hAnsi="Times New Roman"/>
          <w:i/>
          <w:sz w:val="24"/>
          <w:szCs w:val="24"/>
        </w:rPr>
      </w:pPr>
      <w:r>
        <w:rPr>
          <w:rFonts w:ascii="Times New Roman" w:hAnsi="Times New Roman"/>
          <w:i/>
          <w:sz w:val="24"/>
          <w:szCs w:val="24"/>
          <w:vertAlign w:val="superscript"/>
        </w:rPr>
        <w:t xml:space="preserve">d </w:t>
      </w:r>
      <w:r w:rsidRPr="00B53DC8">
        <w:rPr>
          <w:rFonts w:ascii="Times New Roman" w:hAnsi="Times New Roman"/>
          <w:i/>
          <w:sz w:val="24"/>
          <w:szCs w:val="24"/>
        </w:rPr>
        <w:t>Shenyang National Laboratory for Materials Science, Institute of Metal Research, Chinese Academy of Sciences,</w:t>
      </w:r>
      <w:r w:rsidRPr="00024944">
        <w:rPr>
          <w:rFonts w:ascii="Times New Roman" w:hAnsi="Times New Roman"/>
          <w:i/>
          <w:sz w:val="24"/>
          <w:szCs w:val="24"/>
        </w:rPr>
        <w:t xml:space="preserve"> </w:t>
      </w:r>
      <w:r w:rsidRPr="00B53DC8">
        <w:rPr>
          <w:rFonts w:ascii="Times New Roman" w:hAnsi="Times New Roman"/>
          <w:i/>
          <w:sz w:val="24"/>
          <w:szCs w:val="24"/>
        </w:rPr>
        <w:t>110016 Shenyang, China</w:t>
      </w:r>
    </w:p>
    <w:p w14:paraId="723ACD03" w14:textId="77777777" w:rsidR="00A408EC" w:rsidRDefault="00A408EC" w:rsidP="00A408EC">
      <w:pPr>
        <w:spacing w:line="360" w:lineRule="auto"/>
        <w:rPr>
          <w:rFonts w:ascii="Times New Roman" w:hAnsi="Times New Roman"/>
          <w:i/>
          <w:sz w:val="24"/>
          <w:szCs w:val="24"/>
          <w:lang w:val="en-GB"/>
        </w:rPr>
      </w:pPr>
      <w:proofErr w:type="spellStart"/>
      <w:r>
        <w:rPr>
          <w:rFonts w:ascii="Times New Roman" w:hAnsi="Times New Roman"/>
          <w:i/>
          <w:sz w:val="24"/>
          <w:szCs w:val="24"/>
          <w:vertAlign w:val="superscript"/>
        </w:rPr>
        <w:t>e</w:t>
      </w:r>
      <w:r>
        <w:rPr>
          <w:rFonts w:ascii="Times New Roman" w:hAnsi="Times New Roman"/>
          <w:i/>
          <w:sz w:val="24"/>
          <w:szCs w:val="24"/>
        </w:rPr>
        <w:t>Dept.s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ChiBioFarAm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and MIFT, University of Messina </w:t>
      </w:r>
      <w:proofErr w:type="spellStart"/>
      <w:proofErr w:type="gramStart"/>
      <w:r>
        <w:rPr>
          <w:rFonts w:ascii="Times New Roman" w:hAnsi="Times New Roman"/>
          <w:i/>
          <w:sz w:val="24"/>
          <w:szCs w:val="24"/>
        </w:rPr>
        <w:t>V.le</w:t>
      </w:r>
      <w:proofErr w:type="spellEnd"/>
      <w:proofErr w:type="gramEnd"/>
      <w:r>
        <w:rPr>
          <w:rFonts w:ascii="Times New Roman" w:hAnsi="Times New Roman"/>
          <w:i/>
          <w:sz w:val="24"/>
          <w:szCs w:val="24"/>
        </w:rPr>
        <w:t xml:space="preserve"> F. Stagno </w:t>
      </w:r>
      <w:proofErr w:type="spellStart"/>
      <w:r>
        <w:rPr>
          <w:rFonts w:ascii="Times New Roman" w:hAnsi="Times New Roman"/>
          <w:i/>
          <w:sz w:val="24"/>
          <w:szCs w:val="24"/>
        </w:rPr>
        <w:t>D’Alcontres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31, 98166 Messina, Italy</w:t>
      </w:r>
    </w:p>
    <w:p w14:paraId="1D98DD63" w14:textId="77777777" w:rsidR="00EE57B1" w:rsidRDefault="00EE57B1">
      <w:pPr>
        <w:spacing w:line="360" w:lineRule="auto"/>
        <w:jc w:val="center"/>
        <w:rPr>
          <w:rFonts w:ascii="Times New Roman" w:hAnsi="Times New Roman" w:cs="Times New Roman"/>
          <w:kern w:val="28"/>
          <w:sz w:val="24"/>
          <w:szCs w:val="36"/>
          <w:lang w:val="en-GB"/>
        </w:rPr>
      </w:pPr>
    </w:p>
    <w:p w14:paraId="7BFBDA34" w14:textId="7EC8CC31" w:rsidR="004C148D" w:rsidRDefault="004C148D">
      <w:pPr>
        <w:spacing w:line="360" w:lineRule="auto"/>
        <w:jc w:val="left"/>
        <w:rPr>
          <w:rFonts w:ascii="Times New Roman" w:hAnsi="Times New Roman" w:cs="Times New Roman"/>
          <w:kern w:val="28"/>
          <w:sz w:val="24"/>
          <w:szCs w:val="36"/>
        </w:rPr>
      </w:pPr>
      <w:r>
        <w:rPr>
          <w:rFonts w:ascii="Times New Roman" w:hAnsi="Times New Roman" w:cs="Times New Roman" w:hint="eastAsia"/>
          <w:kern w:val="28"/>
          <w:sz w:val="24"/>
          <w:szCs w:val="36"/>
        </w:rPr>
        <w:t>#</w:t>
      </w:r>
      <w:r>
        <w:rPr>
          <w:rFonts w:ascii="Times New Roman" w:hAnsi="Times New Roman" w:cs="Times New Roman"/>
          <w:kern w:val="28"/>
          <w:sz w:val="24"/>
          <w:szCs w:val="36"/>
        </w:rPr>
        <w:t xml:space="preserve"> These authors contributed equally.</w:t>
      </w:r>
    </w:p>
    <w:p w14:paraId="0C71D059" w14:textId="15BFD931" w:rsidR="00EE57B1" w:rsidRDefault="00786DA2">
      <w:pPr>
        <w:spacing w:line="360" w:lineRule="auto"/>
        <w:jc w:val="left"/>
        <w:rPr>
          <w:rFonts w:ascii="Times New Roman" w:hAnsi="Times New Roman" w:cs="Times New Roman"/>
          <w:kern w:val="28"/>
          <w:sz w:val="24"/>
          <w:szCs w:val="36"/>
        </w:rPr>
      </w:pPr>
      <w:r>
        <w:rPr>
          <w:rFonts w:ascii="Times New Roman" w:hAnsi="Times New Roman" w:cs="Times New Roman"/>
          <w:kern w:val="28"/>
          <w:sz w:val="24"/>
          <w:szCs w:val="36"/>
        </w:rPr>
        <w:t>* Corresponding authors</w:t>
      </w:r>
    </w:p>
    <w:p w14:paraId="05528E59" w14:textId="77777777" w:rsidR="00EE57B1" w:rsidRPr="00001C63" w:rsidRDefault="00786DA2">
      <w:pPr>
        <w:spacing w:line="360" w:lineRule="auto"/>
        <w:jc w:val="left"/>
        <w:rPr>
          <w:rFonts w:ascii="Times New Roman" w:hAnsi="Times New Roman" w:cs="Times New Roman"/>
          <w:kern w:val="28"/>
          <w:sz w:val="24"/>
          <w:szCs w:val="36"/>
          <w:lang w:val="it-IT"/>
        </w:rPr>
      </w:pPr>
      <w:r w:rsidRPr="00001C63">
        <w:rPr>
          <w:rFonts w:ascii="Times New Roman" w:hAnsi="Times New Roman" w:cs="Times New Roman"/>
          <w:kern w:val="28"/>
          <w:sz w:val="24"/>
          <w:szCs w:val="36"/>
          <w:lang w:val="it-IT"/>
        </w:rPr>
        <w:t>E-mail: yuefeng.liu@dicp.ac.cn (Y. Liu)</w:t>
      </w:r>
    </w:p>
    <w:p w14:paraId="4B2B9FA8" w14:textId="77777777" w:rsidR="00EE57B1" w:rsidRPr="00001C63" w:rsidRDefault="00EE57B1">
      <w:pPr>
        <w:jc w:val="center"/>
        <w:rPr>
          <w:rFonts w:ascii="Arial" w:hAnsi="Arial" w:cs="Arial"/>
          <w:b/>
          <w:bCs/>
          <w:kern w:val="28"/>
          <w:sz w:val="24"/>
          <w:szCs w:val="32"/>
          <w:lang w:val="it-IT"/>
        </w:rPr>
      </w:pPr>
    </w:p>
    <w:bookmarkEnd w:id="0"/>
    <w:bookmarkEnd w:id="1"/>
    <w:bookmarkEnd w:id="2"/>
    <w:bookmarkEnd w:id="3"/>
    <w:bookmarkEnd w:id="4"/>
    <w:p w14:paraId="6398DA21" w14:textId="77777777" w:rsidR="00EE57B1" w:rsidRPr="00001C63" w:rsidRDefault="00786DA2">
      <w:pPr>
        <w:widowControl/>
        <w:jc w:val="left"/>
        <w:rPr>
          <w:rFonts w:ascii="Arial" w:hAnsi="Arial" w:cs="Arial"/>
          <w:b/>
          <w:bCs/>
          <w:kern w:val="28"/>
          <w:sz w:val="24"/>
          <w:szCs w:val="32"/>
          <w:lang w:val="it-IT"/>
        </w:rPr>
      </w:pPr>
      <w:r w:rsidRPr="00001C63">
        <w:rPr>
          <w:rFonts w:ascii="Arial" w:hAnsi="Arial" w:cs="Arial"/>
          <w:b/>
          <w:bCs/>
          <w:kern w:val="28"/>
          <w:sz w:val="24"/>
          <w:szCs w:val="32"/>
          <w:lang w:val="it-IT"/>
        </w:rPr>
        <w:br w:type="page"/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06"/>
      </w:tblGrid>
      <w:tr w:rsidR="00EE57B1" w14:paraId="47E5723D" w14:textId="77777777">
        <w:tc>
          <w:tcPr>
            <w:tcW w:w="8296" w:type="dxa"/>
          </w:tcPr>
          <w:p w14:paraId="79F5059E" w14:textId="77777777" w:rsidR="00EE57B1" w:rsidRDefault="00786DA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noProof/>
              </w:rPr>
              <w:lastRenderedPageBreak/>
              <w:drawing>
                <wp:inline distT="0" distB="0" distL="0" distR="0" wp14:anchorId="67C7C90F" wp14:editId="76793D02">
                  <wp:extent cx="5201285" cy="2457450"/>
                  <wp:effectExtent l="0" t="0" r="0" b="0"/>
                  <wp:docPr id="67" name="图片 6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7" name="图片 67"/>
                          <pic:cNvPicPr>
                            <a:picLocks noChangeAspect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224" t="8777" r="934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06550" cy="245977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E57B1" w14:paraId="55DC26EF" w14:textId="77777777">
        <w:tc>
          <w:tcPr>
            <w:tcW w:w="8296" w:type="dxa"/>
          </w:tcPr>
          <w:p w14:paraId="485C611B" w14:textId="666AFD0D" w:rsidR="00EE57B1" w:rsidRDefault="00EE57B1">
            <w:pPr>
              <w:jc w:val="center"/>
              <w:rPr>
                <w:rFonts w:ascii="Times New Roman" w:hAnsi="Times New Roman" w:cs="Times New Roman"/>
              </w:rPr>
            </w:pPr>
            <w:bookmarkStart w:id="7" w:name="OLE_LINK99"/>
            <w:bookmarkStart w:id="8" w:name="OLE_LINK100"/>
          </w:p>
          <w:p w14:paraId="1B062593" w14:textId="15722AB5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Figure S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bookmarkEnd w:id="7"/>
            <w:bookmarkEnd w:id="8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chematic illustration of the </w:t>
            </w:r>
            <w:r w:rsidR="006B1FF9">
              <w:rPr>
                <w:rFonts w:ascii="Times New Roman" w:hAnsi="Times New Roman" w:cs="Times New Roman"/>
                <w:sz w:val="24"/>
                <w:szCs w:val="24"/>
              </w:rPr>
              <w:t>synthesis of N-doped sp</w:t>
            </w:r>
            <w:r w:rsidR="006B1FF9" w:rsidRPr="006B1FF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="006B1FF9">
              <w:rPr>
                <w:rFonts w:ascii="Times New Roman" w:hAnsi="Times New Roman" w:cs="Times New Roman"/>
                <w:sz w:val="24"/>
                <w:szCs w:val="24"/>
              </w:rPr>
              <w:t>@sp</w:t>
            </w:r>
            <w:r w:rsidR="006B1FF9" w:rsidRPr="006B1FF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 w:rsidR="006B1FF9">
              <w:rPr>
                <w:rFonts w:ascii="Times New Roman" w:hAnsi="Times New Roman" w:cs="Times New Roman"/>
                <w:sz w:val="24"/>
                <w:szCs w:val="24"/>
              </w:rPr>
              <w:t xml:space="preserve"> nanocarbons hybrid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79CE70F1" w14:textId="0065E175" w:rsidR="005B1E2C" w:rsidRDefault="005B1E2C">
      <w:pPr>
        <w:rPr>
          <w:rFonts w:ascii="Times New Roman" w:hAnsi="Times New Roman" w:cs="Times New Roman"/>
        </w:rPr>
      </w:pPr>
    </w:p>
    <w:p w14:paraId="5F86EF9D" w14:textId="77777777" w:rsidR="005B1E2C" w:rsidRDefault="005B1E2C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F24C351" w14:textId="77777777" w:rsidR="00EE57B1" w:rsidRDefault="00EE57B1">
      <w:pPr>
        <w:rPr>
          <w:rFonts w:ascii="Times New Roman" w:hAnsi="Times New Roman" w:cs="Times New Roman"/>
        </w:rPr>
      </w:pPr>
    </w:p>
    <w:p w14:paraId="1AF83408" w14:textId="3CC6AACF" w:rsidR="007B5A8D" w:rsidRDefault="007B5A8D"/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06"/>
      </w:tblGrid>
      <w:tr w:rsidR="00EE57B1" w14:paraId="05D6538C" w14:textId="77777777">
        <w:tc>
          <w:tcPr>
            <w:tcW w:w="8306" w:type="dxa"/>
          </w:tcPr>
          <w:p w14:paraId="3DE8A54C" w14:textId="5F09F4F7" w:rsidR="00EE57B1" w:rsidRDefault="00C0313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noProof/>
              </w:rPr>
              <w:drawing>
                <wp:inline distT="0" distB="0" distL="0" distR="0" wp14:anchorId="1C07932E" wp14:editId="70BCEA94">
                  <wp:extent cx="5021271" cy="3381822"/>
                  <wp:effectExtent l="0" t="0" r="8255" b="9525"/>
                  <wp:docPr id="2" name="图片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图片 2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044965" cy="33977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11A37AB" w14:textId="75A13C6C" w:rsidR="00EE57B1" w:rsidRDefault="00EE57B1">
            <w:pPr>
              <w:rPr>
                <w:rFonts w:ascii="Times New Roman" w:hAnsi="Times New Roman" w:cs="Times New Roman"/>
              </w:rPr>
            </w:pPr>
          </w:p>
        </w:tc>
      </w:tr>
      <w:tr w:rsidR="00EE57B1" w:rsidRPr="006B1FF9" w14:paraId="4B018EF6" w14:textId="77777777">
        <w:tc>
          <w:tcPr>
            <w:tcW w:w="8306" w:type="dxa"/>
          </w:tcPr>
          <w:p w14:paraId="2E8BF9F9" w14:textId="56D44B91" w:rsidR="00EE57B1" w:rsidRDefault="00786DA2" w:rsidP="006B1FF9">
            <w:pPr>
              <w:ind w:left="120" w:hangingChars="50" w:hanging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Figure S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r w:rsidR="006B1FF9">
              <w:rPr>
                <w:rFonts w:ascii="Times New Roman" w:hAnsi="Times New Roman" w:cs="Times New Roman"/>
                <w:sz w:val="24"/>
                <w:szCs w:val="24"/>
              </w:rPr>
              <w:t>STEM-HAAD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mage of 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NC@ND-9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="006B1FF9">
              <w:rPr>
                <w:rFonts w:ascii="Times New Roman" w:hAnsi="Times New Roman" w:cs="Times New Roman"/>
                <w:sz w:val="24"/>
                <w:szCs w:val="24"/>
              </w:rPr>
              <w:t>corresponding ED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B1FF9">
              <w:rPr>
                <w:rFonts w:ascii="Times New Roman" w:hAnsi="Times New Roman" w:cs="Times New Roman"/>
                <w:sz w:val="24"/>
                <w:szCs w:val="24"/>
              </w:rPr>
              <w:t xml:space="preserve">spectrum and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elemental </w:t>
            </w:r>
            <w:r w:rsidR="006B1FF9">
              <w:rPr>
                <w:rFonts w:ascii="Times New Roman" w:hAnsi="Times New Roman" w:cs="Times New Roman"/>
                <w:sz w:val="24"/>
                <w:szCs w:val="24"/>
              </w:rPr>
              <w:t>mapp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f C, N and O.</w:t>
            </w:r>
          </w:p>
        </w:tc>
      </w:tr>
    </w:tbl>
    <w:p w14:paraId="02B72D3D" w14:textId="484F2459" w:rsidR="006B1FF9" w:rsidRDefault="00786DA2" w:rsidP="006B1FF9">
      <w:pPr>
        <w:jc w:val="center"/>
        <w:rPr>
          <w:rFonts w:ascii="Times New Roman" w:hAnsi="Times New Roman" w:cs="Times New Roman"/>
          <w:sz w:val="24"/>
          <w:szCs w:val="24"/>
        </w:rPr>
      </w:pPr>
      <w:r>
        <w:br w:type="page"/>
      </w:r>
      <w:r>
        <w:lastRenderedPageBreak/>
        <w:t xml:space="preserve">  </w:t>
      </w:r>
      <w:r>
        <w:rPr>
          <w:rFonts w:ascii="Times New Roman" w:hAnsi="Times New Roman" w:cs="Times New Roman"/>
          <w:b/>
          <w:sz w:val="24"/>
          <w:szCs w:val="24"/>
        </w:rPr>
        <w:t>Table S1</w:t>
      </w:r>
      <w:r>
        <w:rPr>
          <w:rFonts w:ascii="Times New Roman" w:hAnsi="Times New Roman" w:cs="Times New Roman"/>
          <w:sz w:val="24"/>
          <w:szCs w:val="24"/>
        </w:rPr>
        <w:t xml:space="preserve"> Optimization of the reaction temperature and time.</w:t>
      </w:r>
    </w:p>
    <w:tbl>
      <w:tblPr>
        <w:tblStyle w:val="aa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816"/>
        <w:gridCol w:w="1622"/>
        <w:gridCol w:w="911"/>
        <w:gridCol w:w="762"/>
        <w:gridCol w:w="1134"/>
        <w:gridCol w:w="941"/>
        <w:gridCol w:w="917"/>
        <w:gridCol w:w="1119"/>
      </w:tblGrid>
      <w:tr w:rsidR="00EE57B1" w14:paraId="554D27A9" w14:textId="77777777" w:rsidTr="006B1FF9">
        <w:trPr>
          <w:trHeight w:val="676"/>
        </w:trPr>
        <w:tc>
          <w:tcPr>
            <w:tcW w:w="816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A738F6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ntry</w:t>
            </w:r>
          </w:p>
        </w:tc>
        <w:tc>
          <w:tcPr>
            <w:tcW w:w="16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E506BE2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talyst</w:t>
            </w:r>
          </w:p>
        </w:tc>
        <w:tc>
          <w:tcPr>
            <w:tcW w:w="9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47894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emp.</w:t>
            </w:r>
          </w:p>
          <w:p w14:paraId="696B44C2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o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339B4F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ime</w:t>
            </w:r>
          </w:p>
          <w:p w14:paraId="67E1716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h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EC8634B" w14:textId="157120C3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n.</w:t>
            </w:r>
            <w:r w:rsidR="006B1FF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*</w:t>
            </w:r>
          </w:p>
          <w:p w14:paraId="78961D24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%)</w:t>
            </w:r>
          </w:p>
        </w:tc>
        <w:tc>
          <w:tcPr>
            <w:tcW w:w="9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E8F9AC" w14:textId="223990B4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el.</w:t>
            </w:r>
            <w:r w:rsidR="006B1FF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*</w:t>
            </w:r>
          </w:p>
          <w:p w14:paraId="51BEFE3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%)</w:t>
            </w:r>
          </w:p>
        </w:tc>
        <w:tc>
          <w:tcPr>
            <w:tcW w:w="9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72C8AA9" w14:textId="6F6352C4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el.</w:t>
            </w:r>
            <w:r w:rsidR="006B1FF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*</w:t>
            </w:r>
          </w:p>
          <w:p w14:paraId="72D02BB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%)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729FFC5" w14:textId="3CE38398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ie</w:t>
            </w:r>
            <w:r w:rsidR="006B1FF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ld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*</w:t>
            </w:r>
          </w:p>
          <w:p w14:paraId="6145FEC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%)</w:t>
            </w:r>
          </w:p>
        </w:tc>
      </w:tr>
      <w:tr w:rsidR="00EE57B1" w14:paraId="22C24F33" w14:textId="77777777" w:rsidTr="006B1FF9">
        <w:trPr>
          <w:trHeight w:val="460"/>
        </w:trPr>
        <w:tc>
          <w:tcPr>
            <w:tcW w:w="816" w:type="dxa"/>
            <w:tcBorders>
              <w:top w:val="single" w:sz="4" w:space="0" w:color="auto"/>
              <w:bottom w:val="nil"/>
              <w:right w:val="nil"/>
            </w:tcBorders>
          </w:tcPr>
          <w:p w14:paraId="0BF75DC8" w14:textId="77777777" w:rsidR="00EE57B1" w:rsidRDefault="00786D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162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BD57DE6" w14:textId="77777777" w:rsidR="00EE57B1" w:rsidRDefault="00786DA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/</w:t>
            </w:r>
          </w:p>
        </w:tc>
        <w:tc>
          <w:tcPr>
            <w:tcW w:w="91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84BBBE5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140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C7403C7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9C1BCFE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96.1</w:t>
            </w:r>
          </w:p>
        </w:tc>
        <w:tc>
          <w:tcPr>
            <w:tcW w:w="94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87C0BA1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</w:t>
            </w:r>
          </w:p>
        </w:tc>
        <w:tc>
          <w:tcPr>
            <w:tcW w:w="91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9D6F18A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99.8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nil"/>
            </w:tcBorders>
          </w:tcPr>
          <w:p w14:paraId="15FCEAA4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0</w:t>
            </w:r>
          </w:p>
        </w:tc>
      </w:tr>
      <w:tr w:rsidR="00EE57B1" w14:paraId="0AE38F51" w14:textId="77777777" w:rsidTr="006B1FF9">
        <w:trPr>
          <w:trHeight w:val="478"/>
        </w:trPr>
        <w:tc>
          <w:tcPr>
            <w:tcW w:w="816" w:type="dxa"/>
            <w:tcBorders>
              <w:top w:val="nil"/>
              <w:right w:val="nil"/>
            </w:tcBorders>
          </w:tcPr>
          <w:p w14:paraId="13652528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1622" w:type="dxa"/>
            <w:tcBorders>
              <w:top w:val="nil"/>
              <w:left w:val="nil"/>
              <w:right w:val="nil"/>
            </w:tcBorders>
          </w:tcPr>
          <w:p w14:paraId="2A4F29E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kern w:val="28"/>
                <w:sz w:val="24"/>
                <w:szCs w:val="24"/>
              </w:rPr>
              <w:t>NC@ND-900</w:t>
            </w:r>
          </w:p>
        </w:tc>
        <w:tc>
          <w:tcPr>
            <w:tcW w:w="911" w:type="dxa"/>
            <w:tcBorders>
              <w:top w:val="nil"/>
              <w:left w:val="nil"/>
              <w:right w:val="nil"/>
            </w:tcBorders>
          </w:tcPr>
          <w:p w14:paraId="3A074980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40</w:t>
            </w:r>
          </w:p>
        </w:tc>
        <w:tc>
          <w:tcPr>
            <w:tcW w:w="762" w:type="dxa"/>
            <w:tcBorders>
              <w:top w:val="nil"/>
              <w:left w:val="nil"/>
              <w:right w:val="nil"/>
            </w:tcBorders>
          </w:tcPr>
          <w:p w14:paraId="449B916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</w:tcPr>
          <w:p w14:paraId="1F254D4C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00</w:t>
            </w:r>
          </w:p>
        </w:tc>
        <w:tc>
          <w:tcPr>
            <w:tcW w:w="941" w:type="dxa"/>
            <w:tcBorders>
              <w:top w:val="nil"/>
              <w:left w:val="nil"/>
              <w:right w:val="nil"/>
            </w:tcBorders>
          </w:tcPr>
          <w:p w14:paraId="75131746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7.7</w:t>
            </w:r>
          </w:p>
        </w:tc>
        <w:tc>
          <w:tcPr>
            <w:tcW w:w="917" w:type="dxa"/>
            <w:tcBorders>
              <w:top w:val="nil"/>
              <w:left w:val="nil"/>
              <w:right w:val="nil"/>
            </w:tcBorders>
          </w:tcPr>
          <w:p w14:paraId="7870E13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70.9</w:t>
            </w:r>
          </w:p>
        </w:tc>
        <w:tc>
          <w:tcPr>
            <w:tcW w:w="1119" w:type="dxa"/>
            <w:tcBorders>
              <w:top w:val="nil"/>
              <w:left w:val="nil"/>
            </w:tcBorders>
          </w:tcPr>
          <w:p w14:paraId="1D7E21CE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7.7</w:t>
            </w:r>
          </w:p>
        </w:tc>
      </w:tr>
      <w:tr w:rsidR="00EE57B1" w14:paraId="10C2CED1" w14:textId="77777777" w:rsidTr="006B1FF9">
        <w:trPr>
          <w:trHeight w:val="478"/>
        </w:trPr>
        <w:tc>
          <w:tcPr>
            <w:tcW w:w="816" w:type="dxa"/>
            <w:tcBorders>
              <w:right w:val="nil"/>
            </w:tcBorders>
          </w:tcPr>
          <w:p w14:paraId="56FDC1BC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1622" w:type="dxa"/>
            <w:tcBorders>
              <w:left w:val="nil"/>
              <w:right w:val="nil"/>
            </w:tcBorders>
          </w:tcPr>
          <w:p w14:paraId="5FFE22A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kern w:val="28"/>
                <w:sz w:val="24"/>
                <w:szCs w:val="24"/>
              </w:rPr>
              <w:t>NC@ND-900</w:t>
            </w:r>
          </w:p>
        </w:tc>
        <w:tc>
          <w:tcPr>
            <w:tcW w:w="911" w:type="dxa"/>
            <w:tcBorders>
              <w:left w:val="nil"/>
              <w:right w:val="nil"/>
            </w:tcBorders>
          </w:tcPr>
          <w:p w14:paraId="3385882A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20</w:t>
            </w:r>
          </w:p>
        </w:tc>
        <w:tc>
          <w:tcPr>
            <w:tcW w:w="762" w:type="dxa"/>
            <w:tcBorders>
              <w:left w:val="nil"/>
              <w:right w:val="nil"/>
            </w:tcBorders>
          </w:tcPr>
          <w:p w14:paraId="24C57F0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47A6621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00</w:t>
            </w:r>
          </w:p>
        </w:tc>
        <w:tc>
          <w:tcPr>
            <w:tcW w:w="941" w:type="dxa"/>
            <w:tcBorders>
              <w:left w:val="nil"/>
              <w:right w:val="nil"/>
            </w:tcBorders>
          </w:tcPr>
          <w:p w14:paraId="550D070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8.8</w:t>
            </w:r>
          </w:p>
        </w:tc>
        <w:tc>
          <w:tcPr>
            <w:tcW w:w="917" w:type="dxa"/>
            <w:tcBorders>
              <w:left w:val="nil"/>
              <w:right w:val="nil"/>
            </w:tcBorders>
          </w:tcPr>
          <w:p w14:paraId="6FD49EF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90.1</w:t>
            </w:r>
          </w:p>
        </w:tc>
        <w:tc>
          <w:tcPr>
            <w:tcW w:w="1119" w:type="dxa"/>
            <w:tcBorders>
              <w:left w:val="nil"/>
            </w:tcBorders>
          </w:tcPr>
          <w:p w14:paraId="4AE365BD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8.8</w:t>
            </w:r>
          </w:p>
        </w:tc>
      </w:tr>
      <w:tr w:rsidR="00EE57B1" w14:paraId="47A3A63C" w14:textId="77777777" w:rsidTr="006B1FF9">
        <w:trPr>
          <w:trHeight w:val="478"/>
        </w:trPr>
        <w:tc>
          <w:tcPr>
            <w:tcW w:w="816" w:type="dxa"/>
            <w:tcBorders>
              <w:right w:val="nil"/>
            </w:tcBorders>
          </w:tcPr>
          <w:p w14:paraId="1C84E286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1622" w:type="dxa"/>
            <w:tcBorders>
              <w:left w:val="nil"/>
              <w:right w:val="nil"/>
            </w:tcBorders>
          </w:tcPr>
          <w:p w14:paraId="30F2E3CE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kern w:val="28"/>
                <w:sz w:val="24"/>
                <w:szCs w:val="24"/>
              </w:rPr>
              <w:t>NC@ND-900</w:t>
            </w:r>
          </w:p>
        </w:tc>
        <w:tc>
          <w:tcPr>
            <w:tcW w:w="911" w:type="dxa"/>
            <w:tcBorders>
              <w:left w:val="nil"/>
              <w:right w:val="nil"/>
            </w:tcBorders>
          </w:tcPr>
          <w:p w14:paraId="711A275B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00</w:t>
            </w:r>
          </w:p>
        </w:tc>
        <w:tc>
          <w:tcPr>
            <w:tcW w:w="762" w:type="dxa"/>
            <w:tcBorders>
              <w:left w:val="nil"/>
              <w:right w:val="nil"/>
            </w:tcBorders>
          </w:tcPr>
          <w:p w14:paraId="1364BFE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1B21CAEB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00</w:t>
            </w:r>
          </w:p>
        </w:tc>
        <w:tc>
          <w:tcPr>
            <w:tcW w:w="941" w:type="dxa"/>
            <w:tcBorders>
              <w:left w:val="nil"/>
              <w:right w:val="nil"/>
            </w:tcBorders>
          </w:tcPr>
          <w:p w14:paraId="7A726B5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3.5</w:t>
            </w:r>
          </w:p>
        </w:tc>
        <w:tc>
          <w:tcPr>
            <w:tcW w:w="917" w:type="dxa"/>
            <w:tcBorders>
              <w:left w:val="nil"/>
              <w:right w:val="nil"/>
            </w:tcBorders>
          </w:tcPr>
          <w:p w14:paraId="128CDDD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95.6</w:t>
            </w:r>
          </w:p>
        </w:tc>
        <w:tc>
          <w:tcPr>
            <w:tcW w:w="1119" w:type="dxa"/>
            <w:tcBorders>
              <w:left w:val="nil"/>
            </w:tcBorders>
          </w:tcPr>
          <w:p w14:paraId="412871D4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3.5</w:t>
            </w:r>
          </w:p>
        </w:tc>
      </w:tr>
      <w:tr w:rsidR="00EE57B1" w14:paraId="4713995B" w14:textId="77777777" w:rsidTr="006B1FF9">
        <w:trPr>
          <w:trHeight w:val="478"/>
        </w:trPr>
        <w:tc>
          <w:tcPr>
            <w:tcW w:w="816" w:type="dxa"/>
            <w:tcBorders>
              <w:right w:val="nil"/>
            </w:tcBorders>
          </w:tcPr>
          <w:p w14:paraId="6C2D2BED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1622" w:type="dxa"/>
            <w:tcBorders>
              <w:left w:val="nil"/>
              <w:right w:val="nil"/>
            </w:tcBorders>
          </w:tcPr>
          <w:p w14:paraId="1BFB250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kern w:val="28"/>
                <w:sz w:val="24"/>
                <w:szCs w:val="24"/>
              </w:rPr>
              <w:t>NC@ND-900</w:t>
            </w:r>
          </w:p>
        </w:tc>
        <w:tc>
          <w:tcPr>
            <w:tcW w:w="911" w:type="dxa"/>
            <w:tcBorders>
              <w:left w:val="nil"/>
              <w:right w:val="nil"/>
            </w:tcBorders>
          </w:tcPr>
          <w:p w14:paraId="0CC82FD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40</w:t>
            </w:r>
          </w:p>
        </w:tc>
        <w:tc>
          <w:tcPr>
            <w:tcW w:w="762" w:type="dxa"/>
            <w:tcBorders>
              <w:left w:val="nil"/>
              <w:right w:val="nil"/>
            </w:tcBorders>
          </w:tcPr>
          <w:p w14:paraId="76DF608E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2</w:t>
            </w: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72881C8C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00</w:t>
            </w:r>
          </w:p>
        </w:tc>
        <w:tc>
          <w:tcPr>
            <w:tcW w:w="941" w:type="dxa"/>
            <w:tcBorders>
              <w:left w:val="nil"/>
              <w:right w:val="nil"/>
            </w:tcBorders>
          </w:tcPr>
          <w:p w14:paraId="6ABC158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79.0</w:t>
            </w:r>
          </w:p>
        </w:tc>
        <w:tc>
          <w:tcPr>
            <w:tcW w:w="917" w:type="dxa"/>
            <w:tcBorders>
              <w:left w:val="nil"/>
              <w:right w:val="nil"/>
            </w:tcBorders>
          </w:tcPr>
          <w:p w14:paraId="4C92C0D2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0.2</w:t>
            </w:r>
          </w:p>
        </w:tc>
        <w:tc>
          <w:tcPr>
            <w:tcW w:w="1119" w:type="dxa"/>
            <w:tcBorders>
              <w:left w:val="nil"/>
            </w:tcBorders>
          </w:tcPr>
          <w:p w14:paraId="34FC1DE5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79.0</w:t>
            </w:r>
          </w:p>
        </w:tc>
      </w:tr>
      <w:tr w:rsidR="00EE57B1" w14:paraId="4251A356" w14:textId="77777777" w:rsidTr="006B1FF9">
        <w:trPr>
          <w:trHeight w:val="478"/>
        </w:trPr>
        <w:tc>
          <w:tcPr>
            <w:tcW w:w="816" w:type="dxa"/>
            <w:tcBorders>
              <w:right w:val="nil"/>
            </w:tcBorders>
          </w:tcPr>
          <w:p w14:paraId="55EF169E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</w:t>
            </w:r>
          </w:p>
        </w:tc>
        <w:tc>
          <w:tcPr>
            <w:tcW w:w="1622" w:type="dxa"/>
            <w:tcBorders>
              <w:left w:val="nil"/>
              <w:right w:val="nil"/>
            </w:tcBorders>
          </w:tcPr>
          <w:p w14:paraId="50438E14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kern w:val="28"/>
                <w:sz w:val="24"/>
                <w:szCs w:val="24"/>
              </w:rPr>
              <w:t>NC@ND-900</w:t>
            </w:r>
          </w:p>
        </w:tc>
        <w:tc>
          <w:tcPr>
            <w:tcW w:w="911" w:type="dxa"/>
            <w:tcBorders>
              <w:left w:val="nil"/>
              <w:right w:val="nil"/>
            </w:tcBorders>
          </w:tcPr>
          <w:p w14:paraId="4AAE7792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40</w:t>
            </w:r>
          </w:p>
        </w:tc>
        <w:tc>
          <w:tcPr>
            <w:tcW w:w="762" w:type="dxa"/>
            <w:tcBorders>
              <w:left w:val="nil"/>
              <w:right w:val="nil"/>
            </w:tcBorders>
          </w:tcPr>
          <w:p w14:paraId="222E01DE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8</w:t>
            </w: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5A0A75B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00</w:t>
            </w:r>
          </w:p>
        </w:tc>
        <w:tc>
          <w:tcPr>
            <w:tcW w:w="941" w:type="dxa"/>
            <w:tcBorders>
              <w:left w:val="nil"/>
              <w:right w:val="nil"/>
            </w:tcBorders>
          </w:tcPr>
          <w:p w14:paraId="5E52E60A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97.4</w:t>
            </w:r>
          </w:p>
        </w:tc>
        <w:tc>
          <w:tcPr>
            <w:tcW w:w="917" w:type="dxa"/>
            <w:tcBorders>
              <w:left w:val="nil"/>
              <w:right w:val="nil"/>
            </w:tcBorders>
          </w:tcPr>
          <w:p w14:paraId="2D4FF170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</w:t>
            </w:r>
          </w:p>
        </w:tc>
        <w:tc>
          <w:tcPr>
            <w:tcW w:w="1119" w:type="dxa"/>
            <w:tcBorders>
              <w:left w:val="nil"/>
            </w:tcBorders>
          </w:tcPr>
          <w:p w14:paraId="6EEE2D6D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97.4</w:t>
            </w:r>
          </w:p>
        </w:tc>
      </w:tr>
      <w:tr w:rsidR="00EE57B1" w14:paraId="13B5FDA2" w14:textId="77777777" w:rsidTr="006B1FF9">
        <w:trPr>
          <w:trHeight w:val="478"/>
        </w:trPr>
        <w:tc>
          <w:tcPr>
            <w:tcW w:w="816" w:type="dxa"/>
            <w:tcBorders>
              <w:right w:val="nil"/>
            </w:tcBorders>
          </w:tcPr>
          <w:p w14:paraId="50F3F415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</w:t>
            </w:r>
          </w:p>
        </w:tc>
        <w:tc>
          <w:tcPr>
            <w:tcW w:w="1622" w:type="dxa"/>
            <w:tcBorders>
              <w:left w:val="nil"/>
              <w:right w:val="nil"/>
            </w:tcBorders>
          </w:tcPr>
          <w:p w14:paraId="39E79B4D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kern w:val="28"/>
                <w:sz w:val="24"/>
                <w:szCs w:val="24"/>
              </w:rPr>
              <w:t>NC@ND-900</w:t>
            </w:r>
          </w:p>
        </w:tc>
        <w:tc>
          <w:tcPr>
            <w:tcW w:w="911" w:type="dxa"/>
            <w:tcBorders>
              <w:left w:val="nil"/>
              <w:right w:val="nil"/>
            </w:tcBorders>
          </w:tcPr>
          <w:p w14:paraId="053DB25E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20</w:t>
            </w:r>
          </w:p>
        </w:tc>
        <w:tc>
          <w:tcPr>
            <w:tcW w:w="762" w:type="dxa"/>
            <w:tcBorders>
              <w:left w:val="nil"/>
              <w:right w:val="nil"/>
            </w:tcBorders>
          </w:tcPr>
          <w:p w14:paraId="2AF0680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2</w:t>
            </w: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63D306D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00</w:t>
            </w:r>
          </w:p>
        </w:tc>
        <w:tc>
          <w:tcPr>
            <w:tcW w:w="941" w:type="dxa"/>
            <w:tcBorders>
              <w:left w:val="nil"/>
              <w:right w:val="nil"/>
            </w:tcBorders>
          </w:tcPr>
          <w:p w14:paraId="31BA5872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35.6</w:t>
            </w:r>
          </w:p>
        </w:tc>
        <w:tc>
          <w:tcPr>
            <w:tcW w:w="917" w:type="dxa"/>
            <w:tcBorders>
              <w:left w:val="nil"/>
              <w:right w:val="nil"/>
            </w:tcBorders>
          </w:tcPr>
          <w:p w14:paraId="54DFEE4C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63.0</w:t>
            </w:r>
          </w:p>
        </w:tc>
        <w:tc>
          <w:tcPr>
            <w:tcW w:w="1119" w:type="dxa"/>
            <w:tcBorders>
              <w:left w:val="nil"/>
            </w:tcBorders>
          </w:tcPr>
          <w:p w14:paraId="2DC5AE2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35.6</w:t>
            </w:r>
          </w:p>
        </w:tc>
      </w:tr>
      <w:tr w:rsidR="00EE57B1" w14:paraId="318FB6BD" w14:textId="77777777" w:rsidTr="006B1FF9">
        <w:trPr>
          <w:trHeight w:val="478"/>
        </w:trPr>
        <w:tc>
          <w:tcPr>
            <w:tcW w:w="816" w:type="dxa"/>
            <w:tcBorders>
              <w:bottom w:val="single" w:sz="4" w:space="0" w:color="auto"/>
              <w:right w:val="nil"/>
            </w:tcBorders>
          </w:tcPr>
          <w:p w14:paraId="47CFFAEE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8</w:t>
            </w:r>
          </w:p>
        </w:tc>
        <w:tc>
          <w:tcPr>
            <w:tcW w:w="1622" w:type="dxa"/>
            <w:tcBorders>
              <w:left w:val="nil"/>
              <w:bottom w:val="single" w:sz="4" w:space="0" w:color="auto"/>
              <w:right w:val="nil"/>
            </w:tcBorders>
          </w:tcPr>
          <w:p w14:paraId="10DA5674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kern w:val="28"/>
                <w:sz w:val="24"/>
                <w:szCs w:val="24"/>
              </w:rPr>
              <w:t>NC@ND-900</w:t>
            </w:r>
          </w:p>
        </w:tc>
        <w:tc>
          <w:tcPr>
            <w:tcW w:w="911" w:type="dxa"/>
            <w:tcBorders>
              <w:left w:val="nil"/>
              <w:bottom w:val="single" w:sz="4" w:space="0" w:color="auto"/>
              <w:right w:val="nil"/>
            </w:tcBorders>
          </w:tcPr>
          <w:p w14:paraId="2333596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00</w:t>
            </w:r>
          </w:p>
        </w:tc>
        <w:tc>
          <w:tcPr>
            <w:tcW w:w="762" w:type="dxa"/>
            <w:tcBorders>
              <w:left w:val="nil"/>
              <w:bottom w:val="single" w:sz="4" w:space="0" w:color="auto"/>
              <w:right w:val="nil"/>
            </w:tcBorders>
          </w:tcPr>
          <w:p w14:paraId="03F8FC1E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2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</w:tcPr>
          <w:p w14:paraId="01ECB384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00</w:t>
            </w:r>
          </w:p>
        </w:tc>
        <w:tc>
          <w:tcPr>
            <w:tcW w:w="941" w:type="dxa"/>
            <w:tcBorders>
              <w:left w:val="nil"/>
              <w:bottom w:val="single" w:sz="4" w:space="0" w:color="auto"/>
              <w:right w:val="nil"/>
            </w:tcBorders>
          </w:tcPr>
          <w:p w14:paraId="70AF6D4C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6.9</w:t>
            </w:r>
          </w:p>
        </w:tc>
        <w:tc>
          <w:tcPr>
            <w:tcW w:w="917" w:type="dxa"/>
            <w:tcBorders>
              <w:left w:val="nil"/>
              <w:bottom w:val="single" w:sz="4" w:space="0" w:color="auto"/>
              <w:right w:val="nil"/>
            </w:tcBorders>
          </w:tcPr>
          <w:p w14:paraId="1500EC1C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82.3</w:t>
            </w:r>
          </w:p>
        </w:tc>
        <w:tc>
          <w:tcPr>
            <w:tcW w:w="1119" w:type="dxa"/>
            <w:tcBorders>
              <w:left w:val="nil"/>
              <w:bottom w:val="single" w:sz="4" w:space="0" w:color="auto"/>
            </w:tcBorders>
          </w:tcPr>
          <w:p w14:paraId="5F6E9D26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6.9</w:t>
            </w:r>
          </w:p>
        </w:tc>
      </w:tr>
    </w:tbl>
    <w:p w14:paraId="5F8F47AD" w14:textId="2E0AF739" w:rsidR="00EE57B1" w:rsidRDefault="00786DA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 xml:space="preserve">Reaction Conditions: </w:t>
      </w:r>
      <w:r>
        <w:rPr>
          <w:rFonts w:ascii="Times New Roman" w:hAnsi="Times New Roman" w:cs="Times New Roman"/>
        </w:rPr>
        <w:t>2 mmol 2-aminophenol (A); 2.2 mmol benzaldehyde (B); 10 mL xylene; 120 mg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catalyst; T= 140 </w:t>
      </w:r>
      <w:proofErr w:type="spellStart"/>
      <w:proofErr w:type="gramStart"/>
      <w:r>
        <w:rPr>
          <w:rFonts w:ascii="Times New Roman" w:hAnsi="Times New Roman" w:cs="Times New Roman"/>
          <w:vertAlign w:val="superscript"/>
        </w:rPr>
        <w:t>o</w:t>
      </w:r>
      <w:r>
        <w:rPr>
          <w:rFonts w:ascii="Times New Roman" w:hAnsi="Times New Roman" w:cs="Times New Roman"/>
        </w:rPr>
        <w:t>C</w:t>
      </w:r>
      <w:proofErr w:type="spellEnd"/>
      <w:r>
        <w:rPr>
          <w:rFonts w:ascii="Times New Roman" w:hAnsi="Times New Roman" w:cs="Times New Roman"/>
        </w:rPr>
        <w:t xml:space="preserve"> ;</w:t>
      </w:r>
      <w:proofErr w:type="gramEnd"/>
      <w:r>
        <w:rPr>
          <w:rFonts w:ascii="Times New Roman" w:hAnsi="Times New Roman" w:cs="Times New Roman"/>
        </w:rPr>
        <w:t xml:space="preserve"> *GC analysis, nitrobenzene was used as internal standard;</w:t>
      </w:r>
    </w:p>
    <w:p w14:paraId="16BD9716" w14:textId="56A33706" w:rsidR="005B1E2C" w:rsidRDefault="005B1E2C">
      <w:pPr>
        <w:widowControl/>
        <w:jc w:val="left"/>
      </w:pPr>
      <w:r>
        <w:br w:type="page"/>
      </w:r>
    </w:p>
    <w:p w14:paraId="4AA96E13" w14:textId="77777777" w:rsidR="00EE57B1" w:rsidRDefault="00786DA2"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65833F52" wp14:editId="77211550">
            <wp:extent cx="5256530" cy="218122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>
                      <a:picLocks noChangeAspect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22" t="9091" r="6633"/>
                    <a:stretch>
                      <a:fillRect/>
                    </a:stretch>
                  </pic:blipFill>
                  <pic:spPr>
                    <a:xfrm>
                      <a:off x="0" y="0"/>
                      <a:ext cx="5264821" cy="2184573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F0AB5D" w14:textId="77777777" w:rsidR="00EE57B1" w:rsidRDefault="00786DA2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S3</w:t>
      </w:r>
      <w:r>
        <w:rPr>
          <w:rFonts w:ascii="Times New Roman" w:hAnsi="Times New Roman" w:cs="Times New Roman"/>
          <w:sz w:val="24"/>
          <w:szCs w:val="24"/>
        </w:rPr>
        <w:t xml:space="preserve">. Product structure identification by GC-MS spectrum. </w:t>
      </w:r>
    </w:p>
    <w:p w14:paraId="0BEAEE2C" w14:textId="64BBA765" w:rsidR="00EE57B1" w:rsidRDefault="00EE57B1">
      <w:pPr>
        <w:widowControl/>
        <w:jc w:val="left"/>
        <w:rPr>
          <w:rFonts w:ascii="Times New Roman" w:hAnsi="Times New Roman" w:cs="Times New Roman"/>
        </w:rPr>
      </w:pPr>
    </w:p>
    <w:p w14:paraId="0E11BAF1" w14:textId="593D5C95" w:rsidR="00C87358" w:rsidRDefault="00C87358">
      <w:pPr>
        <w:widowControl/>
        <w:jc w:val="left"/>
        <w:rPr>
          <w:rFonts w:ascii="Times New Roman" w:hAnsi="Times New Roman" w:cs="Times New Roman"/>
        </w:rPr>
      </w:pPr>
    </w:p>
    <w:p w14:paraId="53514C88" w14:textId="77777777" w:rsidR="00C87358" w:rsidRDefault="00C87358">
      <w:pPr>
        <w:widowControl/>
        <w:jc w:val="left"/>
        <w:rPr>
          <w:rFonts w:ascii="Times New Roman" w:hAnsi="Times New Roman" w:cs="Times New Roman"/>
        </w:rPr>
        <w:sectPr w:rsidR="00C87358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EBFCA3A" w14:textId="77777777" w:rsidR="00EE57B1" w:rsidRDefault="00786DA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2 </w:t>
      </w:r>
      <w:r>
        <w:rPr>
          <w:rFonts w:ascii="Times New Roman" w:hAnsi="Times New Roman" w:cs="Times New Roman"/>
          <w:sz w:val="24"/>
          <w:szCs w:val="24"/>
        </w:rPr>
        <w:t>Comparison between the catalytic activity of N-doped sp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t>@sp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hybrids and other reported catalysts in the synthesis of </w:t>
      </w:r>
      <w:proofErr w:type="spellStart"/>
      <w:r>
        <w:rPr>
          <w:rFonts w:ascii="Times New Roman" w:hAnsi="Times New Roman" w:cs="Times New Roman"/>
          <w:sz w:val="24"/>
          <w:szCs w:val="24"/>
        </w:rPr>
        <w:t>benzoazoles</w:t>
      </w:r>
      <w:proofErr w:type="spellEnd"/>
      <w:r>
        <w:rPr>
          <w:rFonts w:ascii="Times New Roman" w:hAnsi="Times New Roman" w:cs="Times New Roman"/>
          <w:sz w:val="24"/>
          <w:szCs w:val="24"/>
        </w:rPr>
        <w:t>, benzothiazoles, and benzimidazoles</w:t>
      </w:r>
    </w:p>
    <w:tbl>
      <w:tblPr>
        <w:tblStyle w:val="aa"/>
        <w:tblW w:w="12801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7"/>
        <w:gridCol w:w="736"/>
        <w:gridCol w:w="2846"/>
        <w:gridCol w:w="2318"/>
        <w:gridCol w:w="1558"/>
        <w:gridCol w:w="1134"/>
        <w:gridCol w:w="993"/>
        <w:gridCol w:w="992"/>
        <w:gridCol w:w="1177"/>
      </w:tblGrid>
      <w:tr w:rsidR="00EE57B1" w:rsidRPr="00C87358" w14:paraId="476FF5BB" w14:textId="77777777" w:rsidTr="00C87358">
        <w:trPr>
          <w:trHeight w:val="634"/>
          <w:jc w:val="center"/>
        </w:trPr>
        <w:tc>
          <w:tcPr>
            <w:tcW w:w="12801" w:type="dxa"/>
            <w:gridSpan w:val="9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BDEE69" w14:textId="4B8E8167" w:rsidR="00EE57B1" w:rsidRPr="00C87358" w:rsidRDefault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</w:rPr>
              <w:object w:dxaOrig="6035" w:dyaOrig="549" w14:anchorId="4B3B86D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407pt;height:36.5pt" o:ole="">
                  <v:imagedata r:id="rId11" o:title=""/>
                </v:shape>
                <o:OLEObject Type="Embed" ProgID="ChemDraw.Document.6.0" ShapeID="_x0000_i1025" DrawAspect="Content" ObjectID="_1682267856" r:id="rId12"/>
              </w:object>
            </w:r>
          </w:p>
        </w:tc>
      </w:tr>
      <w:tr w:rsidR="00C87358" w:rsidRPr="00C87358" w14:paraId="4439B7D6" w14:textId="77777777" w:rsidTr="00C87358">
        <w:trPr>
          <w:trHeight w:val="622"/>
          <w:jc w:val="center"/>
        </w:trPr>
        <w:tc>
          <w:tcPr>
            <w:tcW w:w="104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32DAA1" w14:textId="77777777" w:rsidR="00EE57B1" w:rsidRPr="00C87358" w:rsidRDefault="00786DA2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Entry</w:t>
            </w:r>
          </w:p>
        </w:tc>
        <w:tc>
          <w:tcPr>
            <w:tcW w:w="7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FA2836" w14:textId="77777777" w:rsidR="00EE57B1" w:rsidRPr="00C87358" w:rsidRDefault="00786DA2">
            <w:pPr>
              <w:jc w:val="center"/>
              <w:rPr>
                <w:rFonts w:ascii="Times New Roman" w:hAnsi="Times New Roman" w:cs="Times New Roman"/>
                <w:b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sz w:val="24"/>
                <w:szCs w:val="18"/>
              </w:rPr>
              <w:t>X</w:t>
            </w:r>
          </w:p>
        </w:tc>
        <w:tc>
          <w:tcPr>
            <w:tcW w:w="28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E54B4D" w14:textId="77777777" w:rsidR="00EE57B1" w:rsidRPr="00C87358" w:rsidRDefault="00786DA2">
            <w:pPr>
              <w:jc w:val="center"/>
              <w:rPr>
                <w:rFonts w:ascii="Times New Roman" w:hAnsi="Times New Roman" w:cs="Times New Roman"/>
                <w:b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sz w:val="24"/>
                <w:szCs w:val="18"/>
              </w:rPr>
              <w:t>Catalysts</w:t>
            </w:r>
          </w:p>
        </w:tc>
        <w:tc>
          <w:tcPr>
            <w:tcW w:w="23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869ED6" w14:textId="77777777" w:rsidR="00EE57B1" w:rsidRPr="00C87358" w:rsidRDefault="00786DA2">
            <w:pPr>
              <w:jc w:val="center"/>
              <w:rPr>
                <w:rFonts w:ascii="Times New Roman" w:hAnsi="Times New Roman" w:cs="Times New Roman"/>
                <w:b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sz w:val="24"/>
                <w:szCs w:val="18"/>
              </w:rPr>
              <w:t>Oxidants</w:t>
            </w:r>
          </w:p>
        </w:tc>
        <w:tc>
          <w:tcPr>
            <w:tcW w:w="155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887E16" w14:textId="77777777" w:rsidR="00EE57B1" w:rsidRPr="00C87358" w:rsidRDefault="00786DA2">
            <w:pPr>
              <w:rPr>
                <w:rFonts w:ascii="Times New Roman" w:hAnsi="Times New Roman" w:cs="Times New Roman"/>
                <w:b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sz w:val="24"/>
                <w:szCs w:val="18"/>
              </w:rPr>
              <w:t>Additive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5A060E" w14:textId="77777777" w:rsidR="00EE57B1" w:rsidRPr="00C87358" w:rsidRDefault="00786DA2">
            <w:pPr>
              <w:jc w:val="center"/>
              <w:rPr>
                <w:rFonts w:ascii="Times New Roman" w:hAnsi="Times New Roman" w:cs="Times New Roman"/>
                <w:b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sz w:val="24"/>
                <w:szCs w:val="18"/>
              </w:rPr>
              <w:t>Temp (</w:t>
            </w: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  <w:vertAlign w:val="superscript"/>
              </w:rPr>
              <w:t xml:space="preserve"> o</w:t>
            </w: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C</w:t>
            </w:r>
            <w:r w:rsidRPr="00C87358">
              <w:rPr>
                <w:rFonts w:ascii="Times New Roman" w:hAnsi="Times New Roman" w:cs="Times New Roman"/>
                <w:b/>
                <w:sz w:val="24"/>
                <w:szCs w:val="18"/>
              </w:rPr>
              <w:t>)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A72EDD" w14:textId="77777777" w:rsidR="00EE57B1" w:rsidRPr="00C87358" w:rsidRDefault="00786DA2">
            <w:pPr>
              <w:jc w:val="center"/>
              <w:rPr>
                <w:rFonts w:ascii="Times New Roman" w:hAnsi="Times New Roman" w:cs="Times New Roman"/>
                <w:b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sz w:val="24"/>
                <w:szCs w:val="18"/>
              </w:rPr>
              <w:t>Time (h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BD9DCA" w14:textId="77777777" w:rsidR="00EE57B1" w:rsidRPr="00C87358" w:rsidRDefault="00786DA2">
            <w:pPr>
              <w:jc w:val="center"/>
              <w:rPr>
                <w:rFonts w:ascii="Times New Roman" w:hAnsi="Times New Roman" w:cs="Times New Roman"/>
                <w:b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sz w:val="24"/>
                <w:szCs w:val="18"/>
              </w:rPr>
              <w:t>Yield (%)</w:t>
            </w:r>
          </w:p>
        </w:tc>
        <w:tc>
          <w:tcPr>
            <w:tcW w:w="11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5B2F7E" w14:textId="77777777" w:rsidR="00EE57B1" w:rsidRPr="00C87358" w:rsidRDefault="00786DA2">
            <w:pPr>
              <w:rPr>
                <w:rFonts w:ascii="Times New Roman" w:hAnsi="Times New Roman" w:cs="Times New Roman"/>
                <w:b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sz w:val="24"/>
                <w:szCs w:val="18"/>
              </w:rPr>
              <w:t>Ref</w:t>
            </w:r>
          </w:p>
        </w:tc>
      </w:tr>
      <w:tr w:rsidR="00C87358" w:rsidRPr="00C87358" w14:paraId="5DC60B49" w14:textId="77777777" w:rsidTr="00C87358">
        <w:trPr>
          <w:trHeight w:val="478"/>
          <w:jc w:val="center"/>
        </w:trPr>
        <w:tc>
          <w:tcPr>
            <w:tcW w:w="1047" w:type="dxa"/>
            <w:tcBorders>
              <w:top w:val="single" w:sz="4" w:space="0" w:color="auto"/>
              <w:bottom w:val="nil"/>
            </w:tcBorders>
            <w:vAlign w:val="center"/>
          </w:tcPr>
          <w:p w14:paraId="754E5605" w14:textId="1754FD06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1</w:t>
            </w:r>
          </w:p>
        </w:tc>
        <w:tc>
          <w:tcPr>
            <w:tcW w:w="736" w:type="dxa"/>
            <w:tcBorders>
              <w:top w:val="single" w:sz="4" w:space="0" w:color="auto"/>
              <w:bottom w:val="nil"/>
            </w:tcBorders>
            <w:vAlign w:val="center"/>
          </w:tcPr>
          <w:p w14:paraId="5946F061" w14:textId="641BD3F7" w:rsidR="00C87358" w:rsidRPr="00C87358" w:rsidRDefault="00C87358" w:rsidP="00C87358">
            <w:pPr>
              <w:jc w:val="center"/>
              <w:rPr>
                <w:rFonts w:ascii="Times New Roman" w:eastAsia="宋体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O</w:t>
            </w:r>
          </w:p>
        </w:tc>
        <w:tc>
          <w:tcPr>
            <w:tcW w:w="2846" w:type="dxa"/>
            <w:tcBorders>
              <w:top w:val="single" w:sz="4" w:space="0" w:color="auto"/>
              <w:bottom w:val="nil"/>
            </w:tcBorders>
            <w:vAlign w:val="center"/>
          </w:tcPr>
          <w:p w14:paraId="1180AF1B" w14:textId="1A9F8C11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Cs/>
                <w:sz w:val="24"/>
                <w:szCs w:val="18"/>
              </w:rPr>
              <w:t>NC@ND-900</w:t>
            </w:r>
          </w:p>
        </w:tc>
        <w:tc>
          <w:tcPr>
            <w:tcW w:w="2318" w:type="dxa"/>
            <w:tcBorders>
              <w:top w:val="single" w:sz="4" w:space="0" w:color="auto"/>
              <w:bottom w:val="nil"/>
            </w:tcBorders>
            <w:vAlign w:val="center"/>
          </w:tcPr>
          <w:p w14:paraId="10CA4793" w14:textId="75CD19C6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1558" w:type="dxa"/>
            <w:tcBorders>
              <w:top w:val="single" w:sz="4" w:space="0" w:color="auto"/>
              <w:bottom w:val="nil"/>
            </w:tcBorders>
            <w:vAlign w:val="center"/>
          </w:tcPr>
          <w:p w14:paraId="3B287EB0" w14:textId="5862CA92" w:rsidR="00C87358" w:rsidRPr="00C87358" w:rsidRDefault="00C87358" w:rsidP="00C87358">
            <w:pPr>
              <w:widowControl/>
              <w:jc w:val="left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/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vAlign w:val="center"/>
          </w:tcPr>
          <w:p w14:paraId="1B90E6D4" w14:textId="610236CD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140</w:t>
            </w:r>
          </w:p>
        </w:tc>
        <w:tc>
          <w:tcPr>
            <w:tcW w:w="993" w:type="dxa"/>
            <w:tcBorders>
              <w:top w:val="single" w:sz="4" w:space="0" w:color="auto"/>
              <w:bottom w:val="nil"/>
            </w:tcBorders>
            <w:vAlign w:val="center"/>
          </w:tcPr>
          <w:p w14:paraId="20F41208" w14:textId="2CFD48AA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vAlign w:val="center"/>
          </w:tcPr>
          <w:p w14:paraId="4E648D87" w14:textId="0BD974B5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97.4</w:t>
            </w:r>
          </w:p>
        </w:tc>
        <w:tc>
          <w:tcPr>
            <w:tcW w:w="1177" w:type="dxa"/>
            <w:tcBorders>
              <w:top w:val="single" w:sz="4" w:space="0" w:color="auto"/>
              <w:bottom w:val="nil"/>
            </w:tcBorders>
            <w:vAlign w:val="center"/>
          </w:tcPr>
          <w:p w14:paraId="02965EF8" w14:textId="305EFA27" w:rsidR="00C87358" w:rsidRPr="00D9167F" w:rsidRDefault="00C87358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r w:rsidRPr="00D9167F">
              <w:rPr>
                <w:rFonts w:ascii="Times New Roman" w:hAnsi="Times New Roman" w:cs="Times New Roman"/>
                <w:sz w:val="24"/>
                <w:szCs w:val="18"/>
              </w:rPr>
              <w:t>this work</w:t>
            </w:r>
          </w:p>
        </w:tc>
      </w:tr>
      <w:tr w:rsidR="00C87358" w:rsidRPr="00C87358" w14:paraId="3B7ABBF1" w14:textId="77777777" w:rsidTr="00C87358">
        <w:trPr>
          <w:trHeight w:val="544"/>
          <w:jc w:val="center"/>
        </w:trPr>
        <w:tc>
          <w:tcPr>
            <w:tcW w:w="1047" w:type="dxa"/>
            <w:tcBorders>
              <w:top w:val="nil"/>
              <w:bottom w:val="nil"/>
            </w:tcBorders>
            <w:vAlign w:val="center"/>
          </w:tcPr>
          <w:p w14:paraId="01F73605" w14:textId="327B9DC8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2</w:t>
            </w:r>
          </w:p>
        </w:tc>
        <w:tc>
          <w:tcPr>
            <w:tcW w:w="736" w:type="dxa"/>
            <w:tcBorders>
              <w:top w:val="nil"/>
              <w:bottom w:val="nil"/>
            </w:tcBorders>
            <w:vAlign w:val="center"/>
          </w:tcPr>
          <w:p w14:paraId="03E01588" w14:textId="55AA5AEF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S</w:t>
            </w:r>
          </w:p>
        </w:tc>
        <w:tc>
          <w:tcPr>
            <w:tcW w:w="2846" w:type="dxa"/>
            <w:tcBorders>
              <w:top w:val="nil"/>
              <w:bottom w:val="nil"/>
            </w:tcBorders>
            <w:vAlign w:val="center"/>
          </w:tcPr>
          <w:p w14:paraId="46A6A49D" w14:textId="036F5FAA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Cs/>
                <w:sz w:val="24"/>
                <w:szCs w:val="18"/>
              </w:rPr>
              <w:t>NC@ND-900</w:t>
            </w:r>
          </w:p>
        </w:tc>
        <w:tc>
          <w:tcPr>
            <w:tcW w:w="2318" w:type="dxa"/>
            <w:tcBorders>
              <w:top w:val="nil"/>
              <w:bottom w:val="nil"/>
            </w:tcBorders>
            <w:vAlign w:val="center"/>
          </w:tcPr>
          <w:p w14:paraId="0205F595" w14:textId="62B5B241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1558" w:type="dxa"/>
            <w:tcBorders>
              <w:top w:val="nil"/>
              <w:bottom w:val="nil"/>
            </w:tcBorders>
            <w:vAlign w:val="center"/>
          </w:tcPr>
          <w:p w14:paraId="39AAF9D8" w14:textId="6F845BF9" w:rsidR="00C87358" w:rsidRPr="00C87358" w:rsidRDefault="00C87358" w:rsidP="00C87358">
            <w:pPr>
              <w:widowControl/>
              <w:jc w:val="left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6F3FAD75" w14:textId="43C96308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140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78EE581D" w14:textId="1FE90240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100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6AB73F0D" w14:textId="49080AA5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74.8</w:t>
            </w:r>
          </w:p>
        </w:tc>
        <w:tc>
          <w:tcPr>
            <w:tcW w:w="1177" w:type="dxa"/>
            <w:tcBorders>
              <w:top w:val="nil"/>
              <w:bottom w:val="nil"/>
            </w:tcBorders>
            <w:vAlign w:val="center"/>
          </w:tcPr>
          <w:p w14:paraId="12FAD2EE" w14:textId="548D3B06" w:rsidR="00C87358" w:rsidRPr="00D9167F" w:rsidRDefault="00C87358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r w:rsidRPr="00D9167F">
              <w:rPr>
                <w:rFonts w:ascii="Times New Roman" w:hAnsi="Times New Roman" w:cs="Times New Roman"/>
                <w:sz w:val="24"/>
                <w:szCs w:val="18"/>
              </w:rPr>
              <w:t>this work</w:t>
            </w:r>
          </w:p>
        </w:tc>
      </w:tr>
      <w:tr w:rsidR="00C87358" w:rsidRPr="00C87358" w14:paraId="6124D1C4" w14:textId="77777777" w:rsidTr="00C87358">
        <w:trPr>
          <w:trHeight w:val="482"/>
          <w:jc w:val="center"/>
        </w:trPr>
        <w:tc>
          <w:tcPr>
            <w:tcW w:w="1047" w:type="dxa"/>
            <w:tcBorders>
              <w:top w:val="nil"/>
              <w:bottom w:val="nil"/>
            </w:tcBorders>
            <w:vAlign w:val="center"/>
          </w:tcPr>
          <w:p w14:paraId="6AEE92E9" w14:textId="4B60C9E3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3</w:t>
            </w:r>
          </w:p>
        </w:tc>
        <w:tc>
          <w:tcPr>
            <w:tcW w:w="736" w:type="dxa"/>
            <w:tcBorders>
              <w:top w:val="nil"/>
              <w:bottom w:val="nil"/>
            </w:tcBorders>
            <w:vAlign w:val="center"/>
          </w:tcPr>
          <w:p w14:paraId="5D86E735" w14:textId="28E16341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NH</w:t>
            </w:r>
          </w:p>
        </w:tc>
        <w:tc>
          <w:tcPr>
            <w:tcW w:w="2846" w:type="dxa"/>
            <w:tcBorders>
              <w:top w:val="nil"/>
              <w:bottom w:val="nil"/>
            </w:tcBorders>
            <w:vAlign w:val="center"/>
          </w:tcPr>
          <w:p w14:paraId="1B60D21E" w14:textId="69A976B3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Cs/>
                <w:sz w:val="24"/>
                <w:szCs w:val="18"/>
              </w:rPr>
              <w:t>NC@ND-900</w:t>
            </w:r>
          </w:p>
        </w:tc>
        <w:tc>
          <w:tcPr>
            <w:tcW w:w="2318" w:type="dxa"/>
            <w:tcBorders>
              <w:top w:val="nil"/>
              <w:bottom w:val="nil"/>
            </w:tcBorders>
            <w:vAlign w:val="center"/>
          </w:tcPr>
          <w:p w14:paraId="6C699805" w14:textId="253B92D0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1558" w:type="dxa"/>
            <w:tcBorders>
              <w:top w:val="nil"/>
              <w:bottom w:val="nil"/>
            </w:tcBorders>
            <w:vAlign w:val="center"/>
          </w:tcPr>
          <w:p w14:paraId="29F9F0D4" w14:textId="797BEA9C" w:rsidR="00C87358" w:rsidRPr="00C87358" w:rsidRDefault="00C87358" w:rsidP="00C87358">
            <w:pPr>
              <w:widowControl/>
              <w:jc w:val="left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7498B5FA" w14:textId="21E45397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140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218A242B" w14:textId="4F679781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100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4B9A5246" w14:textId="542C0CEC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79.2</w:t>
            </w:r>
          </w:p>
        </w:tc>
        <w:tc>
          <w:tcPr>
            <w:tcW w:w="1177" w:type="dxa"/>
            <w:tcBorders>
              <w:top w:val="nil"/>
              <w:bottom w:val="nil"/>
            </w:tcBorders>
            <w:vAlign w:val="center"/>
          </w:tcPr>
          <w:p w14:paraId="7A531A4C" w14:textId="38F8AA81" w:rsidR="00C87358" w:rsidRPr="00D9167F" w:rsidRDefault="00C87358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r w:rsidRPr="00D9167F">
              <w:rPr>
                <w:rFonts w:ascii="Times New Roman" w:hAnsi="Times New Roman" w:cs="Times New Roman"/>
                <w:sz w:val="24"/>
                <w:szCs w:val="18"/>
              </w:rPr>
              <w:t>this work</w:t>
            </w:r>
          </w:p>
        </w:tc>
      </w:tr>
      <w:tr w:rsidR="00C87358" w:rsidRPr="00C87358" w14:paraId="3096FD1C" w14:textId="77777777" w:rsidTr="00C87358">
        <w:trPr>
          <w:trHeight w:val="952"/>
          <w:jc w:val="center"/>
        </w:trPr>
        <w:tc>
          <w:tcPr>
            <w:tcW w:w="1047" w:type="dxa"/>
            <w:tcBorders>
              <w:top w:val="nil"/>
            </w:tcBorders>
            <w:vAlign w:val="center"/>
          </w:tcPr>
          <w:p w14:paraId="53AB7833" w14:textId="0B0B7249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4</w:t>
            </w:r>
          </w:p>
        </w:tc>
        <w:tc>
          <w:tcPr>
            <w:tcW w:w="736" w:type="dxa"/>
            <w:tcBorders>
              <w:top w:val="nil"/>
            </w:tcBorders>
            <w:vAlign w:val="center"/>
          </w:tcPr>
          <w:p w14:paraId="742F2ABE" w14:textId="3BCBD682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</w:p>
        </w:tc>
        <w:tc>
          <w:tcPr>
            <w:tcW w:w="2846" w:type="dxa"/>
            <w:tcBorders>
              <w:top w:val="nil"/>
            </w:tcBorders>
            <w:vAlign w:val="center"/>
          </w:tcPr>
          <w:p w14:paraId="5087C2A5" w14:textId="15F107D4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2318" w:type="dxa"/>
            <w:tcBorders>
              <w:top w:val="nil"/>
            </w:tcBorders>
            <w:vAlign w:val="center"/>
          </w:tcPr>
          <w:p w14:paraId="03430518" w14:textId="5AC6183F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2,3-Dichloro-5,6-dicyano-1,4-benzoquinone</w:t>
            </w:r>
          </w:p>
        </w:tc>
        <w:tc>
          <w:tcPr>
            <w:tcW w:w="1558" w:type="dxa"/>
            <w:tcBorders>
              <w:top w:val="nil"/>
            </w:tcBorders>
            <w:vAlign w:val="center"/>
          </w:tcPr>
          <w:p w14:paraId="3D271255" w14:textId="7C9D069E" w:rsidR="00C87358" w:rsidRPr="00C87358" w:rsidRDefault="00C87358" w:rsidP="00C87358">
            <w:pPr>
              <w:widowControl/>
              <w:jc w:val="left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1EF70B98" w14:textId="2F13E485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45</w:t>
            </w:r>
          </w:p>
        </w:tc>
        <w:tc>
          <w:tcPr>
            <w:tcW w:w="993" w:type="dxa"/>
            <w:tcBorders>
              <w:top w:val="nil"/>
            </w:tcBorders>
            <w:vAlign w:val="center"/>
          </w:tcPr>
          <w:p w14:paraId="06847FFE" w14:textId="29328561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12</w:t>
            </w:r>
          </w:p>
        </w:tc>
        <w:tc>
          <w:tcPr>
            <w:tcW w:w="992" w:type="dxa"/>
            <w:tcBorders>
              <w:top w:val="nil"/>
            </w:tcBorders>
            <w:vAlign w:val="center"/>
          </w:tcPr>
          <w:p w14:paraId="242EE879" w14:textId="1233A385" w:rsidR="00C87358" w:rsidRPr="00C87358" w:rsidRDefault="00C87358" w:rsidP="00C87358">
            <w:pPr>
              <w:widowControl/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93</w:t>
            </w:r>
          </w:p>
        </w:tc>
        <w:tc>
          <w:tcPr>
            <w:tcW w:w="1177" w:type="dxa"/>
            <w:tcBorders>
              <w:top w:val="nil"/>
            </w:tcBorders>
            <w:vAlign w:val="center"/>
          </w:tcPr>
          <w:p w14:paraId="36994273" w14:textId="235A22C0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" w:tooltip="Chang, 2002 #2406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Chang&lt;/Author&gt;&lt;Year&gt;2002&lt;/Year&gt;&lt;RecNum&gt;2406&lt;/RecNum&gt;&lt;DisplayText&gt;&lt;style face="superscript"&gt;1&lt;/style&gt;&lt;/DisplayText&gt;&lt;record&gt;&lt;rec-number&gt;2406&lt;/rec-number&gt;&lt;foreign-keys&gt;&lt;key app="EN" db-id="50wxdpzd9vd5r7e9t5b595djrfpttrxw9avp" timestamp="1577018135"&gt;2406&lt;/key&gt;&lt;/foreign-keys&gt;&lt;ref-type name="Journal Article"&gt;17&lt;/ref-type&gt;&lt;contributors&gt;&lt;authors&gt;&lt;author&gt;Chang, Junbiao&lt;/author&gt;&lt;author&gt;Zhao, Kang&lt;/author&gt;&lt;author&gt;Pan, Shifeng&lt;/author&gt;&lt;/authors&gt;&lt;/contributors&gt;&lt;titles&gt;&lt;title&gt;Synthesis of 2-arylbenzoxazoles via DDQ promoted oxidative cyclization of phenolic Schiff bases—a solution-phase strategy for library synthesis&lt;/title&gt;&lt;secondary-title&gt;Tetrahedron letters&lt;/secondary-title&gt;&lt;/titles&gt;&lt;periodical&gt;&lt;full-title&gt;Tetrahedron Letters&lt;/full-title&gt;&lt;/periodical&gt;&lt;pages&gt;951-954&lt;/pages&gt;&lt;volume&gt;43&lt;/volume&gt;&lt;number&gt;6&lt;/number&gt;&lt;dates&gt;&lt;year&gt;2002&lt;/year&gt;&lt;/dates&gt;&lt;isbn&gt;0040-4039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1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0A64FE32" w14:textId="77777777" w:rsidTr="00C87358">
        <w:trPr>
          <w:trHeight w:val="952"/>
          <w:jc w:val="center"/>
        </w:trPr>
        <w:tc>
          <w:tcPr>
            <w:tcW w:w="1047" w:type="dxa"/>
            <w:vAlign w:val="center"/>
          </w:tcPr>
          <w:p w14:paraId="11ABDC65" w14:textId="2471E6AB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5</w:t>
            </w:r>
          </w:p>
        </w:tc>
        <w:tc>
          <w:tcPr>
            <w:tcW w:w="736" w:type="dxa"/>
            <w:vAlign w:val="center"/>
          </w:tcPr>
          <w:p w14:paraId="0932D640" w14:textId="77777777" w:rsidR="00C87358" w:rsidRPr="00C87358" w:rsidRDefault="00C87358" w:rsidP="00C8735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</w:p>
        </w:tc>
        <w:tc>
          <w:tcPr>
            <w:tcW w:w="2846" w:type="dxa"/>
            <w:vAlign w:val="center"/>
          </w:tcPr>
          <w:p w14:paraId="7E521AA1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E2E2E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E2E2E"/>
                <w:sz w:val="24"/>
                <w:szCs w:val="18"/>
              </w:rPr>
              <w:t>2,6-di-</w:t>
            </w:r>
            <w:r w:rsidRPr="00C87358">
              <w:rPr>
                <w:rFonts w:ascii="Times New Roman" w:hAnsi="Times New Roman" w:cs="Times New Roman"/>
                <w:i/>
                <w:iCs/>
                <w:color w:val="2E2E2E"/>
                <w:sz w:val="24"/>
                <w:szCs w:val="18"/>
              </w:rPr>
              <w:t>tert</w:t>
            </w:r>
            <w:r w:rsidRPr="00C87358">
              <w:rPr>
                <w:rFonts w:ascii="Times New Roman" w:hAnsi="Times New Roman" w:cs="Times New Roman"/>
                <w:color w:val="2E2E2E"/>
                <w:sz w:val="24"/>
                <w:szCs w:val="18"/>
              </w:rPr>
              <w:t>-butyl-4-methylpyridine</w:t>
            </w:r>
          </w:p>
        </w:tc>
        <w:tc>
          <w:tcPr>
            <w:tcW w:w="2318" w:type="dxa"/>
            <w:vAlign w:val="center"/>
          </w:tcPr>
          <w:p w14:paraId="2ED49A56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E2E2E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E2E2E"/>
                <w:sz w:val="24"/>
                <w:szCs w:val="18"/>
              </w:rPr>
              <w:t>thianthrene cation radical perchlorate</w:t>
            </w:r>
          </w:p>
        </w:tc>
        <w:tc>
          <w:tcPr>
            <w:tcW w:w="1558" w:type="dxa"/>
            <w:vAlign w:val="center"/>
          </w:tcPr>
          <w:p w14:paraId="2D3194DC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62287790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RT</w:t>
            </w:r>
          </w:p>
        </w:tc>
        <w:tc>
          <w:tcPr>
            <w:tcW w:w="993" w:type="dxa"/>
            <w:vAlign w:val="center"/>
          </w:tcPr>
          <w:p w14:paraId="457FBFA1" w14:textId="77777777" w:rsidR="00C87358" w:rsidRPr="00C87358" w:rsidRDefault="00C87358" w:rsidP="00C8735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50E7680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97</w:t>
            </w:r>
          </w:p>
        </w:tc>
        <w:tc>
          <w:tcPr>
            <w:tcW w:w="1177" w:type="dxa"/>
            <w:vAlign w:val="center"/>
          </w:tcPr>
          <w:p w14:paraId="588F3EB1" w14:textId="4A61EABA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2" w:tooltip="Park, 1996 #175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Park&lt;/Author&gt;&lt;Year&gt;1996&lt;/Year&gt;&lt;RecNum&gt;175&lt;/RecNum&gt;&lt;DisplayText&gt;&lt;style face="superscript"&gt;2&lt;/style&gt;&lt;/DisplayText&gt;&lt;record&gt;&lt;rec-number&gt;175&lt;/rec-number&gt;&lt;foreign-keys&gt;&lt;key app="EN" db-id="sfwepa92x55sziexawbpttz39wrs5etzdztt" timestamp="1620217887" guid="1c205297-d70e-435e-a10b-47d27f44b9cd"&gt;175&lt;/key&gt;&lt;/foreign-keys&gt;&lt;ref-type name="Journal Article"&gt;17&lt;/ref-type&gt;&lt;contributors&gt;&lt;authors&gt;&lt;author&gt;Park, Koon Ha&lt;/author&gt;&lt;author&gt;Jun, Kun&lt;/author&gt;&lt;author&gt;Shin, Seung Rim&lt;/author&gt;&lt;author&gt;Oh, Sea Wha&lt;/author&gt;&lt;/authors&gt;&lt;/contributors&gt;&lt;titles&gt;&lt;title&gt;2-Arylbenzoxazoles from phenolic schiff&amp;apos;s bases by thianthrene cation radical&lt;/title&gt;&lt;secondary-title&gt;Tetrahedron letters&lt;/secondary-title&gt;&lt;/titles&gt;&lt;periodical&gt;&lt;full-title&gt;Tetrahedron Letters&lt;/full-title&gt;&lt;abbr-1&gt;Tetrahedron Lett.&lt;/abbr-1&gt;&lt;abbr-2&gt;Tetrahedron Lett&lt;/abbr-2&gt;&lt;/periodical&gt;&lt;pages&gt;8869-8870&lt;/pages&gt;&lt;volume&gt;37&lt;/volume&gt;&lt;number&gt;49&lt;/number&gt;&lt;dates&gt;&lt;year&gt;1996&lt;/year&gt;&lt;/dates&gt;&lt;isbn&gt;0040-4039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2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75D516FA" w14:textId="77777777" w:rsidTr="00C87358">
        <w:trPr>
          <w:trHeight w:val="304"/>
          <w:jc w:val="center"/>
        </w:trPr>
        <w:tc>
          <w:tcPr>
            <w:tcW w:w="1047" w:type="dxa"/>
            <w:vAlign w:val="center"/>
          </w:tcPr>
          <w:p w14:paraId="5F787B3C" w14:textId="7B8E4359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6</w:t>
            </w:r>
          </w:p>
        </w:tc>
        <w:tc>
          <w:tcPr>
            <w:tcW w:w="736" w:type="dxa"/>
            <w:vAlign w:val="center"/>
          </w:tcPr>
          <w:p w14:paraId="2C1C9A0B" w14:textId="77777777" w:rsidR="00C87358" w:rsidRPr="00C87358" w:rsidRDefault="00C87358" w:rsidP="00C8735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NH</w:t>
            </w:r>
          </w:p>
        </w:tc>
        <w:tc>
          <w:tcPr>
            <w:tcW w:w="2846" w:type="dxa"/>
            <w:vAlign w:val="center"/>
          </w:tcPr>
          <w:p w14:paraId="604E6B64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2318" w:type="dxa"/>
            <w:vAlign w:val="center"/>
          </w:tcPr>
          <w:p w14:paraId="3B7ABB89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xone</w:t>
            </w:r>
          </w:p>
        </w:tc>
        <w:tc>
          <w:tcPr>
            <w:tcW w:w="1558" w:type="dxa"/>
            <w:vAlign w:val="center"/>
          </w:tcPr>
          <w:p w14:paraId="6E79594C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4063B35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RT</w:t>
            </w:r>
          </w:p>
        </w:tc>
        <w:tc>
          <w:tcPr>
            <w:tcW w:w="993" w:type="dxa"/>
            <w:vAlign w:val="center"/>
          </w:tcPr>
          <w:p w14:paraId="4BE3FED3" w14:textId="77777777" w:rsidR="00C87358" w:rsidRPr="00C87358" w:rsidRDefault="00C87358" w:rsidP="00C8735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04B3C5E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90</w:t>
            </w:r>
          </w:p>
        </w:tc>
        <w:tc>
          <w:tcPr>
            <w:tcW w:w="1177" w:type="dxa"/>
            <w:vAlign w:val="center"/>
          </w:tcPr>
          <w:p w14:paraId="7FBC4CA3" w14:textId="6E9A2766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3" w:tooltip="Beaulieu, 2003 #176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Beaulieu&lt;/Author&gt;&lt;Year&gt;2003&lt;/Year&gt;&lt;RecNum&gt;176&lt;/RecNum&gt;&lt;DisplayText&gt;&lt;style face="superscript"&gt;3&lt;/style&gt;&lt;/DisplayText&gt;&lt;record&gt;&lt;rec-number&gt;176&lt;/rec-number&gt;&lt;foreign-keys&gt;&lt;key app="EN" db-id="sfwepa92x55sziexawbpttz39wrs5etzdztt" timestamp="1620217887" guid="fad65d9e-9457-4007-b5e6-1cef2db58cbd"&gt;176&lt;/key&gt;&lt;/foreign-keys&gt;&lt;ref-type name="Journal Article"&gt;17&lt;/ref-type&gt;&lt;contributors&gt;&lt;authors&gt;&lt;author&gt;Beaulieu, Pierre L&lt;/author&gt;&lt;author&gt;Haché, Bruno&lt;/author&gt;&lt;author&gt;von Moos, Elisabeth&lt;/author&gt;&lt;/authors&gt;&lt;/contributors&gt;&lt;titles&gt;&lt;title&gt;A practical Oxone®-mediated, high-throughput, solution-phase synthesis of benzimidazoles from 1, 2-phenylenediamines and aldehydes and its application to preparative scale synthesis&lt;/title&gt;&lt;secondary-title&gt;Synthesis&lt;/secondary-title&gt;&lt;/titles&gt;&lt;periodical&gt;&lt;full-title&gt;Synthesis&lt;/full-title&gt;&lt;/periodical&gt;&lt;pages&gt;1683-1692&lt;/pages&gt;&lt;volume&gt;2003&lt;/volume&gt;&lt;number&gt;11&lt;/number&gt;&lt;dates&gt;&lt;year&gt;2003&lt;/year&gt;&lt;/dates&gt;&lt;isbn&gt;0039-7881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3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29B74049" w14:textId="77777777" w:rsidTr="00C87358">
        <w:trPr>
          <w:trHeight w:val="952"/>
          <w:jc w:val="center"/>
        </w:trPr>
        <w:tc>
          <w:tcPr>
            <w:tcW w:w="1047" w:type="dxa"/>
            <w:vAlign w:val="center"/>
          </w:tcPr>
          <w:p w14:paraId="0ADF6823" w14:textId="620804E1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7</w:t>
            </w:r>
          </w:p>
        </w:tc>
        <w:tc>
          <w:tcPr>
            <w:tcW w:w="736" w:type="dxa"/>
            <w:vAlign w:val="center"/>
          </w:tcPr>
          <w:p w14:paraId="37AACF2C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NH</w:t>
            </w:r>
          </w:p>
        </w:tc>
        <w:tc>
          <w:tcPr>
            <w:tcW w:w="2846" w:type="dxa"/>
            <w:vAlign w:val="center"/>
          </w:tcPr>
          <w:p w14:paraId="2EDA9743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000000"/>
                <w:sz w:val="24"/>
                <w:szCs w:val="18"/>
              </w:rPr>
              <w:t>Ru(PPh</w:t>
            </w:r>
            <w:r w:rsidRPr="00C87358">
              <w:rPr>
                <w:rFonts w:ascii="Times New Roman" w:hAnsi="Times New Roman" w:cs="Times New Roman"/>
                <w:color w:val="000000"/>
                <w:sz w:val="24"/>
                <w:szCs w:val="18"/>
                <w:vertAlign w:val="subscript"/>
              </w:rPr>
              <w:t>3</w:t>
            </w:r>
            <w:r w:rsidRPr="00C87358">
              <w:rPr>
                <w:rFonts w:ascii="Times New Roman" w:hAnsi="Times New Roman" w:cs="Times New Roman"/>
                <w:color w:val="000000"/>
                <w:sz w:val="24"/>
                <w:szCs w:val="18"/>
              </w:rPr>
              <w:t>)</w:t>
            </w:r>
            <w:r w:rsidRPr="00C87358">
              <w:rPr>
                <w:rFonts w:ascii="Times New Roman" w:hAnsi="Times New Roman" w:cs="Times New Roman"/>
                <w:color w:val="000000"/>
                <w:sz w:val="24"/>
                <w:szCs w:val="18"/>
                <w:vertAlign w:val="subscript"/>
              </w:rPr>
              <w:t>3</w:t>
            </w:r>
            <w:r w:rsidRPr="00C87358">
              <w:rPr>
                <w:rFonts w:ascii="Times New Roman" w:hAnsi="Times New Roman" w:cs="Times New Roman"/>
                <w:color w:val="000000"/>
                <w:sz w:val="24"/>
                <w:szCs w:val="18"/>
              </w:rPr>
              <w:t>(CO)H</w:t>
            </w:r>
            <w:r w:rsidRPr="00C87358">
              <w:rPr>
                <w:rFonts w:ascii="Times New Roman" w:hAnsi="Times New Roman" w:cs="Times New Roman"/>
                <w:color w:val="000000"/>
                <w:sz w:val="24"/>
                <w:szCs w:val="18"/>
                <w:vertAlign w:val="subscript"/>
              </w:rPr>
              <w:t>2</w:t>
            </w:r>
            <w:r w:rsidRPr="00C87358">
              <w:rPr>
                <w:rFonts w:ascii="Times New Roman" w:hAnsi="Times New Roman" w:cs="Times New Roman"/>
                <w:color w:val="000000"/>
                <w:sz w:val="24"/>
                <w:szCs w:val="18"/>
              </w:rPr>
              <w:t>/ Xantphos</w:t>
            </w:r>
          </w:p>
        </w:tc>
        <w:tc>
          <w:tcPr>
            <w:tcW w:w="2318" w:type="dxa"/>
            <w:vAlign w:val="center"/>
          </w:tcPr>
          <w:p w14:paraId="12E9BBBC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558" w:type="dxa"/>
            <w:vAlign w:val="center"/>
          </w:tcPr>
          <w:p w14:paraId="2BD3DF55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p-TsOH/ piperidinium acetate</w:t>
            </w:r>
          </w:p>
        </w:tc>
        <w:tc>
          <w:tcPr>
            <w:tcW w:w="1134" w:type="dxa"/>
            <w:vAlign w:val="center"/>
          </w:tcPr>
          <w:p w14:paraId="7A2B9704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11</w:t>
            </w:r>
          </w:p>
        </w:tc>
        <w:tc>
          <w:tcPr>
            <w:tcW w:w="993" w:type="dxa"/>
            <w:vAlign w:val="center"/>
          </w:tcPr>
          <w:p w14:paraId="754D7E2B" w14:textId="77777777" w:rsidR="00C87358" w:rsidRPr="00C87358" w:rsidRDefault="00C87358" w:rsidP="00C87358">
            <w:pPr>
              <w:jc w:val="center"/>
              <w:rPr>
                <w:rFonts w:ascii="Times New Roman" w:eastAsia="宋体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</w:t>
            </w:r>
          </w:p>
        </w:tc>
        <w:tc>
          <w:tcPr>
            <w:tcW w:w="992" w:type="dxa"/>
            <w:vAlign w:val="center"/>
          </w:tcPr>
          <w:p w14:paraId="38EE326E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98</w:t>
            </w:r>
          </w:p>
        </w:tc>
        <w:tc>
          <w:tcPr>
            <w:tcW w:w="1177" w:type="dxa"/>
            <w:vAlign w:val="center"/>
          </w:tcPr>
          <w:p w14:paraId="251174B6" w14:textId="4188776C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4" w:tooltip="Blacker, 2009 #2409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Blacker&lt;/Author&gt;&lt;Year&gt;2009&lt;/Year&gt;&lt;RecNum&gt;2409&lt;/RecNum&gt;&lt;DisplayText&gt;&lt;style face="superscript"&gt;4&lt;/style&gt;&lt;/DisplayText&gt;&lt;record&gt;&lt;rec-number&gt;2409&lt;/rec-number&gt;&lt;foreign-keys&gt;&lt;key app="EN" db-id="50wxdpzd9vd5r7e9t5b595djrfpttrxw9avp" timestamp="1577019596"&gt;2409&lt;/key&gt;&lt;/foreign-keys&gt;&lt;ref-type name="Journal Article"&gt;17&lt;/ref-type&gt;&lt;contributors&gt;&lt;authors&gt;&lt;author&gt;Blacker, A John&lt;/author&gt;&lt;author&gt;Farah, Mohamed M&lt;/author&gt;&lt;author&gt;Hall, Michael I&lt;/author&gt;&lt;author&gt;Marsden, Stephen P&lt;/author&gt;&lt;author&gt;Saidi, Ourida&lt;/author&gt;&lt;author&gt;Williams, Jonathan MJ&lt;/author&gt;&lt;/authors&gt;&lt;/contributors&gt;&lt;titles&gt;&lt;title&gt;Synthesis of benzazoles by hydrogen-transfer catalysis&lt;/title&gt;&lt;secondary-title&gt;Organic letters&lt;/secondary-title&gt;&lt;/titles&gt;&lt;periodical&gt;&lt;full-title&gt;Organic letters&lt;/full-title&gt;&lt;/periodical&gt;&lt;pages&gt;2039-2042&lt;/pages&gt;&lt;volume&gt;11&lt;/volume&gt;&lt;number&gt;9&lt;/number&gt;&lt;dates&gt;&lt;year&gt;2009&lt;/year&gt;&lt;/dates&gt;&lt;isbn&gt;1523-7060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4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69F3B019" w14:textId="77777777" w:rsidTr="00C87358">
        <w:trPr>
          <w:trHeight w:val="316"/>
          <w:jc w:val="center"/>
        </w:trPr>
        <w:tc>
          <w:tcPr>
            <w:tcW w:w="1047" w:type="dxa"/>
            <w:vAlign w:val="center"/>
          </w:tcPr>
          <w:p w14:paraId="762A0602" w14:textId="46429460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8</w:t>
            </w:r>
          </w:p>
        </w:tc>
        <w:tc>
          <w:tcPr>
            <w:tcW w:w="736" w:type="dxa"/>
            <w:vAlign w:val="center"/>
          </w:tcPr>
          <w:p w14:paraId="4535849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O</w:t>
            </w:r>
          </w:p>
        </w:tc>
        <w:tc>
          <w:tcPr>
            <w:tcW w:w="2846" w:type="dxa"/>
            <w:vAlign w:val="center"/>
          </w:tcPr>
          <w:p w14:paraId="312C9D73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000000"/>
                <w:sz w:val="24"/>
                <w:szCs w:val="18"/>
              </w:rPr>
              <w:t>[Cp*IrI</w:t>
            </w:r>
            <w:r w:rsidRPr="00C87358">
              <w:rPr>
                <w:rFonts w:ascii="Times New Roman" w:hAnsi="Times New Roman" w:cs="Times New Roman"/>
                <w:color w:val="000000"/>
                <w:sz w:val="24"/>
                <w:szCs w:val="18"/>
                <w:vertAlign w:val="subscript"/>
              </w:rPr>
              <w:t>2</w:t>
            </w:r>
            <w:r w:rsidRPr="00C87358">
              <w:rPr>
                <w:rFonts w:ascii="Times New Roman" w:hAnsi="Times New Roman" w:cs="Times New Roman"/>
                <w:color w:val="000000"/>
                <w:sz w:val="24"/>
                <w:szCs w:val="18"/>
              </w:rPr>
              <w:t>]</w:t>
            </w:r>
            <w:r w:rsidRPr="00C87358">
              <w:rPr>
                <w:rFonts w:ascii="Times New Roman" w:hAnsi="Times New Roman" w:cs="Times New Roman"/>
                <w:color w:val="000000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2318" w:type="dxa"/>
            <w:vAlign w:val="center"/>
          </w:tcPr>
          <w:p w14:paraId="17A123A4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558" w:type="dxa"/>
            <w:vAlign w:val="center"/>
          </w:tcPr>
          <w:p w14:paraId="1BE0FC68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crotononitrile</w:t>
            </w:r>
          </w:p>
        </w:tc>
        <w:tc>
          <w:tcPr>
            <w:tcW w:w="1134" w:type="dxa"/>
            <w:vAlign w:val="center"/>
          </w:tcPr>
          <w:p w14:paraId="213FF39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11</w:t>
            </w:r>
          </w:p>
        </w:tc>
        <w:tc>
          <w:tcPr>
            <w:tcW w:w="993" w:type="dxa"/>
            <w:vAlign w:val="center"/>
          </w:tcPr>
          <w:p w14:paraId="2D714246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24</w:t>
            </w:r>
          </w:p>
        </w:tc>
        <w:tc>
          <w:tcPr>
            <w:tcW w:w="992" w:type="dxa"/>
            <w:vAlign w:val="center"/>
          </w:tcPr>
          <w:p w14:paraId="6D083D69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00</w:t>
            </w:r>
          </w:p>
        </w:tc>
        <w:tc>
          <w:tcPr>
            <w:tcW w:w="1177" w:type="dxa"/>
            <w:vAlign w:val="center"/>
          </w:tcPr>
          <w:p w14:paraId="7028D802" w14:textId="7191C38E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4" w:tooltip="Blacker, 2009 #2409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Blacker&lt;/Author&gt;&lt;Year&gt;2009&lt;/Year&gt;&lt;RecNum&gt;2409&lt;/RecNum&gt;&lt;DisplayText&gt;&lt;style face="superscript"&gt;4&lt;/style&gt;&lt;/DisplayText&gt;&lt;record&gt;&lt;rec-number&gt;2409&lt;/rec-number&gt;&lt;foreign-keys&gt;&lt;key app="EN" db-id="50wxdpzd9vd5r7e9t5b595djrfpttrxw9avp" timestamp="1577019596"&gt;2409&lt;/key&gt;&lt;/foreign-keys&gt;&lt;ref-type name="Journal Article"&gt;17&lt;/ref-type&gt;&lt;contributors&gt;&lt;authors&gt;&lt;author&gt;Blacker, A John&lt;/author&gt;&lt;author&gt;Farah, Mohamed M&lt;/author&gt;&lt;author&gt;Hall, Michael I&lt;/author&gt;&lt;author&gt;Marsden, Stephen P&lt;/author&gt;&lt;author&gt;Saidi, Ourida&lt;/author&gt;&lt;author&gt;Williams, Jonathan MJ&lt;/author&gt;&lt;/authors&gt;&lt;/contributors&gt;&lt;titles&gt;&lt;title&gt;Synthesis of benzazoles by hydrogen-transfer catalysis&lt;/title&gt;&lt;secondary-title&gt;Organic letters&lt;/secondary-title&gt;&lt;/titles&gt;&lt;periodical&gt;&lt;full-title&gt;Organic letters&lt;/full-title&gt;&lt;/periodical&gt;&lt;pages&gt;2039-2042&lt;/pages&gt;&lt;volume&gt;11&lt;/volume&gt;&lt;number&gt;9&lt;/number&gt;&lt;dates&gt;&lt;year&gt;2009&lt;/year&gt;&lt;/dates&gt;&lt;isbn&gt;1523-7060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4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56F61F38" w14:textId="77777777" w:rsidTr="00C87358">
        <w:trPr>
          <w:trHeight w:val="316"/>
          <w:jc w:val="center"/>
        </w:trPr>
        <w:tc>
          <w:tcPr>
            <w:tcW w:w="1047" w:type="dxa"/>
            <w:vAlign w:val="center"/>
          </w:tcPr>
          <w:p w14:paraId="44B79429" w14:textId="3AA4F37E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9</w:t>
            </w:r>
          </w:p>
        </w:tc>
        <w:tc>
          <w:tcPr>
            <w:tcW w:w="736" w:type="dxa"/>
            <w:vAlign w:val="center"/>
          </w:tcPr>
          <w:p w14:paraId="51BBC402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S</w:t>
            </w:r>
          </w:p>
        </w:tc>
        <w:tc>
          <w:tcPr>
            <w:tcW w:w="2846" w:type="dxa"/>
            <w:vAlign w:val="center"/>
          </w:tcPr>
          <w:p w14:paraId="2B5B55C6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000000"/>
                <w:sz w:val="24"/>
                <w:szCs w:val="18"/>
              </w:rPr>
              <w:t>[Cp*IrI</w:t>
            </w:r>
            <w:r w:rsidRPr="00C87358">
              <w:rPr>
                <w:rFonts w:ascii="Times New Roman" w:hAnsi="Times New Roman" w:cs="Times New Roman"/>
                <w:color w:val="000000"/>
                <w:sz w:val="24"/>
                <w:szCs w:val="18"/>
                <w:vertAlign w:val="subscript"/>
              </w:rPr>
              <w:t>2</w:t>
            </w:r>
            <w:r w:rsidRPr="00C87358">
              <w:rPr>
                <w:rFonts w:ascii="Times New Roman" w:hAnsi="Times New Roman" w:cs="Times New Roman"/>
                <w:color w:val="000000"/>
                <w:sz w:val="24"/>
                <w:szCs w:val="18"/>
              </w:rPr>
              <w:t>]</w:t>
            </w:r>
            <w:r w:rsidRPr="00C87358">
              <w:rPr>
                <w:rFonts w:ascii="Times New Roman" w:hAnsi="Times New Roman" w:cs="Times New Roman"/>
                <w:color w:val="000000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2318" w:type="dxa"/>
            <w:vAlign w:val="center"/>
          </w:tcPr>
          <w:p w14:paraId="69F6469F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558" w:type="dxa"/>
            <w:vAlign w:val="center"/>
          </w:tcPr>
          <w:p w14:paraId="28003CB9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crotononitrile</w:t>
            </w:r>
          </w:p>
        </w:tc>
        <w:tc>
          <w:tcPr>
            <w:tcW w:w="1134" w:type="dxa"/>
            <w:vAlign w:val="center"/>
          </w:tcPr>
          <w:p w14:paraId="2C263B75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11</w:t>
            </w:r>
          </w:p>
        </w:tc>
        <w:tc>
          <w:tcPr>
            <w:tcW w:w="993" w:type="dxa"/>
            <w:vAlign w:val="center"/>
          </w:tcPr>
          <w:p w14:paraId="51C3BE76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24</w:t>
            </w:r>
          </w:p>
        </w:tc>
        <w:tc>
          <w:tcPr>
            <w:tcW w:w="992" w:type="dxa"/>
            <w:vAlign w:val="center"/>
          </w:tcPr>
          <w:p w14:paraId="5D6E8F3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68</w:t>
            </w:r>
          </w:p>
        </w:tc>
        <w:tc>
          <w:tcPr>
            <w:tcW w:w="1177" w:type="dxa"/>
            <w:vAlign w:val="center"/>
          </w:tcPr>
          <w:p w14:paraId="7579A684" w14:textId="0A077DC9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4" w:tooltip="Blacker, 2009 #2409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Blacker&lt;/Author&gt;&lt;Year&gt;2009&lt;/Year&gt;&lt;RecNum&gt;2409&lt;/RecNum&gt;&lt;DisplayText&gt;&lt;style face="superscript"&gt;4&lt;/style&gt;&lt;/DisplayText&gt;&lt;record&gt;&lt;rec-number&gt;2409&lt;/rec-number&gt;&lt;foreign-keys&gt;&lt;key app="EN" db-id="50wxdpzd9vd5r7e9t5b595djrfpttrxw9avp" timestamp="1577019596"&gt;2409&lt;/key&gt;&lt;/foreign-keys&gt;&lt;ref-type name="Journal Article"&gt;17&lt;/ref-type&gt;&lt;contributors&gt;&lt;authors&gt;&lt;author&gt;Blacker, A John&lt;/author&gt;&lt;author&gt;Farah, Mohamed M&lt;/author&gt;&lt;author&gt;Hall, Michael I&lt;/author&gt;&lt;author&gt;Marsden, Stephen P&lt;/author&gt;&lt;author&gt;Saidi, Ourida&lt;/author&gt;&lt;author&gt;Williams, Jonathan MJ&lt;/author&gt;&lt;/authors&gt;&lt;/contributors&gt;&lt;titles&gt;&lt;title&gt;Synthesis of benzazoles by hydrogen-transfer catalysis&lt;/title&gt;&lt;secondary-title&gt;Organic letters&lt;/secondary-title&gt;&lt;/titles&gt;&lt;periodical&gt;&lt;full-title&gt;Organic letters&lt;/full-title&gt;&lt;/periodical&gt;&lt;pages&gt;2039-2042&lt;/pages&gt;&lt;volume&gt;11&lt;/volume&gt;&lt;number&gt;9&lt;/number&gt;&lt;dates&gt;&lt;year&gt;2009&lt;/year&gt;&lt;/dates&gt;&lt;isbn&gt;1523-7060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4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659F6AFC" w14:textId="77777777" w:rsidTr="00C87358">
        <w:trPr>
          <w:trHeight w:val="316"/>
          <w:jc w:val="center"/>
        </w:trPr>
        <w:tc>
          <w:tcPr>
            <w:tcW w:w="1047" w:type="dxa"/>
            <w:vAlign w:val="center"/>
          </w:tcPr>
          <w:p w14:paraId="3B189E8E" w14:textId="49B09CB8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10</w:t>
            </w:r>
          </w:p>
        </w:tc>
        <w:tc>
          <w:tcPr>
            <w:tcW w:w="736" w:type="dxa"/>
            <w:vAlign w:val="center"/>
          </w:tcPr>
          <w:p w14:paraId="3A87870D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NH</w:t>
            </w:r>
          </w:p>
        </w:tc>
        <w:tc>
          <w:tcPr>
            <w:tcW w:w="2846" w:type="dxa"/>
            <w:vAlign w:val="center"/>
          </w:tcPr>
          <w:p w14:paraId="7C54D2E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CuCl/Bpy</w:t>
            </w:r>
          </w:p>
        </w:tc>
        <w:tc>
          <w:tcPr>
            <w:tcW w:w="2318" w:type="dxa"/>
            <w:vAlign w:val="center"/>
          </w:tcPr>
          <w:p w14:paraId="5D2C4900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air</w:t>
            </w:r>
          </w:p>
        </w:tc>
        <w:tc>
          <w:tcPr>
            <w:tcW w:w="1558" w:type="dxa"/>
            <w:vAlign w:val="center"/>
          </w:tcPr>
          <w:p w14:paraId="06F977B8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TEMPO</w:t>
            </w:r>
          </w:p>
        </w:tc>
        <w:tc>
          <w:tcPr>
            <w:tcW w:w="1134" w:type="dxa"/>
            <w:vAlign w:val="center"/>
          </w:tcPr>
          <w:p w14:paraId="2B7284D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r.t.</w:t>
            </w:r>
          </w:p>
        </w:tc>
        <w:tc>
          <w:tcPr>
            <w:tcW w:w="993" w:type="dxa"/>
            <w:vAlign w:val="center"/>
          </w:tcPr>
          <w:p w14:paraId="635F1261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2</w:t>
            </w:r>
          </w:p>
        </w:tc>
        <w:tc>
          <w:tcPr>
            <w:tcW w:w="992" w:type="dxa"/>
            <w:vAlign w:val="center"/>
          </w:tcPr>
          <w:p w14:paraId="5151111E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95</w:t>
            </w:r>
          </w:p>
        </w:tc>
        <w:tc>
          <w:tcPr>
            <w:tcW w:w="1177" w:type="dxa"/>
            <w:vAlign w:val="center"/>
          </w:tcPr>
          <w:p w14:paraId="2E0A8BBC" w14:textId="34066B97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5" w:tooltip="Yu, 2013 #2410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Yu&lt;/Author&gt;&lt;Year&gt;2013&lt;/Year&gt;&lt;RecNum&gt;2410&lt;/RecNum&gt;&lt;DisplayText&gt;&lt;style face="superscript"&gt;5&lt;/style&gt;&lt;/DisplayText&gt;&lt;record&gt;&lt;rec-number&gt;2410&lt;/rec-number&gt;&lt;foreign-keys&gt;&lt;key app="EN" db-id="50wxdpzd9vd5r7e9t5b595djrfpttrxw9a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vp" timestamp="1577020214"&gt;2410&lt;/key&gt;&lt;/foreign-keys&gt;&lt;ref-type name="Journal Article"&gt;17&lt;/ref-type&gt;&lt;contributors&gt;&lt;authors&gt;&lt;author&gt;Yu, Jiatao&lt;/author&gt;&lt;author&gt;Xu, Jian&lt;/author&gt;&lt;author&gt;Lu, Ming&lt;/author&gt;&lt;/authors&gt;&lt;/contributors&gt;&lt;titles&gt;&lt;title&gt;Copper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catalyzed highly efficient aerobic oxidative synthesis of benzimidazoles, benzoxazoles and benzothiazoles from aromatic alcohols under solvent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free conditions in open air at room temperature&lt;/title&gt;&lt;secondary-title&gt;Applied Organometallic Chemistry&lt;/secondary-titl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>&lt;/titles&gt;&lt;periodical&gt;&lt;full-title&gt;Applied Organometallic Chemistry&lt;/full-title&gt;&lt;/periodical&gt;&lt;pages&gt;606-610&lt;/pages&gt;&lt;volume&gt;27&lt;/volume&gt;&lt;number&gt;10&lt;/number&gt;&lt;dates&gt;&lt;year&gt;2013&lt;/year&gt;&lt;/dates&gt;&lt;isbn&gt;0268-2605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5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057F31F1" w14:textId="77777777" w:rsidTr="00C87358">
        <w:trPr>
          <w:trHeight w:val="316"/>
          <w:jc w:val="center"/>
        </w:trPr>
        <w:tc>
          <w:tcPr>
            <w:tcW w:w="1047" w:type="dxa"/>
            <w:vAlign w:val="center"/>
          </w:tcPr>
          <w:p w14:paraId="2FD82E86" w14:textId="1ED3DF4C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11</w:t>
            </w:r>
          </w:p>
        </w:tc>
        <w:tc>
          <w:tcPr>
            <w:tcW w:w="736" w:type="dxa"/>
            <w:vAlign w:val="center"/>
          </w:tcPr>
          <w:p w14:paraId="137D9084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O</w:t>
            </w:r>
          </w:p>
        </w:tc>
        <w:tc>
          <w:tcPr>
            <w:tcW w:w="2846" w:type="dxa"/>
            <w:vAlign w:val="center"/>
          </w:tcPr>
          <w:p w14:paraId="531DD684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CuCl/Bpy</w:t>
            </w:r>
          </w:p>
        </w:tc>
        <w:tc>
          <w:tcPr>
            <w:tcW w:w="2318" w:type="dxa"/>
            <w:vAlign w:val="center"/>
          </w:tcPr>
          <w:p w14:paraId="3ABB797E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air</w:t>
            </w:r>
          </w:p>
        </w:tc>
        <w:tc>
          <w:tcPr>
            <w:tcW w:w="1558" w:type="dxa"/>
            <w:vAlign w:val="center"/>
          </w:tcPr>
          <w:p w14:paraId="4530B40F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TEMPO</w:t>
            </w:r>
          </w:p>
        </w:tc>
        <w:tc>
          <w:tcPr>
            <w:tcW w:w="1134" w:type="dxa"/>
            <w:vAlign w:val="center"/>
          </w:tcPr>
          <w:p w14:paraId="787882C1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r.t.</w:t>
            </w:r>
          </w:p>
        </w:tc>
        <w:tc>
          <w:tcPr>
            <w:tcW w:w="993" w:type="dxa"/>
            <w:vAlign w:val="center"/>
          </w:tcPr>
          <w:p w14:paraId="423D281D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2</w:t>
            </w:r>
          </w:p>
        </w:tc>
        <w:tc>
          <w:tcPr>
            <w:tcW w:w="992" w:type="dxa"/>
            <w:vAlign w:val="center"/>
          </w:tcPr>
          <w:p w14:paraId="3F38C012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9</w:t>
            </w:r>
          </w:p>
        </w:tc>
        <w:tc>
          <w:tcPr>
            <w:tcW w:w="1177" w:type="dxa"/>
            <w:vAlign w:val="center"/>
          </w:tcPr>
          <w:p w14:paraId="7F2D3CB7" w14:textId="1112C4C5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5" w:tooltip="Yu, 2013 #2410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Yu&lt;/Author&gt;&lt;Year&gt;2013&lt;/Year&gt;&lt;RecNum&gt;2410&lt;/RecNum&gt;&lt;DisplayText&gt;&lt;style face="superscript"&gt;5&lt;/style&gt;&lt;/DisplayText&gt;&lt;record&gt;&lt;rec-number&gt;2410&lt;/rec-number&gt;&lt;foreign-keys&gt;&lt;key app="EN" db-id="50wxdpzd9vd5r7e9t5b595djrfpttrxw9a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vp" timestamp="1577020214"&gt;2410&lt;/key&gt;&lt;/foreign-keys&gt;&lt;ref-type name="Journal Article"&gt;17&lt;/ref-type&gt;&lt;contributors&gt;&lt;authors&gt;&lt;author&gt;Yu, Jiatao&lt;/author&gt;&lt;author&gt;Xu, Jian&lt;/author&gt;&lt;author&gt;Lu, Ming&lt;/author&gt;&lt;/authors&gt;&lt;/contributors&gt;&lt;titles&gt;&lt;title&gt;Copper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catalyzed highly efficient aerobic oxidative synthesis of benzimidazoles, benzoxazoles and benzothiazoles from aromatic alcohols under solvent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free conditions in open air at room temperature&lt;/title&gt;&lt;secondary-title&gt;Applied Organometallic Chemistry&lt;/secondary-titl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>&lt;/titles&gt;&lt;periodical&gt;&lt;full-title&gt;Applied Organometallic Chemistry&lt;/full-title&gt;&lt;/periodical&gt;&lt;pages&gt;606-610&lt;/pages&gt;&lt;volume&gt;27&lt;/volume&gt;&lt;number&gt;10&lt;/number&gt;&lt;dates&gt;&lt;year&gt;2013&lt;/year&gt;&lt;/dates&gt;&lt;isbn&gt;0268-2605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5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6B9C936D" w14:textId="77777777" w:rsidTr="00C87358">
        <w:trPr>
          <w:trHeight w:val="316"/>
          <w:jc w:val="center"/>
        </w:trPr>
        <w:tc>
          <w:tcPr>
            <w:tcW w:w="1047" w:type="dxa"/>
            <w:vAlign w:val="center"/>
          </w:tcPr>
          <w:p w14:paraId="7BABAEF5" w14:textId="07EF8764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lastRenderedPageBreak/>
              <w:t>12</w:t>
            </w:r>
          </w:p>
        </w:tc>
        <w:tc>
          <w:tcPr>
            <w:tcW w:w="736" w:type="dxa"/>
            <w:vAlign w:val="center"/>
          </w:tcPr>
          <w:p w14:paraId="0463E6FE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S</w:t>
            </w:r>
          </w:p>
        </w:tc>
        <w:tc>
          <w:tcPr>
            <w:tcW w:w="2846" w:type="dxa"/>
            <w:vAlign w:val="center"/>
          </w:tcPr>
          <w:p w14:paraId="07A146A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CuCl/Bpy</w:t>
            </w:r>
          </w:p>
        </w:tc>
        <w:tc>
          <w:tcPr>
            <w:tcW w:w="2318" w:type="dxa"/>
            <w:vAlign w:val="center"/>
          </w:tcPr>
          <w:p w14:paraId="51209790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air</w:t>
            </w:r>
          </w:p>
        </w:tc>
        <w:tc>
          <w:tcPr>
            <w:tcW w:w="1558" w:type="dxa"/>
            <w:vAlign w:val="center"/>
          </w:tcPr>
          <w:p w14:paraId="6A6344CE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TEMPO</w:t>
            </w:r>
          </w:p>
        </w:tc>
        <w:tc>
          <w:tcPr>
            <w:tcW w:w="1134" w:type="dxa"/>
            <w:vAlign w:val="center"/>
          </w:tcPr>
          <w:p w14:paraId="7D537656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r.t.</w:t>
            </w:r>
          </w:p>
        </w:tc>
        <w:tc>
          <w:tcPr>
            <w:tcW w:w="993" w:type="dxa"/>
            <w:vAlign w:val="center"/>
          </w:tcPr>
          <w:p w14:paraId="05EFC9D7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3</w:t>
            </w:r>
          </w:p>
        </w:tc>
        <w:tc>
          <w:tcPr>
            <w:tcW w:w="992" w:type="dxa"/>
            <w:vAlign w:val="center"/>
          </w:tcPr>
          <w:p w14:paraId="5B1EF5AD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93</w:t>
            </w:r>
          </w:p>
        </w:tc>
        <w:tc>
          <w:tcPr>
            <w:tcW w:w="1177" w:type="dxa"/>
            <w:vAlign w:val="center"/>
          </w:tcPr>
          <w:p w14:paraId="4DC3CD02" w14:textId="58E8215B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5" w:tooltip="Yu, 2013 #2410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Yu&lt;/Author&gt;&lt;Year&gt;2013&lt;/Year&gt;&lt;RecNum&gt;2410&lt;/RecNum&gt;&lt;DisplayText&gt;&lt;style face="superscript"&gt;5&lt;/style&gt;&lt;/DisplayText&gt;&lt;record&gt;&lt;rec-number&gt;2410&lt;/rec-number&gt;&lt;foreign-keys&gt;&lt;key app="EN" db-id="50wxdpzd9vd5r7e9t5b595djrfpttrxw9a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vp" timestamp="1577020214"&gt;2410&lt;/key&gt;&lt;/foreign-keys&gt;&lt;ref-type name="Journal Article"&gt;17&lt;/ref-type&gt;&lt;contributors&gt;&lt;authors&gt;&lt;author&gt;Yu, Jiatao&lt;/author&gt;&lt;author&gt;Xu, Jian&lt;/author&gt;&lt;author&gt;Lu, Ming&lt;/author&gt;&lt;/authors&gt;&lt;/contributors&gt;&lt;titles&gt;&lt;title&gt;Copper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catalyzed highly efficient aerobic oxidative synthesis of benzimidazoles, benzoxazoles and benzothiazoles from aromatic alcohols under solvent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free conditions in open air at room temperature&lt;/title&gt;&lt;secondary-title&gt;Applied Organometallic Chemistry&lt;/secondary-titl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>&lt;/titles&gt;&lt;periodical&gt;&lt;full-title&gt;Applied Organometallic Chemistry&lt;/full-title&gt;&lt;/periodical&gt;&lt;pages&gt;606-610&lt;/pages&gt;&lt;volume&gt;27&lt;/volume&gt;&lt;number&gt;10&lt;/number&gt;&lt;dates&gt;&lt;year&gt;2013&lt;/year&gt;&lt;/dates&gt;&lt;isbn&gt;0268-2605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5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1072D690" w14:textId="77777777" w:rsidTr="00C87358">
        <w:trPr>
          <w:trHeight w:val="316"/>
          <w:jc w:val="center"/>
        </w:trPr>
        <w:tc>
          <w:tcPr>
            <w:tcW w:w="1047" w:type="dxa"/>
            <w:vAlign w:val="center"/>
          </w:tcPr>
          <w:p w14:paraId="70D0A44C" w14:textId="5B96FB01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13</w:t>
            </w:r>
          </w:p>
        </w:tc>
        <w:tc>
          <w:tcPr>
            <w:tcW w:w="736" w:type="dxa"/>
            <w:vAlign w:val="center"/>
          </w:tcPr>
          <w:p w14:paraId="0F3BE070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O</w:t>
            </w:r>
          </w:p>
        </w:tc>
        <w:tc>
          <w:tcPr>
            <w:tcW w:w="2846" w:type="dxa"/>
            <w:vAlign w:val="center"/>
          </w:tcPr>
          <w:p w14:paraId="071DE0A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Au/Ti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2318" w:type="dxa"/>
            <w:vAlign w:val="center"/>
          </w:tcPr>
          <w:p w14:paraId="2040812C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558" w:type="dxa"/>
            <w:vAlign w:val="center"/>
          </w:tcPr>
          <w:p w14:paraId="65A83D4A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02442497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11</w:t>
            </w:r>
          </w:p>
        </w:tc>
        <w:tc>
          <w:tcPr>
            <w:tcW w:w="993" w:type="dxa"/>
            <w:vAlign w:val="center"/>
          </w:tcPr>
          <w:p w14:paraId="0B3C6D21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24</w:t>
            </w:r>
          </w:p>
        </w:tc>
        <w:tc>
          <w:tcPr>
            <w:tcW w:w="992" w:type="dxa"/>
            <w:vAlign w:val="center"/>
          </w:tcPr>
          <w:p w14:paraId="28334E47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90</w:t>
            </w:r>
          </w:p>
        </w:tc>
        <w:tc>
          <w:tcPr>
            <w:tcW w:w="1177" w:type="dxa"/>
            <w:vAlign w:val="center"/>
          </w:tcPr>
          <w:p w14:paraId="534EC89B" w14:textId="40656717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6" w:tooltip="Tang, 2014 #171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Tang&lt;/Author&gt;&lt;Year&gt;2014&lt;/Year&gt;&lt;RecNum&gt;171&lt;/RecNum&gt;&lt;DisplayText&gt;&lt;style face="superscript"&gt;6&lt;/style&gt;&lt;/DisplayText&gt;&lt;record&gt;&lt;rec-number&gt;171&lt;/rec-number&gt;&lt;foreign-keys&gt;&lt;key app="EN" db-id="sfwepa92x55sziexawbpttz39wrs5etzdztt" timestamp="1620217887" guid="77491e8b-8b0b-4fa9-aa19-cfa9eb0f3c07"&gt;171&lt;/key&gt;&lt;/foreign-keys&gt;&lt;ref-type name="Journal Article"&gt;17&lt;/ref-type&gt;&lt;contributors&gt;&lt;authors&gt;&lt;author&gt;Tang, Lin&lt;/author&gt;&lt;author&gt;Guo, Xuefeng&lt;/author&gt;&lt;author&gt;Yang, Yu&lt;/author&gt;&lt;author&gt;Zha, Zhenggen&lt;/author&gt;&lt;author&gt;Wang, Zhiyong&lt;/author&gt;&lt;/authors&gt;&lt;/contributors&gt;&lt;titles&gt;&lt;title&gt;Gold nanoparticles supported on titanium dioxide: an efficient catalyst for highly selective synthesis of benzoxazoles and benzimidazoles&lt;/title&gt;&lt;secondary-title&gt;Chemical Communications&lt;/secondary-title&gt;&lt;/titles&gt;&lt;periodical&gt;&lt;full-title&gt;Chemical Communications&lt;/full-title&gt;&lt;abbr-1&gt;Chem. Commun.&lt;/abbr-1&gt;&lt;abbr-2&gt;Chem Commun&lt;/abbr-2&gt;&lt;/periodical&gt;&lt;pages&gt;6145-6148&lt;/pages&gt;&lt;volume&gt;50&lt;/volume&gt;&lt;number&gt;46&lt;/number&gt;&lt;dates&gt;&lt;year&gt;2014&lt;/year&gt;&lt;/dates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6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034A312A" w14:textId="77777777" w:rsidTr="00C87358">
        <w:trPr>
          <w:trHeight w:val="634"/>
          <w:jc w:val="center"/>
        </w:trPr>
        <w:tc>
          <w:tcPr>
            <w:tcW w:w="1047" w:type="dxa"/>
            <w:vAlign w:val="center"/>
          </w:tcPr>
          <w:p w14:paraId="209E11DB" w14:textId="0702FD63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14</w:t>
            </w:r>
          </w:p>
        </w:tc>
        <w:tc>
          <w:tcPr>
            <w:tcW w:w="736" w:type="dxa"/>
            <w:vAlign w:val="center"/>
          </w:tcPr>
          <w:p w14:paraId="6B1FB33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O</w:t>
            </w:r>
          </w:p>
        </w:tc>
        <w:tc>
          <w:tcPr>
            <w:tcW w:w="2846" w:type="dxa"/>
            <w:vAlign w:val="center"/>
          </w:tcPr>
          <w:p w14:paraId="3A2BD2DF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Polymer-Incarcerated Pt nanoclusters</w:t>
            </w:r>
          </w:p>
        </w:tc>
        <w:tc>
          <w:tcPr>
            <w:tcW w:w="2318" w:type="dxa"/>
            <w:vAlign w:val="center"/>
          </w:tcPr>
          <w:p w14:paraId="3E459957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1558" w:type="dxa"/>
            <w:vAlign w:val="center"/>
          </w:tcPr>
          <w:p w14:paraId="0F1880C4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K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C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3</w:t>
            </w:r>
          </w:p>
        </w:tc>
        <w:tc>
          <w:tcPr>
            <w:tcW w:w="1134" w:type="dxa"/>
            <w:vAlign w:val="center"/>
          </w:tcPr>
          <w:p w14:paraId="3A1090B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30</w:t>
            </w:r>
          </w:p>
        </w:tc>
        <w:tc>
          <w:tcPr>
            <w:tcW w:w="993" w:type="dxa"/>
            <w:vAlign w:val="center"/>
          </w:tcPr>
          <w:p w14:paraId="288D323F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20</w:t>
            </w:r>
          </w:p>
        </w:tc>
        <w:tc>
          <w:tcPr>
            <w:tcW w:w="992" w:type="dxa"/>
            <w:vAlign w:val="center"/>
          </w:tcPr>
          <w:p w14:paraId="4BCD6C55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72</w:t>
            </w:r>
          </w:p>
        </w:tc>
        <w:tc>
          <w:tcPr>
            <w:tcW w:w="1177" w:type="dxa"/>
            <w:vAlign w:val="center"/>
          </w:tcPr>
          <w:p w14:paraId="22C1E3BB" w14:textId="7B95EA85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7" w:tooltip="Yoo, 2011 #2412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Yoo&lt;/Author&gt;&lt;Year&gt;2011&lt;/Year&gt;&lt;RecNum&gt;2412&lt;/RecNum&gt;&lt;DisplayText&gt;&lt;style face="superscript"&gt;7&lt;/style&gt;&lt;/DisplayText&gt;&lt;record&gt;&lt;rec-number&gt;2412&lt;/rec-number&gt;&lt;foreign-keys&gt;&lt;key app="EN" db-id="50wxdpzd9vd5r7e9t5b595djrfpttrxw9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avp" timestamp="1577021131"&gt;2412&lt;/key&gt;&lt;/foreign-keys&gt;&lt;ref-type name="Journal Article"&gt;17&lt;/ref-type&gt;&lt;contributors&gt;&lt;authors&gt;&lt;author&gt;Yoo, Woo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Jin&lt;/author&gt;&lt;author&gt;Yuan, Hao&lt;/author&gt;&lt;author&gt;Miyamura, Hiroyuki&lt;/author&gt;&lt;author&gt;Kobayashi, Sh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ū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&lt;/author&gt;&lt;/authors&gt;&lt;/contributors&gt;&lt;titles&gt;&lt;title&gt;Facile Preparation of 2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Substituted Benzoxazoles and Benzothiazoles via Aerobic Oxidation of Phenolic and Thiophenolic Imines Catalyzed by Polymer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Incarcerated Platinum Nanoclusters&lt;/title&gt;&lt;secondary-title&gt;Advanced Synthesis &amp;a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>mp; Catalysis&lt;/secondary-title&gt;&lt;/titles&gt;&lt;periodical&gt;&lt;full-title&gt;Advanced Synthesis &amp;amp; Catalysis&lt;/full-title&gt;&lt;/periodical&gt;&lt;pages&gt;3085-3089&lt;/pages&gt;&lt;volume&gt;353&lt;/volume&gt;&lt;number&gt;17&lt;/number&gt;&lt;dates&gt;&lt;year&gt;2011&lt;/year&gt;&lt;/dates&gt;&lt;isbn&gt;1615-4150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7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7B2AAA5B" w14:textId="77777777" w:rsidTr="00C87358">
        <w:trPr>
          <w:trHeight w:val="304"/>
          <w:jc w:val="center"/>
        </w:trPr>
        <w:tc>
          <w:tcPr>
            <w:tcW w:w="1047" w:type="dxa"/>
            <w:vAlign w:val="center"/>
          </w:tcPr>
          <w:p w14:paraId="504CBC86" w14:textId="055C564B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15</w:t>
            </w:r>
          </w:p>
        </w:tc>
        <w:tc>
          <w:tcPr>
            <w:tcW w:w="736" w:type="dxa"/>
            <w:vAlign w:val="center"/>
          </w:tcPr>
          <w:p w14:paraId="2AE9373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S</w:t>
            </w:r>
          </w:p>
        </w:tc>
        <w:tc>
          <w:tcPr>
            <w:tcW w:w="2846" w:type="dxa"/>
            <w:vAlign w:val="center"/>
          </w:tcPr>
          <w:p w14:paraId="4FF86EAE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Polymer-Incarcerated Pt nanoclusters</w:t>
            </w:r>
          </w:p>
        </w:tc>
        <w:tc>
          <w:tcPr>
            <w:tcW w:w="2318" w:type="dxa"/>
            <w:vAlign w:val="center"/>
          </w:tcPr>
          <w:p w14:paraId="08BAF569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1558" w:type="dxa"/>
            <w:vAlign w:val="center"/>
          </w:tcPr>
          <w:p w14:paraId="07657BB7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K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C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3</w:t>
            </w:r>
          </w:p>
        </w:tc>
        <w:tc>
          <w:tcPr>
            <w:tcW w:w="1134" w:type="dxa"/>
            <w:vAlign w:val="center"/>
          </w:tcPr>
          <w:p w14:paraId="5B47C24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30</w:t>
            </w:r>
          </w:p>
        </w:tc>
        <w:tc>
          <w:tcPr>
            <w:tcW w:w="993" w:type="dxa"/>
            <w:vAlign w:val="center"/>
          </w:tcPr>
          <w:p w14:paraId="6AF5948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20</w:t>
            </w:r>
          </w:p>
        </w:tc>
        <w:tc>
          <w:tcPr>
            <w:tcW w:w="992" w:type="dxa"/>
            <w:vAlign w:val="center"/>
          </w:tcPr>
          <w:p w14:paraId="6A5004B6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3</w:t>
            </w:r>
          </w:p>
        </w:tc>
        <w:tc>
          <w:tcPr>
            <w:tcW w:w="1177" w:type="dxa"/>
            <w:vAlign w:val="center"/>
          </w:tcPr>
          <w:p w14:paraId="1AD1BC1F" w14:textId="69EB68E0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7" w:tooltip="Yoo, 2011 #2412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Yoo&lt;/Author&gt;&lt;Year&gt;2011&lt;/Year&gt;&lt;RecNum&gt;2412&lt;/RecNum&gt;&lt;DisplayText&gt;&lt;style face="superscript"&gt;7&lt;/style&gt;&lt;/DisplayText&gt;&lt;record&gt;&lt;rec-number&gt;2412&lt;/rec-number&gt;&lt;foreign-keys&gt;&lt;key app="EN" db-id="50wxdpzd9vd5r7e9t5b595djrfpttrxw9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avp" timestamp="1577021131"&gt;2412&lt;/key&gt;&lt;/foreign-keys&gt;&lt;ref-type name="Journal Article"&gt;17&lt;/ref-type&gt;&lt;contributors&gt;&lt;authors&gt;&lt;author&gt;Yoo, Woo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Jin&lt;/author&gt;&lt;author&gt;Yuan, Hao&lt;/author&gt;&lt;author&gt;Miyamura, Hiroyuki&lt;/author&gt;&lt;author&gt;Kobayashi, Sh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ū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&lt;/author&gt;&lt;/authors&gt;&lt;/contributors&gt;&lt;titles&gt;&lt;title&gt;Facile Preparation of 2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Substituted Benzoxazoles and Benzothiazoles via Aerobic Oxidation of Phenolic and Thiophenolic Imines Catalyzed by Polymer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Incarcerated Platinum Nanoclusters&lt;/title&gt;&lt;secondary-title&gt;Advanced Synthesis &amp;a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>mp; Catalysis&lt;/secondary-title&gt;&lt;/titles&gt;&lt;periodical&gt;&lt;full-title&gt;Advanced Synthesis &amp;amp; Catalysis&lt;/full-title&gt;&lt;/periodical&gt;&lt;pages&gt;3085-3089&lt;/pages&gt;&lt;volume&gt;353&lt;/volume&gt;&lt;number&gt;17&lt;/number&gt;&lt;dates&gt;&lt;year&gt;2011&lt;/year&gt;&lt;/dates&gt;&lt;isbn&gt;1615-4150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7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5B203C9D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2ED64EA2" w14:textId="0B8F3FD9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16</w:t>
            </w:r>
          </w:p>
        </w:tc>
        <w:tc>
          <w:tcPr>
            <w:tcW w:w="736" w:type="dxa"/>
            <w:vAlign w:val="center"/>
          </w:tcPr>
          <w:p w14:paraId="6E937424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O</w:t>
            </w:r>
          </w:p>
        </w:tc>
        <w:tc>
          <w:tcPr>
            <w:tcW w:w="2846" w:type="dxa"/>
            <w:vAlign w:val="center"/>
          </w:tcPr>
          <w:p w14:paraId="29DB7A5F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AgPd NPs/W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.72</w:t>
            </w:r>
          </w:p>
        </w:tc>
        <w:tc>
          <w:tcPr>
            <w:tcW w:w="2318" w:type="dxa"/>
            <w:vAlign w:val="center"/>
          </w:tcPr>
          <w:p w14:paraId="63F25A90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HCOOH</w:t>
            </w:r>
          </w:p>
        </w:tc>
        <w:tc>
          <w:tcPr>
            <w:tcW w:w="1558" w:type="dxa"/>
            <w:vAlign w:val="center"/>
          </w:tcPr>
          <w:p w14:paraId="63892E29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20BCD1A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0</w:t>
            </w:r>
          </w:p>
        </w:tc>
        <w:tc>
          <w:tcPr>
            <w:tcW w:w="993" w:type="dxa"/>
            <w:vAlign w:val="center"/>
          </w:tcPr>
          <w:p w14:paraId="06C3F00E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</w:t>
            </w:r>
          </w:p>
        </w:tc>
        <w:tc>
          <w:tcPr>
            <w:tcW w:w="992" w:type="dxa"/>
            <w:vAlign w:val="center"/>
          </w:tcPr>
          <w:p w14:paraId="25DCEA4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99</w:t>
            </w:r>
          </w:p>
        </w:tc>
        <w:tc>
          <w:tcPr>
            <w:tcW w:w="1177" w:type="dxa"/>
            <w:vAlign w:val="center"/>
          </w:tcPr>
          <w:p w14:paraId="2714918B" w14:textId="59DBBC0F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8" w:tooltip="Yu, 2017 #173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Yu&lt;/Author&gt;&lt;Year&gt;2017&lt;/Year&gt;&lt;RecNum&gt;173&lt;/RecNum&gt;&lt;DisplayText&gt;&lt;style face="superscript"&gt;8&lt;/style&gt;&lt;/DisplayText&gt;&lt;record&gt;&lt;rec-number&gt;173&lt;/rec-number&gt;&lt;foreign-keys&gt;&lt;key app="EN" db-id="sfwepa92x55sziexawbpttz39wrs5etzdztt" timestamp="1620217887" guid="bfec7248-72e2-429c-b290-4de3f83da167"&gt;173&lt;/key&gt;&lt;/foreign-keys&gt;&lt;ref-type name="Journal Article"&gt;17&lt;/ref-type&gt;&lt;contributors&gt;&lt;authors&gt;&lt;author&gt;Yu, Chao&lt;/author&gt;&lt;author&gt;Guo, Xuefeng&lt;/author&gt;&lt;author&gt;Xi, Zheng&lt;/author&gt;&lt;author&gt;Muzzio, Michelle&lt;/author&gt;&lt;author&gt;Yin, Zhouyang&lt;/author&gt;&lt;author&gt;Shen, Bo&lt;/author&gt;&lt;author&gt;Li, Junrui&lt;/author&gt;&lt;author&gt;Seto, Christopher T&lt;/author&gt;&lt;author&gt;Sun, Shouheng&lt;/author&gt;&lt;/authors&gt;&lt;/contributors&gt;&lt;titles&gt;&lt;title&gt;&lt;style face="normal" font="default" size="100%"&gt;AgPd nanoparticles deposited on WO&lt;/style&gt;&lt;style face="subscript" font="default" size="100%"&gt;2. 72&lt;/style&gt;&lt;style face="normal" font="default" size="100%"&gt; nanorods as an efficient catalyst for one-pot conversion of nitrophenol/nitroacetophenone into benzoxazole/quinazoline&lt;/style&gt;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5712-5715&lt;/pages&gt;&lt;volume&gt;139&lt;/volume&gt;&lt;number&gt;16&lt;/number&gt;&lt;dates&gt;&lt;year&gt;2017&lt;/year&gt;&lt;/dates&gt;&lt;isbn&gt;0002-7863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8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6EF99D92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7EC238EF" w14:textId="078F2ED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17</w:t>
            </w:r>
          </w:p>
        </w:tc>
        <w:tc>
          <w:tcPr>
            <w:tcW w:w="736" w:type="dxa"/>
            <w:vAlign w:val="center"/>
          </w:tcPr>
          <w:p w14:paraId="7C0F2A39" w14:textId="77777777" w:rsidR="00C87358" w:rsidRPr="00C87358" w:rsidRDefault="00C87358" w:rsidP="00C87358">
            <w:pPr>
              <w:jc w:val="center"/>
              <w:rPr>
                <w:rFonts w:ascii="Times New Roman" w:eastAsia="宋体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</w:p>
        </w:tc>
        <w:tc>
          <w:tcPr>
            <w:tcW w:w="2846" w:type="dxa"/>
            <w:vAlign w:val="center"/>
          </w:tcPr>
          <w:p w14:paraId="6CD3C13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N-hydroxyphthalimide</w:t>
            </w:r>
          </w:p>
        </w:tc>
        <w:tc>
          <w:tcPr>
            <w:tcW w:w="2318" w:type="dxa"/>
            <w:vAlign w:val="center"/>
          </w:tcPr>
          <w:p w14:paraId="12A86C92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1558" w:type="dxa"/>
            <w:vAlign w:val="center"/>
          </w:tcPr>
          <w:p w14:paraId="6259CDD1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2A39AE4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50</w:t>
            </w:r>
          </w:p>
        </w:tc>
        <w:tc>
          <w:tcPr>
            <w:tcW w:w="993" w:type="dxa"/>
            <w:vAlign w:val="center"/>
          </w:tcPr>
          <w:p w14:paraId="01DFD474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5</w:t>
            </w:r>
          </w:p>
        </w:tc>
        <w:tc>
          <w:tcPr>
            <w:tcW w:w="992" w:type="dxa"/>
            <w:vAlign w:val="center"/>
          </w:tcPr>
          <w:p w14:paraId="02E626E2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71</w:t>
            </w:r>
          </w:p>
        </w:tc>
        <w:tc>
          <w:tcPr>
            <w:tcW w:w="1177" w:type="dxa"/>
            <w:vAlign w:val="center"/>
          </w:tcPr>
          <w:p w14:paraId="526E5D2E" w14:textId="4E075F0A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9" w:tooltip="Chen, 2008 #2414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Chen&lt;/Author&gt;&lt;Year&gt;2008&lt;/Year&gt;&lt;RecNum&gt;2414&lt;/RecNum&gt;&lt;DisplayText&gt;&lt;style face="superscript"&gt;9&lt;/style&gt;&lt;/DisplayText&gt;&lt;record&gt;&lt;rec-number&gt;2414&lt;/rec-number&gt;&lt;foreign-keys&gt;&lt;key app="EN" db-id="50wxdpzd9vd5r7e9t5b595djrfpttrxw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9avp" timestamp="1577022332"&gt;2414&lt;/key&gt;&lt;/foreign-keys&gt;&lt;ref-type name="Journal Article"&gt;17&lt;/ref-type&gt;&lt;contributors&gt;&lt;authors&gt;&lt;author&gt;Chen, Yong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Xing&lt;/author&gt;&lt;author&gt;Qian, Ling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Feng&lt;/author&gt;&lt;author&gt;Zhang, Wei&lt;/author&gt;&lt;author&gt;Han, Bing&lt;/author&gt;&lt;/authors&gt;&lt;/contributors&gt;&lt;titles&gt;&lt;title&gt;Efficient Aerobic Oxidative Synthesis of 2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Substituted Benzoxazoles, Benzothiazoles, and Benzimidazoles Catalyzed by 4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Methoxy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TEMPO&lt;/title&gt;&lt;secondary-title&gt;Angewandte Chemie International Edition&lt;/secondary-title&gt;&lt;/titles&gt;&lt;period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>ical&gt;&lt;full-title&gt;Angewandte Chemie International Edition&lt;/full-title&gt;&lt;/periodical&gt;&lt;pages&gt;9330-9333&lt;/pages&gt;&lt;volume&gt;47&lt;/volume&gt;&lt;number&gt;48&lt;/number&gt;&lt;dates&gt;&lt;year&gt;2008&lt;/year&gt;&lt;/dates&gt;&lt;isbn&gt;1433-7851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9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02F3FF18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791EE9DD" w14:textId="1B22298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18</w:t>
            </w:r>
          </w:p>
        </w:tc>
        <w:tc>
          <w:tcPr>
            <w:tcW w:w="736" w:type="dxa"/>
            <w:vAlign w:val="center"/>
          </w:tcPr>
          <w:p w14:paraId="31FEBEFE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</w:p>
        </w:tc>
        <w:tc>
          <w:tcPr>
            <w:tcW w:w="2846" w:type="dxa"/>
            <w:vAlign w:val="center"/>
          </w:tcPr>
          <w:p w14:paraId="14F1EBE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000000"/>
                <w:sz w:val="24"/>
                <w:szCs w:val="18"/>
              </w:rPr>
              <w:t>4-methoxy-TEMPO</w:t>
            </w:r>
          </w:p>
        </w:tc>
        <w:tc>
          <w:tcPr>
            <w:tcW w:w="2318" w:type="dxa"/>
            <w:vAlign w:val="center"/>
          </w:tcPr>
          <w:p w14:paraId="1FF46174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1558" w:type="dxa"/>
            <w:vAlign w:val="center"/>
          </w:tcPr>
          <w:p w14:paraId="7D4B52C3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4DB308D0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20</w:t>
            </w:r>
          </w:p>
        </w:tc>
        <w:tc>
          <w:tcPr>
            <w:tcW w:w="993" w:type="dxa"/>
            <w:vAlign w:val="center"/>
          </w:tcPr>
          <w:p w14:paraId="6865E4B5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5</w:t>
            </w:r>
          </w:p>
        </w:tc>
        <w:tc>
          <w:tcPr>
            <w:tcW w:w="992" w:type="dxa"/>
            <w:vAlign w:val="center"/>
          </w:tcPr>
          <w:p w14:paraId="2803E91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96</w:t>
            </w:r>
          </w:p>
        </w:tc>
        <w:tc>
          <w:tcPr>
            <w:tcW w:w="1177" w:type="dxa"/>
            <w:vAlign w:val="center"/>
          </w:tcPr>
          <w:p w14:paraId="3912026E" w14:textId="22E5CAF1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9" w:tooltip="Chen, 2008 #2414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Chen&lt;/Author&gt;&lt;Year&gt;2008&lt;/Year&gt;&lt;RecNum&gt;2414&lt;/RecNum&gt;&lt;DisplayText&gt;&lt;style face="superscript"&gt;9&lt;/style&gt;&lt;/DisplayText&gt;&lt;record&gt;&lt;rec-number&gt;2414&lt;/rec-number&gt;&lt;foreign-keys&gt;&lt;key app="EN" db-id="50wxdpzd9vd5r7e9t5b595djrfpttrxw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9avp" timestamp="1577022332"&gt;2414&lt;/key&gt;&lt;/foreign-keys&gt;&lt;ref-type name="Journal Article"&gt;17&lt;/ref-type&gt;&lt;contributors&gt;&lt;authors&gt;&lt;author&gt;Chen, Yong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Xing&lt;/author&gt;&lt;author&gt;Qian, Ling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Feng&lt;/author&gt;&lt;author&gt;Zhang, Wei&lt;/author&gt;&lt;author&gt;Han, Bing&lt;/author&gt;&lt;/authors&gt;&lt;/contributors&gt;&lt;titles&gt;&lt;title&gt;Efficient Aerobic Oxidative Synthesis of 2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Substituted Benzoxazoles, Benzothiazoles, and Benzimidazoles Catalyzed by 4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Methoxy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TEMPO&lt;/title&gt;&lt;secondary-title&gt;Angewandte Chemie International Edition&lt;/secondary-title&gt;&lt;/titles&gt;&lt;period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>ical&gt;&lt;full-title&gt;Angewandte Chemie International Edition&lt;/full-title&gt;&lt;/periodical&gt;&lt;pages&gt;9330-9333&lt;/pages&gt;&lt;volume&gt;47&lt;/volume&gt;&lt;number&gt;48&lt;/number&gt;&lt;dates&gt;&lt;year&gt;2008&lt;/year&gt;&lt;/dates&gt;&lt;isbn&gt;1433-7851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9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088733F2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658DF9FB" w14:textId="79CF80F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19</w:t>
            </w:r>
          </w:p>
        </w:tc>
        <w:tc>
          <w:tcPr>
            <w:tcW w:w="736" w:type="dxa"/>
            <w:vAlign w:val="center"/>
          </w:tcPr>
          <w:p w14:paraId="12BC103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</w:p>
        </w:tc>
        <w:tc>
          <w:tcPr>
            <w:tcW w:w="2846" w:type="dxa"/>
            <w:vAlign w:val="center"/>
          </w:tcPr>
          <w:p w14:paraId="53C6EC64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Darco KB</w:t>
            </w:r>
          </w:p>
        </w:tc>
        <w:tc>
          <w:tcPr>
            <w:tcW w:w="2318" w:type="dxa"/>
            <w:vAlign w:val="center"/>
          </w:tcPr>
          <w:p w14:paraId="11678D13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1558" w:type="dxa"/>
            <w:vAlign w:val="center"/>
          </w:tcPr>
          <w:p w14:paraId="4C9BD616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1170EF13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20</w:t>
            </w:r>
          </w:p>
        </w:tc>
        <w:tc>
          <w:tcPr>
            <w:tcW w:w="993" w:type="dxa"/>
            <w:vAlign w:val="center"/>
          </w:tcPr>
          <w:p w14:paraId="349060A7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4</w:t>
            </w:r>
          </w:p>
        </w:tc>
        <w:tc>
          <w:tcPr>
            <w:tcW w:w="992" w:type="dxa"/>
            <w:vAlign w:val="center"/>
          </w:tcPr>
          <w:p w14:paraId="21D8BBB7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78</w:t>
            </w:r>
          </w:p>
        </w:tc>
        <w:tc>
          <w:tcPr>
            <w:tcW w:w="1177" w:type="dxa"/>
            <w:vAlign w:val="center"/>
          </w:tcPr>
          <w:p w14:paraId="12A6152E" w14:textId="2914D9D3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0" w:tooltip="Kawashita, 2003 #190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Kawashita&lt;/Author&gt;&lt;Year&gt;2003&lt;/Year&gt;&lt;RecNum&gt;190&lt;/RecNum&gt;&lt;DisplayText&gt;&lt;style face="superscript"&gt;10&lt;/style&gt;&lt;/DisplayText&gt;&lt;record&gt;&lt;rec-number&gt;190&lt;/rec-number&gt;&lt;foreign-keys&gt;&lt;key app="EN" db-id="sfwepa92x55sziexawbpttz39wrs5etzdztt" timestamp="1620217887" guid="ddf52dcb-ba9d-438f-bb9c-380a47a51a7a"&gt;190&lt;/key&gt;&lt;/foreign-keys&gt;&lt;ref-type name="Journal Article"&gt;17&lt;/ref-type&gt;&lt;contributors&gt;&lt;authors&gt;&lt;author&gt;Kawashita, Yuka&lt;/author&gt;&lt;author&gt;Nakamichi, Natsuki&lt;/author&gt;&lt;author&gt;Kawabata, Hirotoshi&lt;/author&gt;&lt;author&gt;Hayashi, Masahiko&lt;/author&gt;&lt;/authors&gt;&lt;/contributors&gt;&lt;titles&gt;&lt;title&gt;Direct and practical synthesis of 2-arylbenzoxazoles promoted by activated carbon&lt;/title&gt;&lt;secondary-title&gt;Organic letters&lt;/secondary-title&gt;&lt;/titles&gt;&lt;periodical&gt;&lt;full-title&gt;Organic Letters&lt;/full-title&gt;&lt;abbr-1&gt;Org. Lett.&lt;/abbr-1&gt;&lt;abbr-2&gt;Org Lett&lt;/abbr-2&gt;&lt;/periodical&gt;&lt;pages&gt;3713-3715&lt;/pages&gt;&lt;volume&gt;5&lt;/volume&gt;&lt;number&gt;20&lt;/number&gt;&lt;dates&gt;&lt;year&gt;2003&lt;/year&gt;&lt;/dates&gt;&lt;isbn&gt;1523-7060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10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43D7F918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45E0812A" w14:textId="3ACF60E3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bookmarkStart w:id="9" w:name="_Hlk27948660"/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20</w:t>
            </w:r>
          </w:p>
        </w:tc>
        <w:tc>
          <w:tcPr>
            <w:tcW w:w="736" w:type="dxa"/>
            <w:vAlign w:val="center"/>
          </w:tcPr>
          <w:p w14:paraId="50C7EF37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</w:p>
        </w:tc>
        <w:tc>
          <w:tcPr>
            <w:tcW w:w="2846" w:type="dxa"/>
            <w:vAlign w:val="center"/>
          </w:tcPr>
          <w:p w14:paraId="2130EB59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MIL-101(Cr)</w:t>
            </w:r>
          </w:p>
        </w:tc>
        <w:tc>
          <w:tcPr>
            <w:tcW w:w="2318" w:type="dxa"/>
            <w:vAlign w:val="center"/>
          </w:tcPr>
          <w:p w14:paraId="6CC16B0E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1558" w:type="dxa"/>
            <w:vAlign w:val="center"/>
          </w:tcPr>
          <w:p w14:paraId="5334DAFE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2DC2131F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20</w:t>
            </w:r>
          </w:p>
        </w:tc>
        <w:tc>
          <w:tcPr>
            <w:tcW w:w="993" w:type="dxa"/>
            <w:vAlign w:val="center"/>
          </w:tcPr>
          <w:p w14:paraId="096465B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9</w:t>
            </w:r>
          </w:p>
        </w:tc>
        <w:tc>
          <w:tcPr>
            <w:tcW w:w="992" w:type="dxa"/>
            <w:vAlign w:val="center"/>
          </w:tcPr>
          <w:p w14:paraId="6B9F65C3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7</w:t>
            </w:r>
          </w:p>
        </w:tc>
        <w:tc>
          <w:tcPr>
            <w:tcW w:w="1177" w:type="dxa"/>
            <w:vAlign w:val="center"/>
          </w:tcPr>
          <w:p w14:paraId="5D0FD7D5" w14:textId="0AECC36B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1" w:tooltip="Niknam, 2018 #191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Niknam&lt;/Author&gt;&lt;Year&gt;2018&lt;/Year&gt;&lt;RecNum&gt;191&lt;/RecNum&gt;&lt;DisplayText&gt;&lt;style face="superscript"&gt;11&lt;/style&gt;&lt;/DisplayText&gt;&lt;record&gt;&lt;rec-number&gt;191&lt;/rec-number&gt;&lt;foreign-keys&gt;&lt;key app="EN" db-id="sfwepa92x55sziexawbpttz39wrs5etzdztt" timestamp="1620217887" guid="e750b133-433a-4edd-aa2e-a0ff8894020c"&gt;191&lt;/key&gt;&lt;/foreign-keys&gt;&lt;ref-type name="Journal Article"&gt;17&lt;/ref-type&gt;&lt;contributors&gt;&lt;authors&gt;&lt;author&gt;Niknam, Esmaeil&lt;/author&gt;&lt;author&gt;Panahi, Farhad&lt;/author&gt;&lt;author&gt;Daneshgar, Fatemeh&lt;/author&gt;&lt;author&gt;Bahrami, Foroogh&lt;/author&gt;&lt;author&gt;Khalafi-Nezhad, Ali&lt;/author&gt;&lt;/authors&gt;&lt;/contributors&gt;&lt;titles&gt;&lt;title&gt;Metal–Organic Framework MIL-101 (Cr) as an Efficient Heterogeneous Catalyst for Clean Synthesis of Benzoazoles&lt;/title&gt;&lt;secondary-title&gt;ACS Omega&lt;/secondary-title&gt;&lt;/titles&gt;&lt;periodical&gt;&lt;full-title&gt;ACS Omega&lt;/full-title&gt;&lt;/periodical&gt;&lt;pages&gt;17135-17144&lt;/pages&gt;&lt;volume&gt;3&lt;/volume&gt;&lt;number&gt;12&lt;/number&gt;&lt;dates&gt;&lt;year&gt;2018&lt;/year&gt;&lt;/dates&gt;&lt;isbn&gt;2470-1343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11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19DDB7B8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4F7BEB14" w14:textId="55C5B384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21</w:t>
            </w:r>
          </w:p>
        </w:tc>
        <w:tc>
          <w:tcPr>
            <w:tcW w:w="736" w:type="dxa"/>
            <w:vAlign w:val="center"/>
          </w:tcPr>
          <w:p w14:paraId="5FF6448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NH</w:t>
            </w:r>
          </w:p>
        </w:tc>
        <w:tc>
          <w:tcPr>
            <w:tcW w:w="2846" w:type="dxa"/>
            <w:vAlign w:val="center"/>
          </w:tcPr>
          <w:p w14:paraId="05B06004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MIL-101(Cr)</w:t>
            </w:r>
          </w:p>
        </w:tc>
        <w:tc>
          <w:tcPr>
            <w:tcW w:w="2318" w:type="dxa"/>
            <w:vAlign w:val="center"/>
          </w:tcPr>
          <w:p w14:paraId="5A6032EC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1558" w:type="dxa"/>
            <w:vAlign w:val="center"/>
          </w:tcPr>
          <w:p w14:paraId="378E6DCA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6E16A0FE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55</w:t>
            </w:r>
          </w:p>
        </w:tc>
        <w:tc>
          <w:tcPr>
            <w:tcW w:w="993" w:type="dxa"/>
            <w:vAlign w:val="center"/>
          </w:tcPr>
          <w:p w14:paraId="752B1C7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2</w:t>
            </w:r>
          </w:p>
        </w:tc>
        <w:tc>
          <w:tcPr>
            <w:tcW w:w="992" w:type="dxa"/>
            <w:vAlign w:val="center"/>
          </w:tcPr>
          <w:p w14:paraId="11F00C86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94</w:t>
            </w:r>
          </w:p>
        </w:tc>
        <w:tc>
          <w:tcPr>
            <w:tcW w:w="1177" w:type="dxa"/>
            <w:vAlign w:val="center"/>
          </w:tcPr>
          <w:p w14:paraId="411D3DEE" w14:textId="6EEBC057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1" w:tooltip="Niknam, 2018 #191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Niknam&lt;/Author&gt;&lt;Year&gt;2018&lt;/Year&gt;&lt;RecNum&gt;191&lt;/RecNum&gt;&lt;DisplayText&gt;&lt;style face="superscript"&gt;11&lt;/style&gt;&lt;/DisplayText&gt;&lt;record&gt;&lt;rec-number&gt;191&lt;/rec-number&gt;&lt;foreign-keys&gt;&lt;key app="EN" db-id="sfwepa92x55sziexawbpttz39wrs5etzdztt" timestamp="1620217887" guid="e750b133-433a-4edd-aa2e-a0ff8894020c"&gt;191&lt;/key&gt;&lt;/foreign-keys&gt;&lt;ref-type name="Journal Article"&gt;17&lt;/ref-type&gt;&lt;contributors&gt;&lt;authors&gt;&lt;author&gt;Niknam, Esmaeil&lt;/author&gt;&lt;author&gt;Panahi, Farhad&lt;/author&gt;&lt;author&gt;Daneshgar, Fatemeh&lt;/author&gt;&lt;author&gt;Bahrami, Foroogh&lt;/author&gt;&lt;author&gt;Khalafi-Nezhad, Ali&lt;/author&gt;&lt;/authors&gt;&lt;/contributors&gt;&lt;titles&gt;&lt;title&gt;Metal–Organic Framework MIL-101 (Cr) as an Efficient Heterogeneous Catalyst for Clean Synthesis of Benzoazoles&lt;/title&gt;&lt;secondary-title&gt;ACS Omega&lt;/secondary-title&gt;&lt;/titles&gt;&lt;periodical&gt;&lt;full-title&gt;ACS Omega&lt;/full-title&gt;&lt;/periodical&gt;&lt;pages&gt;17135-17144&lt;/pages&gt;&lt;volume&gt;3&lt;/volume&gt;&lt;number&gt;12&lt;/number&gt;&lt;dates&gt;&lt;year&gt;2018&lt;/year&gt;&lt;/dates&gt;&lt;isbn&gt;2470-1343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11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18BD8A6E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69DDC2AA" w14:textId="2B740114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22</w:t>
            </w:r>
          </w:p>
        </w:tc>
        <w:tc>
          <w:tcPr>
            <w:tcW w:w="736" w:type="dxa"/>
            <w:vAlign w:val="center"/>
          </w:tcPr>
          <w:p w14:paraId="7B81F621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S</w:t>
            </w:r>
          </w:p>
        </w:tc>
        <w:tc>
          <w:tcPr>
            <w:tcW w:w="2846" w:type="dxa"/>
            <w:vAlign w:val="center"/>
          </w:tcPr>
          <w:p w14:paraId="43CC524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MIL-101(Cr)</w:t>
            </w:r>
          </w:p>
        </w:tc>
        <w:tc>
          <w:tcPr>
            <w:tcW w:w="2318" w:type="dxa"/>
            <w:vAlign w:val="center"/>
          </w:tcPr>
          <w:p w14:paraId="107DB5EE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1558" w:type="dxa"/>
            <w:vAlign w:val="center"/>
          </w:tcPr>
          <w:p w14:paraId="41B92528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76D3441F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60</w:t>
            </w:r>
          </w:p>
        </w:tc>
        <w:tc>
          <w:tcPr>
            <w:tcW w:w="993" w:type="dxa"/>
            <w:vAlign w:val="center"/>
          </w:tcPr>
          <w:p w14:paraId="21E95C3D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2.5</w:t>
            </w:r>
          </w:p>
        </w:tc>
        <w:tc>
          <w:tcPr>
            <w:tcW w:w="992" w:type="dxa"/>
            <w:vAlign w:val="center"/>
          </w:tcPr>
          <w:p w14:paraId="1084571F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7</w:t>
            </w:r>
          </w:p>
        </w:tc>
        <w:tc>
          <w:tcPr>
            <w:tcW w:w="1177" w:type="dxa"/>
            <w:vAlign w:val="center"/>
          </w:tcPr>
          <w:p w14:paraId="400EF443" w14:textId="5B253B02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1" w:tooltip="Niknam, 2018 #191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Niknam&lt;/Author&gt;&lt;Year&gt;2018&lt;/Year&gt;&lt;RecNum&gt;191&lt;/RecNum&gt;&lt;DisplayText&gt;&lt;style face="superscript"&gt;11&lt;/style&gt;&lt;/DisplayText&gt;&lt;record&gt;&lt;rec-number&gt;191&lt;/rec-number&gt;&lt;foreign-keys&gt;&lt;key app="EN" db-id="sfwepa92x55sziexawbpttz39wrs5etzdztt" timestamp="1620217887" guid="e750b133-433a-4edd-aa2e-a0ff8894020c"&gt;191&lt;/key&gt;&lt;/foreign-keys&gt;&lt;ref-type name="Journal Article"&gt;17&lt;/ref-type&gt;&lt;contributors&gt;&lt;authors&gt;&lt;author&gt;Niknam, Esmaeil&lt;/author&gt;&lt;author&gt;Panahi, Farhad&lt;/author&gt;&lt;author&gt;Daneshgar, Fatemeh&lt;/author&gt;&lt;author&gt;Bahrami, Foroogh&lt;/author&gt;&lt;author&gt;Khalafi-Nezhad, Ali&lt;/author&gt;&lt;/authors&gt;&lt;/contributors&gt;&lt;titles&gt;&lt;title&gt;Metal–Organic Framework MIL-101 (Cr) as an Efficient Heterogeneous Catalyst for Clean Synthesis of Benzoazoles&lt;/title&gt;&lt;secondary-title&gt;ACS Omega&lt;/secondary-title&gt;&lt;/titles&gt;&lt;periodical&gt;&lt;full-title&gt;ACS Omega&lt;/full-title&gt;&lt;/periodical&gt;&lt;pages&gt;17135-17144&lt;/pages&gt;&lt;volume&gt;3&lt;/volume&gt;&lt;number&gt;12&lt;/number&gt;&lt;dates&gt;&lt;year&gt;2018&lt;/year&gt;&lt;/dates&gt;&lt;isbn&gt;2470-1343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11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bookmarkEnd w:id="9"/>
      <w:tr w:rsidR="00C87358" w:rsidRPr="00C87358" w14:paraId="3FF83DE3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3A745A81" w14:textId="4AB8288B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23</w:t>
            </w:r>
          </w:p>
        </w:tc>
        <w:tc>
          <w:tcPr>
            <w:tcW w:w="736" w:type="dxa"/>
            <w:vAlign w:val="center"/>
          </w:tcPr>
          <w:p w14:paraId="1CC0D7B7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NH</w:t>
            </w:r>
          </w:p>
        </w:tc>
        <w:tc>
          <w:tcPr>
            <w:tcW w:w="2846" w:type="dxa"/>
            <w:vAlign w:val="center"/>
          </w:tcPr>
          <w:p w14:paraId="2D203A95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Si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-OS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3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H</w:t>
            </w:r>
          </w:p>
        </w:tc>
        <w:tc>
          <w:tcPr>
            <w:tcW w:w="2318" w:type="dxa"/>
            <w:vAlign w:val="center"/>
          </w:tcPr>
          <w:p w14:paraId="48743B52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air</w:t>
            </w:r>
          </w:p>
        </w:tc>
        <w:tc>
          <w:tcPr>
            <w:tcW w:w="1558" w:type="dxa"/>
            <w:vAlign w:val="center"/>
          </w:tcPr>
          <w:p w14:paraId="2E14A6C9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694F395F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0</w:t>
            </w:r>
          </w:p>
        </w:tc>
        <w:tc>
          <w:tcPr>
            <w:tcW w:w="993" w:type="dxa"/>
            <w:vAlign w:val="center"/>
          </w:tcPr>
          <w:p w14:paraId="1F58CEE0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0.5</w:t>
            </w:r>
          </w:p>
        </w:tc>
        <w:tc>
          <w:tcPr>
            <w:tcW w:w="992" w:type="dxa"/>
            <w:vAlign w:val="center"/>
          </w:tcPr>
          <w:p w14:paraId="2D05274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92</w:t>
            </w:r>
          </w:p>
        </w:tc>
        <w:tc>
          <w:tcPr>
            <w:tcW w:w="1177" w:type="dxa"/>
            <w:vAlign w:val="center"/>
          </w:tcPr>
          <w:p w14:paraId="39C11966" w14:textId="15E74043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2" w:tooltip="Sadeghi, 2012 #192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Sadeghi&lt;/Author&gt;&lt;Year&gt;2012&lt;/Year&gt;&lt;RecNum&gt;192&lt;/RecNum&gt;&lt;DisplayText&gt;&lt;style face="superscript"&gt;12&lt;/style&gt;&lt;/DisplayText&gt;&lt;record&gt;&lt;rec-number&gt;192&lt;/rec-number&gt;&lt;foreign-keys&gt;&lt;key app="EN" db-id="sfwepa92x55sziexawbpttz39wrs5etzdztt" timestamp="1620217887" guid="5b25dcce-3383-48e2-9a30-566c9748d7bc"&gt;192&lt;/key&gt;&lt;/foreign-keys&gt;&lt;ref-type name="Journal Article"&gt;17&lt;/ref-type&gt;&lt;contributors&gt;&lt;authors&gt;&lt;author&gt;Sadeghi, Bahareh&lt;/author&gt;&lt;author&gt;Ghasemi Nejad, Mahboobeh&lt;/author&gt;&lt;/authors&gt;&lt;/contributors&gt;&lt;titles&gt;&lt;title&gt;Silica sulfuric acid: an eco-friendly and reusable catalyst for synthesis of benzimidazole derivatives&lt;/title&gt;&lt;secondary-title&gt;Journal of Chemistry&lt;/secondary-title&gt;&lt;/titles&gt;&lt;periodical&gt;&lt;full-title&gt;Journal of Chemistry&lt;/full-title&gt;&lt;/periodical&gt;&lt;volume&gt;2013&lt;/volume&gt;&lt;dates&gt;&lt;year&gt;2012&lt;/year&gt;&lt;/dates&gt;&lt;isbn&gt;2090-9063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12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59846741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316B1385" w14:textId="6D5ABDA5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24</w:t>
            </w:r>
          </w:p>
        </w:tc>
        <w:tc>
          <w:tcPr>
            <w:tcW w:w="736" w:type="dxa"/>
            <w:vAlign w:val="center"/>
          </w:tcPr>
          <w:p w14:paraId="73D897ED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NH</w:t>
            </w:r>
          </w:p>
        </w:tc>
        <w:tc>
          <w:tcPr>
            <w:tcW w:w="2846" w:type="dxa"/>
            <w:vAlign w:val="center"/>
          </w:tcPr>
          <w:p w14:paraId="57494B4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Pt/Ti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2318" w:type="dxa"/>
            <w:vAlign w:val="center"/>
          </w:tcPr>
          <w:p w14:paraId="31DA612D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558" w:type="dxa"/>
            <w:vAlign w:val="center"/>
          </w:tcPr>
          <w:p w14:paraId="21CEC887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14EF99F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65</w:t>
            </w:r>
          </w:p>
        </w:tc>
        <w:tc>
          <w:tcPr>
            <w:tcW w:w="993" w:type="dxa"/>
            <w:vAlign w:val="center"/>
          </w:tcPr>
          <w:p w14:paraId="46F2780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24</w:t>
            </w:r>
          </w:p>
        </w:tc>
        <w:tc>
          <w:tcPr>
            <w:tcW w:w="992" w:type="dxa"/>
            <w:vAlign w:val="center"/>
          </w:tcPr>
          <w:p w14:paraId="5EF3F345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94</w:t>
            </w:r>
          </w:p>
        </w:tc>
        <w:tc>
          <w:tcPr>
            <w:tcW w:w="1177" w:type="dxa"/>
            <w:vAlign w:val="center"/>
          </w:tcPr>
          <w:p w14:paraId="4FC87D86" w14:textId="18D2C444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3" w:tooltip="Chaudhari, 2015 #193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Chaudhari&lt;/Author&gt;&lt;Year&gt;2015&lt;/Year&gt;&lt;RecNum&gt;193&lt;/RecNum&gt;&lt;DisplayText&gt;&lt;style face="superscript"&gt;13&lt;/style&gt;&lt;/DisplayText&gt;&lt;record&gt;&lt;rec-number&gt;193&lt;/rec-number&gt;&lt;foreign-keys&gt;&lt;key app="EN" db-id="sfwepa92x55sziexawbpttz39wrs5etzdztt" timestamp="1620217887" guid="42c43fa4-a53a-44b1-a197-f81834f5a719"&gt;193&lt;/key&gt;&lt;/foreign-keys&gt;&lt;ref-type name="Journal Article"&gt;17&lt;/ref-type&gt;&lt;contributors&gt;&lt;authors&gt;&lt;author&gt;Chaudhari, Chandan&lt;/author&gt;&lt;author&gt;Siddiki, SMA Hakim&lt;/author&gt;&lt;author&gt;Shimizu, Ken-ichi&lt;/author&gt;&lt;/authors&gt;&lt;/contributors&gt;&lt;titles&gt;&lt;title&gt;Acceptorless dehydrogenative synthesis of benzothiazoles and benzimidazoles from alcohols or aldehydes by heterogeneous Pt catalysts under neutral conditions&lt;/title&gt;&lt;secondary-title&gt;Tetrahedron letters&lt;/secondary-title&gt;&lt;/titles&gt;&lt;periodical&gt;&lt;full-title&gt;Tetrahedron Letters&lt;/full-title&gt;&lt;abbr-1&gt;Tetrahedron Lett.&lt;/abbr-1&gt;&lt;abbr-2&gt;Tetrahedron Lett&lt;/abbr-2&gt;&lt;/periodical&gt;&lt;pages&gt;4885-4888&lt;/pages&gt;&lt;volume&gt;56&lt;/volume&gt;&lt;number&gt;34&lt;/number&gt;&lt;dates&gt;&lt;year&gt;2015&lt;/year&gt;&lt;/dates&gt;&lt;isbn&gt;0040-4039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13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651572AD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4779FFD4" w14:textId="6D9D7A99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25</w:t>
            </w:r>
          </w:p>
        </w:tc>
        <w:tc>
          <w:tcPr>
            <w:tcW w:w="736" w:type="dxa"/>
            <w:vAlign w:val="center"/>
          </w:tcPr>
          <w:p w14:paraId="2E585257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S</w:t>
            </w:r>
          </w:p>
        </w:tc>
        <w:tc>
          <w:tcPr>
            <w:tcW w:w="2846" w:type="dxa"/>
            <w:vAlign w:val="center"/>
          </w:tcPr>
          <w:p w14:paraId="0D5BA3C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Pt/Al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3</w:t>
            </w:r>
          </w:p>
        </w:tc>
        <w:tc>
          <w:tcPr>
            <w:tcW w:w="2318" w:type="dxa"/>
            <w:vAlign w:val="center"/>
          </w:tcPr>
          <w:p w14:paraId="0FA6F0C6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558" w:type="dxa"/>
            <w:vAlign w:val="center"/>
          </w:tcPr>
          <w:p w14:paraId="126F897D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5BFA44A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65</w:t>
            </w:r>
          </w:p>
        </w:tc>
        <w:tc>
          <w:tcPr>
            <w:tcW w:w="993" w:type="dxa"/>
            <w:vAlign w:val="center"/>
          </w:tcPr>
          <w:p w14:paraId="2B29402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24</w:t>
            </w:r>
          </w:p>
        </w:tc>
        <w:tc>
          <w:tcPr>
            <w:tcW w:w="992" w:type="dxa"/>
            <w:vAlign w:val="center"/>
          </w:tcPr>
          <w:p w14:paraId="688F889C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9</w:t>
            </w:r>
          </w:p>
        </w:tc>
        <w:tc>
          <w:tcPr>
            <w:tcW w:w="1177" w:type="dxa"/>
            <w:vAlign w:val="center"/>
          </w:tcPr>
          <w:p w14:paraId="6578C474" w14:textId="7CB11363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3" w:tooltip="Chaudhari, 2015 #193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Chaudhari&lt;/Author&gt;&lt;Year&gt;2015&lt;/Year&gt;&lt;RecNum&gt;193&lt;/RecNum&gt;&lt;DisplayText&gt;&lt;style face="superscript"&gt;13&lt;/style&gt;&lt;/DisplayText&gt;&lt;record&gt;&lt;rec-number&gt;193&lt;/rec-number&gt;&lt;foreign-keys&gt;&lt;key app="EN" db-id="sfwepa92x55sziexawbpttz39wrs5etzdztt" timestamp="1620217887" guid="42c43fa4-a53a-44b1-a197-f81834f5a719"&gt;193&lt;/key&gt;&lt;/foreign-keys&gt;&lt;ref-type name="Journal Article"&gt;17&lt;/ref-type&gt;&lt;contributors&gt;&lt;authors&gt;&lt;author&gt;Chaudhari, Chandan&lt;/author&gt;&lt;author&gt;Siddiki, SMA Hakim&lt;/author&gt;&lt;author&gt;Shimizu, Ken-ichi&lt;/author&gt;&lt;/authors&gt;&lt;/contributors&gt;&lt;titles&gt;&lt;title&gt;Acceptorless dehydrogenative synthesis of benzothiazoles and benzimidazoles from alcohols or aldehydes by heterogeneous Pt catalysts under neutral conditions&lt;/title&gt;&lt;secondary-title&gt;Tetrahedron letters&lt;/secondary-title&gt;&lt;/titles&gt;&lt;periodical&gt;&lt;full-title&gt;Tetrahedron Letters&lt;/full-title&gt;&lt;abbr-1&gt;Tetrahedron Lett.&lt;/abbr-1&gt;&lt;abbr-2&gt;Tetrahedron Lett&lt;/abbr-2&gt;&lt;/periodical&gt;&lt;pages&gt;4885-4888&lt;/pages&gt;&lt;volume&gt;56&lt;/volume&gt;&lt;number&gt;34&lt;/number&gt;&lt;dates&gt;&lt;year&gt;2015&lt;/year&gt;&lt;/dates&gt;&lt;isbn&gt;0040-4039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13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2DF40D74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02DD3D34" w14:textId="23E68D52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26</w:t>
            </w:r>
          </w:p>
        </w:tc>
        <w:tc>
          <w:tcPr>
            <w:tcW w:w="736" w:type="dxa"/>
            <w:vAlign w:val="center"/>
          </w:tcPr>
          <w:p w14:paraId="7C81AC02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</w:p>
        </w:tc>
        <w:tc>
          <w:tcPr>
            <w:tcW w:w="2846" w:type="dxa"/>
            <w:vAlign w:val="center"/>
          </w:tcPr>
          <w:p w14:paraId="15B0CACF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molecular sieve</w:t>
            </w:r>
          </w:p>
        </w:tc>
        <w:tc>
          <w:tcPr>
            <w:tcW w:w="2318" w:type="dxa"/>
            <w:vAlign w:val="center"/>
          </w:tcPr>
          <w:p w14:paraId="3A6117F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1558" w:type="dxa"/>
            <w:vAlign w:val="center"/>
          </w:tcPr>
          <w:p w14:paraId="39E1B52D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22F053A5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80</w:t>
            </w:r>
          </w:p>
        </w:tc>
        <w:tc>
          <w:tcPr>
            <w:tcW w:w="993" w:type="dxa"/>
            <w:vAlign w:val="center"/>
          </w:tcPr>
          <w:p w14:paraId="78C5A1AD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48</w:t>
            </w:r>
          </w:p>
        </w:tc>
        <w:tc>
          <w:tcPr>
            <w:tcW w:w="992" w:type="dxa"/>
            <w:vAlign w:val="center"/>
          </w:tcPr>
          <w:p w14:paraId="50D867A7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6</w:t>
            </w:r>
          </w:p>
        </w:tc>
        <w:tc>
          <w:tcPr>
            <w:tcW w:w="1177" w:type="dxa"/>
            <w:vAlign w:val="center"/>
          </w:tcPr>
          <w:p w14:paraId="190D4A9C" w14:textId="798683B0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4" w:tooltip="Chang, 2017 #194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Chang&lt;/Author&gt;&lt;Year&gt;2017&lt;/Year&gt;&lt;RecNum&gt;194&lt;/RecNum&gt;&lt;DisplayText&gt;&lt;style face="superscript"&gt;14&lt;/style&gt;&lt;/DisplayText&gt;&lt;record&gt;&lt;rec-number&gt;194&lt;/rec-number&gt;&lt;foreign-keys&gt;&lt;key app="EN" db-id="sfwepa92x55sziexawbpttz39wrs5etzdztt" timestamp="1620217887" guid="2e901e70-5a3a-4ead-b6b0-8e34c08186e1"&gt;194&lt;/key&gt;&lt;/foreign-keys&gt;&lt;ref-type name="Journal Article"&gt;17&lt;/ref-type&gt;&lt;contributors&gt;&lt;authors&gt;&lt;author&gt;Chang, Weichieh&lt;/author&gt;&lt;author&gt;Sun, Yukai&lt;/author&gt;&lt;author&gt;Huang, Yungtzung&lt;/auth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or&gt;&lt;/authors&gt;&lt;/contributors&gt;&lt;titles&gt;&lt;title&gt;One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pot green synthesis of benzoxazole derivatives through molecular sieve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catalyzed oxidative cyclization reaction&lt;/title&gt;&lt;secondary-title&gt;Heteroatom Chemistry&lt;/secondary-title&gt;&lt;/titles&gt;&lt;periodical&gt;&lt;full-title&gt;H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>eteroatom Chemistry&lt;/full-title&gt;&lt;abbr-1&gt;Heteroat. Chem&lt;/abbr-1&gt;&lt;abbr-2&gt;Heteroat Chem&lt;/abbr-2&gt;&lt;/periodical&gt;&lt;pages&gt;e21360&lt;/pages&gt;&lt;volume&gt;28&lt;/volume&gt;&lt;number&gt;2&lt;/number&gt;&lt;dates&gt;&lt;year&gt;2017&lt;/year&gt;&lt;/dates&gt;&lt;isbn&gt;1042-7163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14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4FAF99A0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06B4D943" w14:textId="44CA9E5D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27</w:t>
            </w:r>
          </w:p>
        </w:tc>
        <w:tc>
          <w:tcPr>
            <w:tcW w:w="736" w:type="dxa"/>
            <w:vAlign w:val="center"/>
          </w:tcPr>
          <w:p w14:paraId="62FF82B4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</w:p>
        </w:tc>
        <w:tc>
          <w:tcPr>
            <w:tcW w:w="2846" w:type="dxa"/>
            <w:vAlign w:val="center"/>
          </w:tcPr>
          <w:p w14:paraId="7F462966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Ru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Cl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4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(CO)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6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PFMN</w:t>
            </w:r>
          </w:p>
        </w:tc>
        <w:tc>
          <w:tcPr>
            <w:tcW w:w="2318" w:type="dxa"/>
            <w:vAlign w:val="center"/>
          </w:tcPr>
          <w:p w14:paraId="41AF317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558" w:type="dxa"/>
            <w:vAlign w:val="center"/>
          </w:tcPr>
          <w:p w14:paraId="790A063C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DABCO</w:t>
            </w:r>
          </w:p>
        </w:tc>
        <w:tc>
          <w:tcPr>
            <w:tcW w:w="1134" w:type="dxa"/>
            <w:vAlign w:val="center"/>
          </w:tcPr>
          <w:p w14:paraId="109E21BD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20</w:t>
            </w:r>
          </w:p>
        </w:tc>
        <w:tc>
          <w:tcPr>
            <w:tcW w:w="993" w:type="dxa"/>
            <w:vAlign w:val="center"/>
          </w:tcPr>
          <w:p w14:paraId="1D80FF8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24</w:t>
            </w:r>
          </w:p>
        </w:tc>
        <w:tc>
          <w:tcPr>
            <w:tcW w:w="992" w:type="dxa"/>
            <w:vAlign w:val="center"/>
          </w:tcPr>
          <w:p w14:paraId="78D82D97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72</w:t>
            </w:r>
          </w:p>
        </w:tc>
        <w:tc>
          <w:tcPr>
            <w:tcW w:w="1177" w:type="dxa"/>
            <w:vAlign w:val="center"/>
          </w:tcPr>
          <w:p w14:paraId="1859FF9B" w14:textId="52E18F7D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5" w:tooltip="Khalafi-Nezhad, 2014 #230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Khalafi-Nezhad&lt;/Author&gt;&lt;Year&gt;2014&lt;/Year&gt;&lt;RecNum&gt;230&lt;/RecNum&gt;&lt;DisplayText&gt;&lt;style face="superscript"&gt;15&lt;/style&gt;&lt;/DisplayText&gt;&lt;record&gt;&lt;rec-number&gt;230&lt;/rec-number&gt;&lt;foreign-keys&gt;&lt;key app="EN" db-id="sfwepa92x55sziexawbpttz39wrs5etzdztt" timestamp="1620217889" guid="8c1dda2d-3c1e-4174-a763-5174322c262d"&gt;230&lt;/key&gt;&lt;key app="ENWeb" db-id=""&gt;0&lt;/key&gt;&lt;/foreign-keys&gt;&lt;ref-type name="Journal Article"&gt;17&lt;/ref-type&gt;&lt;contributors&gt;&lt;authors&gt;&lt;author&gt;Khalafi-Nezhad, Ali&lt;/author&gt;&lt;author&gt;Panahi, Farhad&lt;/author&gt;&lt;/authors&gt;&lt;/contributors&gt;&lt;titles&gt;&lt;title&gt;Ruthenium-catalyzed synthesis of benzoxazoles using acceptorless dehydrogenative coupling reaction of primary alcohols with 2-aminophenol under heterogeneous conditions&lt;/title&gt;&lt;secondary-title&gt;ACS Catalysis&lt;/secondary-title&gt;&lt;/titles&gt;&lt;periodical&gt;&lt;full-title&gt;Acs Catalysis&lt;/full-title&gt;&lt;/periodical&gt;&lt;pages&gt;1686-1692&lt;/pages&gt;&lt;volume&gt;4&lt;/volume&gt;&lt;number&gt;6&lt;/number&gt;&lt;dates&gt;&lt;year&gt;2014&lt;/year&gt;&lt;/dates&gt;&lt;isbn&gt;2155-5435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15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6A177F00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1EA5716F" w14:textId="67EDD041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28</w:t>
            </w:r>
          </w:p>
        </w:tc>
        <w:tc>
          <w:tcPr>
            <w:tcW w:w="736" w:type="dxa"/>
            <w:vAlign w:val="center"/>
          </w:tcPr>
          <w:p w14:paraId="4BFD6EC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</w:p>
        </w:tc>
        <w:tc>
          <w:tcPr>
            <w:tcW w:w="2846" w:type="dxa"/>
            <w:vAlign w:val="center"/>
          </w:tcPr>
          <w:p w14:paraId="54900F74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0000FF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Fe</w:t>
            </w:r>
            <w:r w:rsidRPr="00C87358">
              <w:rPr>
                <w:rFonts w:ascii="Times New Roman" w:hAnsi="Times New Roman" w:cs="Times New Roman"/>
                <w:sz w:val="24"/>
                <w:szCs w:val="18"/>
                <w:vertAlign w:val="subscript"/>
              </w:rPr>
              <w:t>3</w:t>
            </w: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sz w:val="24"/>
                <w:szCs w:val="18"/>
                <w:vertAlign w:val="subscript"/>
              </w:rPr>
              <w:t>4</w:t>
            </w: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@SiO</w:t>
            </w:r>
            <w:r w:rsidRPr="00C87358">
              <w:rPr>
                <w:rFonts w:ascii="Times New Roman" w:hAnsi="Times New Roman" w:cs="Times New Roman"/>
                <w:sz w:val="24"/>
                <w:szCs w:val="18"/>
                <w:vertAlign w:val="subscript"/>
              </w:rPr>
              <w:t>2</w:t>
            </w: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@PPh</w:t>
            </w:r>
            <w:r w:rsidRPr="00C87358">
              <w:rPr>
                <w:rFonts w:ascii="Times New Roman" w:hAnsi="Times New Roman" w:cs="Times New Roman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2318" w:type="dxa"/>
            <w:vAlign w:val="center"/>
          </w:tcPr>
          <w:p w14:paraId="35ADA757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558" w:type="dxa"/>
            <w:vAlign w:val="center"/>
          </w:tcPr>
          <w:p w14:paraId="61F9720C" w14:textId="77777777" w:rsidR="00C87358" w:rsidRPr="00C87358" w:rsidRDefault="00C87358" w:rsidP="00C87358">
            <w:pPr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DABCO</w:t>
            </w:r>
          </w:p>
        </w:tc>
        <w:tc>
          <w:tcPr>
            <w:tcW w:w="1134" w:type="dxa"/>
            <w:vAlign w:val="center"/>
          </w:tcPr>
          <w:p w14:paraId="39990E1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10</w:t>
            </w:r>
          </w:p>
        </w:tc>
        <w:tc>
          <w:tcPr>
            <w:tcW w:w="993" w:type="dxa"/>
            <w:vAlign w:val="center"/>
          </w:tcPr>
          <w:p w14:paraId="3FBEC9D2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2</w:t>
            </w:r>
          </w:p>
        </w:tc>
        <w:tc>
          <w:tcPr>
            <w:tcW w:w="992" w:type="dxa"/>
            <w:vAlign w:val="center"/>
          </w:tcPr>
          <w:p w14:paraId="155156F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0</w:t>
            </w:r>
          </w:p>
        </w:tc>
        <w:tc>
          <w:tcPr>
            <w:tcW w:w="1177" w:type="dxa"/>
            <w:vAlign w:val="center"/>
          </w:tcPr>
          <w:p w14:paraId="6C829EEB" w14:textId="0CAAC28F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5" w:tooltip="Khalafi-Nezhad, 2014 #230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Khalafi-Nezhad&lt;/Author&gt;&lt;Year&gt;2014&lt;/Year&gt;&lt;RecNum&gt;230&lt;/RecNum&gt;&lt;DisplayText&gt;&lt;style face="superscript"&gt;15&lt;/style&gt;&lt;/DisplayText&gt;&lt;record&gt;&lt;rec-number&gt;230&lt;/rec-number&gt;&lt;foreign-keys&gt;&lt;key app="EN" db-id="sfwepa92x55sziexawbpttz39wrs5etzdztt" timestamp="1620217889" guid="8c1dda2d-3c1e-4174-a763-5174322c262d"&gt;230&lt;/key&gt;&lt;key app="ENWeb" db-id=""&gt;0&lt;/key&gt;&lt;/foreign-keys&gt;&lt;ref-type name="Journal Article"&gt;17&lt;/ref-type&gt;&lt;contributors&gt;&lt;authors&gt;&lt;author&gt;Khalafi-Nezhad, Ali&lt;/author&gt;&lt;author&gt;Panahi, Farhad&lt;/author&gt;&lt;/authors&gt;&lt;/contributors&gt;&lt;titles&gt;&lt;title&gt;Ruthenium-catalyzed synthesis of benzoxazoles using acceptorless dehydrogenative coupling reaction of primary alcohols with 2-aminophenol under heterogeneous conditions&lt;/title&gt;&lt;secondary-title&gt;ACS Catalysis&lt;/secondary-title&gt;&lt;/titles&gt;&lt;periodical&gt;&lt;full-title&gt;Acs Catalysis&lt;/full-title&gt;&lt;/periodical&gt;&lt;pages&gt;1686-1692&lt;/pages&gt;&lt;volume&gt;4&lt;/volume&gt;&lt;number&gt;6&lt;/number&gt;&lt;dates&gt;&lt;year&gt;2014&lt;/year&gt;&lt;/dates&gt;&lt;isbn&gt;2155-5435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15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23208EAC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227016EB" w14:textId="2BD6DE5A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29</w:t>
            </w:r>
          </w:p>
        </w:tc>
        <w:tc>
          <w:tcPr>
            <w:tcW w:w="736" w:type="dxa"/>
            <w:vAlign w:val="center"/>
          </w:tcPr>
          <w:p w14:paraId="412BE8C6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NH</w:t>
            </w:r>
          </w:p>
        </w:tc>
        <w:tc>
          <w:tcPr>
            <w:tcW w:w="2846" w:type="dxa"/>
            <w:vAlign w:val="center"/>
          </w:tcPr>
          <w:p w14:paraId="4C8DBEA2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CoSO</w:t>
            </w:r>
            <w:r w:rsidRPr="00C87358">
              <w:rPr>
                <w:rFonts w:ascii="Times New Roman" w:hAnsi="Times New Roman" w:cs="Times New Roman"/>
                <w:sz w:val="24"/>
                <w:szCs w:val="18"/>
                <w:vertAlign w:val="subscript"/>
              </w:rPr>
              <w:t>4</w:t>
            </w:r>
            <w:r w:rsidRPr="00C87358">
              <w:rPr>
                <w:rFonts w:ascii="Cambria Math" w:hAnsi="Cambria Math" w:cs="Cambria Math"/>
                <w:sz w:val="24"/>
                <w:szCs w:val="18"/>
              </w:rPr>
              <w:t>⋅</w:t>
            </w: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7 H</w:t>
            </w:r>
            <w:r w:rsidRPr="00C87358">
              <w:rPr>
                <w:rFonts w:ascii="Times New Roman" w:hAnsi="Times New Roman" w:cs="Times New Roman"/>
                <w:sz w:val="24"/>
                <w:szCs w:val="18"/>
                <w:vertAlign w:val="subscript"/>
              </w:rPr>
              <w:t>2</w:t>
            </w: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O</w:t>
            </w:r>
          </w:p>
        </w:tc>
        <w:tc>
          <w:tcPr>
            <w:tcW w:w="2318" w:type="dxa"/>
            <w:vAlign w:val="center"/>
          </w:tcPr>
          <w:p w14:paraId="74D72A5C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air</w:t>
            </w:r>
          </w:p>
        </w:tc>
        <w:tc>
          <w:tcPr>
            <w:tcW w:w="1558" w:type="dxa"/>
            <w:vAlign w:val="center"/>
          </w:tcPr>
          <w:p w14:paraId="7D80FFA2" w14:textId="77777777" w:rsidR="00C87358" w:rsidRPr="00C87358" w:rsidRDefault="00C87358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CF</w:t>
            </w:r>
            <w:r w:rsidRPr="00C87358">
              <w:rPr>
                <w:rFonts w:ascii="Times New Roman" w:hAnsi="Times New Roman" w:cs="Times New Roman"/>
                <w:sz w:val="24"/>
                <w:szCs w:val="18"/>
                <w:vertAlign w:val="subscript"/>
              </w:rPr>
              <w:t>3</w:t>
            </w: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COOH</w:t>
            </w:r>
          </w:p>
        </w:tc>
        <w:tc>
          <w:tcPr>
            <w:tcW w:w="1134" w:type="dxa"/>
            <w:vAlign w:val="center"/>
          </w:tcPr>
          <w:p w14:paraId="58DBDF90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r.t./20 mA</w:t>
            </w:r>
          </w:p>
        </w:tc>
        <w:tc>
          <w:tcPr>
            <w:tcW w:w="993" w:type="dxa"/>
            <w:vAlign w:val="center"/>
          </w:tcPr>
          <w:p w14:paraId="061C7EF1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2.5</w:t>
            </w:r>
          </w:p>
        </w:tc>
        <w:tc>
          <w:tcPr>
            <w:tcW w:w="992" w:type="dxa"/>
            <w:vAlign w:val="center"/>
          </w:tcPr>
          <w:p w14:paraId="0E3E9F0C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93</w:t>
            </w:r>
          </w:p>
        </w:tc>
        <w:tc>
          <w:tcPr>
            <w:tcW w:w="1177" w:type="dxa"/>
            <w:vAlign w:val="center"/>
          </w:tcPr>
          <w:p w14:paraId="13684B61" w14:textId="746C678B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6" w:tooltip="Lai, 2016 #195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Lai&lt;/Author&gt;&lt;Year&gt;2016&lt;/Year&gt;&lt;RecNum&gt;195&lt;/RecNum&gt;&lt;DisplayText&gt;&lt;style face="superscript"&gt;16&lt;/style&gt;&lt;/DisplayText&gt;&lt;record&gt;&lt;rec-number&gt;195&lt;/rec-number&gt;&lt;foreign-keys&gt;&lt;key app="EN" db-id="sfwepa92x55sziexawbpttz39wrs5etzdz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tt" timestamp="1620217887" guid="f327badc-3270-4033-b848-205daaa547f9"&gt;195&lt;/key&gt;&lt;/foreign-keys&gt;&lt;ref-type name="Journal Article"&gt;17&lt;/ref-type&gt;&lt;contributors&gt;&lt;authors&gt;&lt;author&gt;Lai, Yin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Long&lt;/author&gt;&lt;author&gt;Ye, Jian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Shan&lt;/author&gt;&lt;author&gt;Huang, Jing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Mei&lt;/author&gt;&lt;/authors&gt;&lt;/contributors&gt;&lt;titles&gt;&lt;title&gt;Electrochemical Synthesis of Benzazoles from Alcohols and o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Substituted Anilines with a Catalytic Amount of CoII Salt&lt;/title&gt;&lt;secondary-title&gt;Chemistry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–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A European Journal&lt;/secondary-title&gt;&lt;/titles&gt;&lt;periodical&gt;&lt;full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>-title&gt;Chemistry–A European Journal&lt;/full-title&gt;&lt;/periodical&gt;&lt;pages&gt;5425-5429&lt;/pages&gt;&lt;volume&gt;22&lt;/volume&gt;&lt;number&gt;15&lt;/number&gt;&lt;dates&gt;&lt;year&gt;2016&lt;/year&gt;&lt;/dates&gt;&lt;isbn&gt;0947-6539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16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1DCBB474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330E2C6F" w14:textId="0C3643C3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30</w:t>
            </w:r>
          </w:p>
        </w:tc>
        <w:tc>
          <w:tcPr>
            <w:tcW w:w="736" w:type="dxa"/>
            <w:vAlign w:val="center"/>
          </w:tcPr>
          <w:p w14:paraId="41CB70E5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S</w:t>
            </w:r>
          </w:p>
        </w:tc>
        <w:tc>
          <w:tcPr>
            <w:tcW w:w="2846" w:type="dxa"/>
            <w:vAlign w:val="center"/>
          </w:tcPr>
          <w:p w14:paraId="34B6E17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CoSO</w:t>
            </w:r>
            <w:r w:rsidRPr="00C87358">
              <w:rPr>
                <w:rFonts w:ascii="Times New Roman" w:hAnsi="Times New Roman" w:cs="Times New Roman"/>
                <w:sz w:val="24"/>
                <w:szCs w:val="18"/>
                <w:vertAlign w:val="subscript"/>
              </w:rPr>
              <w:t>4</w:t>
            </w:r>
            <w:r w:rsidRPr="00C87358">
              <w:rPr>
                <w:rFonts w:ascii="Cambria Math" w:hAnsi="Cambria Math" w:cs="Cambria Math"/>
                <w:sz w:val="24"/>
                <w:szCs w:val="18"/>
              </w:rPr>
              <w:t>⋅</w:t>
            </w: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7 H</w:t>
            </w:r>
            <w:r w:rsidRPr="00C87358">
              <w:rPr>
                <w:rFonts w:ascii="Times New Roman" w:hAnsi="Times New Roman" w:cs="Times New Roman"/>
                <w:sz w:val="24"/>
                <w:szCs w:val="18"/>
                <w:vertAlign w:val="subscript"/>
              </w:rPr>
              <w:t>2</w:t>
            </w: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O</w:t>
            </w:r>
          </w:p>
        </w:tc>
        <w:tc>
          <w:tcPr>
            <w:tcW w:w="2318" w:type="dxa"/>
            <w:vAlign w:val="center"/>
          </w:tcPr>
          <w:p w14:paraId="66F4C874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air</w:t>
            </w:r>
          </w:p>
        </w:tc>
        <w:tc>
          <w:tcPr>
            <w:tcW w:w="1558" w:type="dxa"/>
            <w:vAlign w:val="center"/>
          </w:tcPr>
          <w:p w14:paraId="57BB00C0" w14:textId="77777777" w:rsidR="00C87358" w:rsidRPr="00C87358" w:rsidRDefault="00C87358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CF</w:t>
            </w:r>
            <w:r w:rsidRPr="00C87358">
              <w:rPr>
                <w:rFonts w:ascii="Times New Roman" w:hAnsi="Times New Roman" w:cs="Times New Roman"/>
                <w:sz w:val="24"/>
                <w:szCs w:val="18"/>
                <w:vertAlign w:val="subscript"/>
              </w:rPr>
              <w:t>3</w:t>
            </w: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COOH</w:t>
            </w:r>
          </w:p>
        </w:tc>
        <w:tc>
          <w:tcPr>
            <w:tcW w:w="1134" w:type="dxa"/>
            <w:vAlign w:val="center"/>
          </w:tcPr>
          <w:p w14:paraId="3C18B432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r.t./20 mA</w:t>
            </w:r>
          </w:p>
        </w:tc>
        <w:tc>
          <w:tcPr>
            <w:tcW w:w="993" w:type="dxa"/>
            <w:vAlign w:val="center"/>
          </w:tcPr>
          <w:p w14:paraId="1AC5B1F7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2.5</w:t>
            </w:r>
          </w:p>
        </w:tc>
        <w:tc>
          <w:tcPr>
            <w:tcW w:w="992" w:type="dxa"/>
            <w:vAlign w:val="center"/>
          </w:tcPr>
          <w:p w14:paraId="2D49155E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86</w:t>
            </w:r>
          </w:p>
        </w:tc>
        <w:tc>
          <w:tcPr>
            <w:tcW w:w="1177" w:type="dxa"/>
            <w:vAlign w:val="center"/>
          </w:tcPr>
          <w:p w14:paraId="67C5794F" w14:textId="30B051B2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6" w:tooltip="Lai, 2016 #195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Lai&lt;/Author&gt;&lt;Year&gt;2016&lt;/Year&gt;&lt;RecNum&gt;195&lt;/RecNum&gt;&lt;DisplayText&gt;&lt;style face="superscript"&gt;16&lt;/style&gt;&lt;/DisplayText&gt;&lt;record&gt;&lt;rec-number&gt;195&lt;/rec-number&gt;&lt;foreign-keys&gt;&lt;key app="EN" db-id="sfwepa92x55sziexawbpttz39wrs5etzdz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tt" timestamp="1620217887" guid="f327badc-3270-4033-b848-205daaa547f9"&gt;195&lt;/key&gt;&lt;/foreign-keys&gt;&lt;ref-type name="Journal Article"&gt;17&lt;/ref-type&gt;&lt;contributors&gt;&lt;authors&gt;&lt;author&gt;Lai, Yin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Long&lt;/author&gt;&lt;author&gt;Ye, Jian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Shan&lt;/author&gt;&lt;author&gt;Huang, Jing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Mei&lt;/author&gt;&lt;/authors&gt;&lt;/contributors&gt;&lt;titles&gt;&lt;title&gt;Electrochemical Synthesis of Benzazoles from Alcohols and o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Substituted Anilines with a Catalytic Amount of CoII Salt&lt;/title&gt;&lt;secondary-title&gt;Chemistry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–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A European Journal&lt;/secondary-title&gt;&lt;/titles&gt;&lt;periodical&gt;&lt;full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>-title&gt;Chemistry–A European Journal&lt;/full-title&gt;&lt;/periodical&gt;&lt;pages&gt;5425-5429&lt;/pages&gt;&lt;volume&gt;22&lt;/volume&gt;&lt;number&gt;15&lt;/number&gt;&lt;dates&gt;&lt;year&gt;2016&lt;/year&gt;&lt;/dates&gt;&lt;isbn&gt;0947-6539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16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604B759F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2AD67712" w14:textId="58D724C8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31</w:t>
            </w:r>
          </w:p>
        </w:tc>
        <w:tc>
          <w:tcPr>
            <w:tcW w:w="736" w:type="dxa"/>
            <w:vAlign w:val="center"/>
          </w:tcPr>
          <w:p w14:paraId="00A2B879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O</w:t>
            </w:r>
          </w:p>
        </w:tc>
        <w:tc>
          <w:tcPr>
            <w:tcW w:w="2846" w:type="dxa"/>
            <w:vAlign w:val="center"/>
          </w:tcPr>
          <w:p w14:paraId="7D8B9FA4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CoSO</w:t>
            </w:r>
            <w:r w:rsidRPr="00C87358">
              <w:rPr>
                <w:rFonts w:ascii="Times New Roman" w:hAnsi="Times New Roman" w:cs="Times New Roman"/>
                <w:sz w:val="24"/>
                <w:szCs w:val="18"/>
                <w:vertAlign w:val="subscript"/>
              </w:rPr>
              <w:t>4</w:t>
            </w:r>
            <w:r w:rsidRPr="00C87358">
              <w:rPr>
                <w:rFonts w:ascii="Cambria Math" w:hAnsi="Cambria Math" w:cs="Cambria Math"/>
                <w:sz w:val="24"/>
                <w:szCs w:val="18"/>
              </w:rPr>
              <w:t>⋅</w:t>
            </w: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7 H</w:t>
            </w:r>
            <w:r w:rsidRPr="00C87358">
              <w:rPr>
                <w:rFonts w:ascii="Times New Roman" w:hAnsi="Times New Roman" w:cs="Times New Roman"/>
                <w:sz w:val="24"/>
                <w:szCs w:val="18"/>
                <w:vertAlign w:val="subscript"/>
              </w:rPr>
              <w:t>2</w:t>
            </w: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O</w:t>
            </w:r>
          </w:p>
        </w:tc>
        <w:tc>
          <w:tcPr>
            <w:tcW w:w="2318" w:type="dxa"/>
            <w:vAlign w:val="center"/>
          </w:tcPr>
          <w:p w14:paraId="707864C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air</w:t>
            </w:r>
          </w:p>
        </w:tc>
        <w:tc>
          <w:tcPr>
            <w:tcW w:w="1558" w:type="dxa"/>
            <w:vAlign w:val="center"/>
          </w:tcPr>
          <w:p w14:paraId="55BF9BAF" w14:textId="77777777" w:rsidR="00C87358" w:rsidRPr="00C87358" w:rsidRDefault="00C87358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CF</w:t>
            </w:r>
            <w:r w:rsidRPr="00C87358">
              <w:rPr>
                <w:rFonts w:ascii="Times New Roman" w:hAnsi="Times New Roman" w:cs="Times New Roman"/>
                <w:sz w:val="24"/>
                <w:szCs w:val="18"/>
                <w:vertAlign w:val="subscript"/>
              </w:rPr>
              <w:t>3</w:t>
            </w: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COOH</w:t>
            </w:r>
          </w:p>
        </w:tc>
        <w:tc>
          <w:tcPr>
            <w:tcW w:w="1134" w:type="dxa"/>
            <w:vAlign w:val="center"/>
          </w:tcPr>
          <w:p w14:paraId="32C45D9E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r.t./10 mA</w:t>
            </w:r>
          </w:p>
        </w:tc>
        <w:tc>
          <w:tcPr>
            <w:tcW w:w="993" w:type="dxa"/>
            <w:vAlign w:val="center"/>
          </w:tcPr>
          <w:p w14:paraId="32485675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6</w:t>
            </w:r>
          </w:p>
        </w:tc>
        <w:tc>
          <w:tcPr>
            <w:tcW w:w="992" w:type="dxa"/>
            <w:vAlign w:val="center"/>
          </w:tcPr>
          <w:p w14:paraId="1C299B1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40</w:t>
            </w:r>
          </w:p>
        </w:tc>
        <w:tc>
          <w:tcPr>
            <w:tcW w:w="1177" w:type="dxa"/>
            <w:vAlign w:val="center"/>
          </w:tcPr>
          <w:p w14:paraId="032FEAB3" w14:textId="1E493BDB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6" w:tooltip="Lai, 2016 #195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Lai&lt;/Author&gt;&lt;Year&gt;2016&lt;/Year&gt;&lt;RecNum&gt;195&lt;/RecNum&gt;&lt;DisplayText&gt;&lt;style face="superscript"&gt;16&lt;/style&gt;&lt;/DisplayText&gt;&lt;record&gt;&lt;rec-number&gt;195&lt;/rec-number&gt;&lt;foreign-keys&gt;&lt;key app="EN" db-id="sfwepa92x55sziexawbpttz39wrs5etzdz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tt" timestamp="1620217887" guid="f327badc-3270-4033-b848-205daaa547f9"&gt;195&lt;/key&gt;&lt;/foreign-keys&gt;&lt;ref-type name="Journal Article"&gt;17&lt;/ref-type&gt;&lt;contributors&gt;&lt;authors&gt;&lt;author&gt;Lai, Yin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Long&lt;/author&gt;&lt;author&gt;Ye, Jian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Shan&lt;/author&gt;&lt;author&gt;Huang, Jing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Mei&lt;/author&gt;&lt;/authors&gt;&lt;/contributors&gt;&lt;titles&gt;&lt;title&gt;Electrochemical Synthesis of Benzazoles from Alcohols and o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‐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Substituted Anilines with a Catalytic Amount of CoII Salt&lt;/title&gt;&lt;secondary-title&gt;Chemistry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–</w:instrText>
              </w:r>
              <w:r w:rsidR="005B1E2C" w:rsidRPr="00D9167F">
                <w:rPr>
                  <w:rFonts w:ascii="Times New Roman" w:hAnsi="Times New Roman" w:cs="Times New Roman" w:hint="eastAsia"/>
                  <w:sz w:val="24"/>
                  <w:szCs w:val="18"/>
                </w:rPr>
                <w:instrText>A European Journal&lt;/secondary-title&gt;&lt;/titles&gt;&lt;periodical&gt;&lt;full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>-title&gt;Chemistry–A European Journal&lt;/full-title&gt;&lt;/periodical&gt;&lt;pages&gt;5425-5429&lt;/pages&gt;&lt;volume&gt;22&lt;/volume&gt;&lt;number&gt;15&lt;/number&gt;&lt;dates&gt;&lt;year&gt;2016&lt;/year&gt;&lt;/dates&gt;&lt;isbn&gt;0947-6539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16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60EB1B2C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49EC2F21" w14:textId="494211D3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32</w:t>
            </w:r>
          </w:p>
        </w:tc>
        <w:tc>
          <w:tcPr>
            <w:tcW w:w="736" w:type="dxa"/>
            <w:vAlign w:val="center"/>
          </w:tcPr>
          <w:p w14:paraId="04D8D1B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O</w:t>
            </w:r>
          </w:p>
        </w:tc>
        <w:tc>
          <w:tcPr>
            <w:tcW w:w="2846" w:type="dxa"/>
            <w:vAlign w:val="center"/>
          </w:tcPr>
          <w:p w14:paraId="0CF23353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copper ferrite NPs</w:t>
            </w:r>
          </w:p>
        </w:tc>
        <w:tc>
          <w:tcPr>
            <w:tcW w:w="2318" w:type="dxa"/>
            <w:vAlign w:val="center"/>
          </w:tcPr>
          <w:p w14:paraId="42A7A276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/</w:t>
            </w:r>
          </w:p>
        </w:tc>
        <w:tc>
          <w:tcPr>
            <w:tcW w:w="1558" w:type="dxa"/>
            <w:vAlign w:val="center"/>
          </w:tcPr>
          <w:p w14:paraId="34106242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73964C33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130</w:t>
            </w:r>
          </w:p>
        </w:tc>
        <w:tc>
          <w:tcPr>
            <w:tcW w:w="993" w:type="dxa"/>
            <w:vAlign w:val="center"/>
          </w:tcPr>
          <w:p w14:paraId="67F632A4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16</w:t>
            </w:r>
          </w:p>
        </w:tc>
        <w:tc>
          <w:tcPr>
            <w:tcW w:w="992" w:type="dxa"/>
            <w:vAlign w:val="center"/>
          </w:tcPr>
          <w:p w14:paraId="6B01AFFE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92</w:t>
            </w:r>
          </w:p>
        </w:tc>
        <w:tc>
          <w:tcPr>
            <w:tcW w:w="1177" w:type="dxa"/>
            <w:vAlign w:val="center"/>
          </w:tcPr>
          <w:p w14:paraId="3AC98B20" w14:textId="5B716341" w:rsidR="00C87358" w:rsidRPr="00D9167F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7" w:tooltip="Sarode, 2015 #197" w:history="1"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Sarode&lt;/Author&gt;&lt;Year&gt;2015&lt;/Year&gt;&lt;RecNum&gt;197&lt;/RecNum&gt;&lt;DisplayText&gt;&lt;style face="superscript"&gt;17&lt;/style&gt;&lt;/DisplayText&gt;&lt;record&gt;&lt;rec-number&gt;197&lt;/rec-number&gt;&lt;foreign-keys&gt;&lt;key app="EN" db-id="sfwepa92x55sziexawbpttz39wrs5etzdztt" timestamp="1620217887" guid="6d484b40-4e7e-42a9-b969-2d3d0b1941b3"&gt;197&lt;/key&gt;&lt;/foreign-keys&gt;&lt;ref-type name="Journal Article"&gt;17&lt;/ref-type&gt;&lt;contributors&gt;&lt;authors&gt;&lt;author&gt;Sarode, Sachin A&lt;/author&gt;&lt;author&gt;Bhojane, Jeevan M&lt;/author&gt;&lt;author&gt;Nagarkar, Jayashree M&lt;/author&gt;&lt;/authors&gt;&lt;/contributors&gt;&lt;titles&gt;&lt;title&gt;An efficient magnetic copper ferrite nanoparticle: for one pot synthesis of 2-substituted benzoxazole via redox reactions&lt;/title&gt;&lt;secondary-title&gt;Tetrahedron letters&lt;/secondary-title&gt;&lt;/titles&gt;&lt;periodical&gt;&lt;full-title&gt;Tetrahedron Letters&lt;/full-title&gt;&lt;abbr-1&gt;Tetrahedron Lett.&lt;/abbr-1&gt;&lt;abbr-2&gt;Tetrahedron Lett&lt;/abbr-2&gt;&lt;/periodical&gt;&lt;pages&gt;206-210&lt;/pages&gt;&lt;volume&gt;56&lt;/volume&gt;&lt;number&gt;1&lt;/number&gt;&lt;dates&gt;&lt;year&gt;2015&lt;/year&gt;&lt;/dates&gt;&lt;isbn&gt;0040-4039&lt;/isbn&gt;&lt;urls&gt;&lt;/urls&gt;&lt;/record&gt;&lt;/Cite&gt;&lt;/EndNote&gt;</w:instrTex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D9167F">
                <w:rPr>
                  <w:rFonts w:ascii="Times New Roman" w:hAnsi="Times New Roman" w:cs="Times New Roman"/>
                  <w:noProof/>
                  <w:sz w:val="24"/>
                  <w:szCs w:val="18"/>
                </w:rPr>
                <w:t>17</w:t>
              </w:r>
              <w:r w:rsidR="005B1E2C" w:rsidRPr="00D9167F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53E15ACA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367E4AF1" w14:textId="0CF1368E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lastRenderedPageBreak/>
              <w:t>33</w:t>
            </w:r>
          </w:p>
        </w:tc>
        <w:tc>
          <w:tcPr>
            <w:tcW w:w="736" w:type="dxa"/>
            <w:vAlign w:val="center"/>
          </w:tcPr>
          <w:p w14:paraId="260DBEDE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S</w:t>
            </w:r>
          </w:p>
        </w:tc>
        <w:tc>
          <w:tcPr>
            <w:tcW w:w="2846" w:type="dxa"/>
            <w:vAlign w:val="center"/>
          </w:tcPr>
          <w:p w14:paraId="786010C7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AgPd NPs/W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.72</w:t>
            </w:r>
          </w:p>
        </w:tc>
        <w:tc>
          <w:tcPr>
            <w:tcW w:w="2318" w:type="dxa"/>
            <w:vAlign w:val="center"/>
          </w:tcPr>
          <w:p w14:paraId="1870A319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HCOOH</w:t>
            </w:r>
          </w:p>
        </w:tc>
        <w:tc>
          <w:tcPr>
            <w:tcW w:w="1558" w:type="dxa"/>
            <w:vAlign w:val="center"/>
          </w:tcPr>
          <w:p w14:paraId="342DB2D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58331495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0</w:t>
            </w:r>
          </w:p>
        </w:tc>
        <w:tc>
          <w:tcPr>
            <w:tcW w:w="993" w:type="dxa"/>
            <w:vAlign w:val="center"/>
          </w:tcPr>
          <w:p w14:paraId="3AA98B9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</w:t>
            </w:r>
          </w:p>
        </w:tc>
        <w:tc>
          <w:tcPr>
            <w:tcW w:w="992" w:type="dxa"/>
            <w:vAlign w:val="center"/>
          </w:tcPr>
          <w:p w14:paraId="155D1C8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7</w:t>
            </w:r>
          </w:p>
        </w:tc>
        <w:tc>
          <w:tcPr>
            <w:tcW w:w="1177" w:type="dxa"/>
            <w:vAlign w:val="center"/>
          </w:tcPr>
          <w:p w14:paraId="301C9733" w14:textId="34E98DC6" w:rsidR="00C87358" w:rsidRPr="00C87358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8" w:tooltip="Yu, 2018 #196" w:history="1">
              <w:r w:rsidR="005B1E2C" w:rsidRPr="00C87358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Yu&lt;/Author&gt;&lt;Year&gt;2018&lt;/Year&gt;&lt;RecNum&gt;196&lt;/RecNum&gt;&lt;DisplayText&gt;&lt;style face="superscript"&gt;18&lt;/style&gt;&lt;/DisplayText&gt;&lt;record&gt;&lt;rec-number&gt;196&lt;/rec-number&gt;&lt;foreign-keys&gt;&lt;key app="EN" db-id="sfwepa92x55sziexawbpttz39wrs5etzdztt" timestamp="1620217887" guid="560fffed-ccf7-4d3c-800f-56f11d025868"&gt;196&lt;/key&gt;&lt;/foreign-keys&gt;&lt;ref-type name="Journal Article"&gt;17&lt;/ref-type&gt;&lt;contributors&gt;&lt;authors&gt;&lt;author&gt;Yu, Chao&lt;/author&gt;&lt;author&gt;Guo, Xuefeng&lt;/author&gt;&lt;author&gt;Shen, Bo&lt;/author&gt;&lt;author&gt;Xi, Zheng&lt;/author&gt;&lt;author&gt;Li, Qing&lt;/author&gt;&lt;author&gt;Yin, Zhouyang&lt;/author&gt;&lt;author&gt;Liu, Hu&lt;/author&gt;&lt;author&gt;Muzzio, Michelle&lt;/author&gt;&lt;author&gt;Shen, Mengqi&lt;/author&gt;&lt;author&gt;Li, Junrui&lt;/author&gt;&lt;/authors&gt;&lt;/contributors&gt;&lt;titles&gt;&lt;title&gt;One-pot formic acid dehydrogenation and synthesis of benzene-fused heterocycles over reusable AgPd/WO 2.72 nanocatalyst&lt;/title&gt;&lt;secondary-title&gt;Journal of Materials Chemistry A&lt;/secondary-title&gt;&lt;/titles&gt;&lt;periodical&gt;&lt;full-title&gt;Journal of Materials Chemistry A&lt;/full-title&gt;&lt;/periodical&gt;&lt;pages&gt;23766-23772&lt;/pages&gt;&lt;volume&gt;6&lt;/volume&gt;&lt;number&gt;46&lt;/number&gt;&lt;dates&gt;&lt;year&gt;2018&lt;/year&gt;&lt;/dates&gt;&lt;urls&gt;&lt;/urls&gt;&lt;/record&gt;&lt;/Cite&gt;&lt;/EndNote&gt;</w:instrText>
              </w:r>
              <w:r w:rsidR="005B1E2C" w:rsidRPr="00C87358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5B1E2C">
                <w:rPr>
                  <w:rFonts w:ascii="Times New Roman" w:hAnsi="Times New Roman" w:cs="Times New Roman"/>
                  <w:noProof/>
                  <w:sz w:val="24"/>
                  <w:szCs w:val="18"/>
                  <w:vertAlign w:val="superscript"/>
                </w:rPr>
                <w:t>18</w:t>
              </w:r>
              <w:r w:rsidR="005B1E2C" w:rsidRPr="00C87358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4EB858F9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0764DA5E" w14:textId="0A130AAD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34</w:t>
            </w:r>
          </w:p>
        </w:tc>
        <w:tc>
          <w:tcPr>
            <w:tcW w:w="736" w:type="dxa"/>
            <w:vAlign w:val="center"/>
          </w:tcPr>
          <w:p w14:paraId="4319F99A" w14:textId="77777777" w:rsidR="00C87358" w:rsidRPr="00C87358" w:rsidRDefault="00C87358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NH</w:t>
            </w:r>
          </w:p>
        </w:tc>
        <w:tc>
          <w:tcPr>
            <w:tcW w:w="2846" w:type="dxa"/>
            <w:vAlign w:val="center"/>
          </w:tcPr>
          <w:p w14:paraId="56895E4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AgPd NPs/W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.72</w:t>
            </w:r>
          </w:p>
        </w:tc>
        <w:tc>
          <w:tcPr>
            <w:tcW w:w="2318" w:type="dxa"/>
            <w:vAlign w:val="center"/>
          </w:tcPr>
          <w:p w14:paraId="6EF31273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HCOOH</w:t>
            </w:r>
          </w:p>
        </w:tc>
        <w:tc>
          <w:tcPr>
            <w:tcW w:w="1558" w:type="dxa"/>
            <w:vAlign w:val="center"/>
          </w:tcPr>
          <w:p w14:paraId="7E17B03F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6DD1656F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0</w:t>
            </w:r>
          </w:p>
        </w:tc>
        <w:tc>
          <w:tcPr>
            <w:tcW w:w="993" w:type="dxa"/>
            <w:vAlign w:val="center"/>
          </w:tcPr>
          <w:p w14:paraId="152D399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</w:t>
            </w:r>
          </w:p>
        </w:tc>
        <w:tc>
          <w:tcPr>
            <w:tcW w:w="992" w:type="dxa"/>
            <w:vAlign w:val="center"/>
          </w:tcPr>
          <w:p w14:paraId="0307A08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3</w:t>
            </w:r>
          </w:p>
        </w:tc>
        <w:tc>
          <w:tcPr>
            <w:tcW w:w="1177" w:type="dxa"/>
            <w:vAlign w:val="center"/>
          </w:tcPr>
          <w:p w14:paraId="56A68E92" w14:textId="4748CB18" w:rsidR="00C87358" w:rsidRPr="00C87358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8" w:tooltip="Yu, 2018 #196" w:history="1">
              <w:r w:rsidR="005B1E2C" w:rsidRPr="00C87358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Yu&lt;/Author&gt;&lt;Year&gt;2018&lt;/Year&gt;&lt;RecNum&gt;196&lt;/RecNum&gt;&lt;DisplayText&gt;&lt;style face="superscript"&gt;18&lt;/style&gt;&lt;/DisplayText&gt;&lt;record&gt;&lt;rec-number&gt;196&lt;/rec-number&gt;&lt;foreign-keys&gt;&lt;key app="EN" db-id="sfwepa92x55sziexawbpttz39wrs5etzdztt" timestamp="1620217887" guid="560fffed-ccf7-4d3c-800f-56f11d025868"&gt;196&lt;/key&gt;&lt;/foreign-keys&gt;&lt;ref-type name="Journal Article"&gt;17&lt;/ref-type&gt;&lt;contributors&gt;&lt;authors&gt;&lt;author&gt;Yu, Chao&lt;/author&gt;&lt;author&gt;Guo, Xuefeng&lt;/author&gt;&lt;author&gt;Shen, Bo&lt;/author&gt;&lt;author&gt;Xi, Zheng&lt;/author&gt;&lt;author&gt;Li, Qing&lt;/author&gt;&lt;author&gt;Yin, Zhouyang&lt;/author&gt;&lt;author&gt;Liu, Hu&lt;/author&gt;&lt;author&gt;Muzzio, Michelle&lt;/author&gt;&lt;author&gt;Shen, Mengqi&lt;/author&gt;&lt;author&gt;Li, Junrui&lt;/author&gt;&lt;/authors&gt;&lt;/contributors&gt;&lt;titles&gt;&lt;title&gt;One-pot formic acid dehydrogenation and synthesis of benzene-fused heterocycles over reusable AgPd/WO 2.72 nanocatalyst&lt;/title&gt;&lt;secondary-title&gt;Journal of Materials Chemistry A&lt;/secondary-title&gt;&lt;/titles&gt;&lt;periodical&gt;&lt;full-title&gt;Journal of Materials Chemistry A&lt;/full-title&gt;&lt;/periodical&gt;&lt;pages&gt;23766-23772&lt;/pages&gt;&lt;volume&gt;6&lt;/volume&gt;&lt;number&gt;46&lt;/number&gt;&lt;dates&gt;&lt;year&gt;2018&lt;/year&gt;&lt;/dates&gt;&lt;urls&gt;&lt;/urls&gt;&lt;/record&gt;&lt;/Cite&gt;&lt;/EndNote&gt;</w:instrText>
              </w:r>
              <w:r w:rsidR="005B1E2C" w:rsidRPr="00C87358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5B1E2C">
                <w:rPr>
                  <w:rFonts w:ascii="Times New Roman" w:hAnsi="Times New Roman" w:cs="Times New Roman"/>
                  <w:noProof/>
                  <w:sz w:val="24"/>
                  <w:szCs w:val="18"/>
                  <w:vertAlign w:val="superscript"/>
                </w:rPr>
                <w:t>18</w:t>
              </w:r>
              <w:r w:rsidR="005B1E2C" w:rsidRPr="00C87358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0A331B94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113A2273" w14:textId="0CD87BEE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35</w:t>
            </w:r>
          </w:p>
        </w:tc>
        <w:tc>
          <w:tcPr>
            <w:tcW w:w="736" w:type="dxa"/>
            <w:vAlign w:val="center"/>
          </w:tcPr>
          <w:p w14:paraId="7E484F05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O</w:t>
            </w:r>
          </w:p>
        </w:tc>
        <w:tc>
          <w:tcPr>
            <w:tcW w:w="2846" w:type="dxa"/>
            <w:vAlign w:val="center"/>
          </w:tcPr>
          <w:p w14:paraId="370C6A54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CuFe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4</w:t>
            </w:r>
          </w:p>
        </w:tc>
        <w:tc>
          <w:tcPr>
            <w:tcW w:w="2318" w:type="dxa"/>
            <w:vAlign w:val="center"/>
          </w:tcPr>
          <w:p w14:paraId="7257E790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1558" w:type="dxa"/>
            <w:vAlign w:val="center"/>
          </w:tcPr>
          <w:p w14:paraId="315B715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1C18753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10</w:t>
            </w:r>
          </w:p>
        </w:tc>
        <w:tc>
          <w:tcPr>
            <w:tcW w:w="993" w:type="dxa"/>
            <w:vAlign w:val="center"/>
          </w:tcPr>
          <w:p w14:paraId="7155B1E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7F9776A2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92</w:t>
            </w:r>
          </w:p>
        </w:tc>
        <w:tc>
          <w:tcPr>
            <w:tcW w:w="1177" w:type="dxa"/>
            <w:vAlign w:val="center"/>
          </w:tcPr>
          <w:p w14:paraId="70AF2533" w14:textId="0BCF62B8" w:rsidR="00C87358" w:rsidRPr="00C87358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9" w:tooltip="Yang, 2014 #203" w:history="1">
              <w:r w:rsidR="005B1E2C" w:rsidRPr="00C87358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Yang&lt;/Author&gt;&lt;Year&gt;2014&lt;/Year&gt;&lt;RecNum&gt;203&lt;/RecNum&gt;&lt;DisplayText&gt;&lt;style face="superscript"&gt;19&lt;/style&gt;&lt;/DisplayText&gt;&lt;record&gt;&lt;rec-number&gt;203&lt;/rec-number&gt;&lt;foreign-keys&gt;&lt;key app="EN" db-id="sfwepa92x55sziexawbpttz39wrs5etzdztt" timestamp="1620217887" guid="3cc3a1ef-bed0-458a-afec-5d4d292eaec0"&gt;203&lt;/key&gt;&lt;/foreign-keys&gt;&lt;ref-type name="Journal Article"&gt;17&lt;/ref-type&gt;&lt;contributors&gt;&lt;authors&gt;&lt;author&gt;Yang, Daoshan&lt;/author&gt;&lt;author&gt;Zhu, Xiao&lt;/author&gt;&lt;author&gt;Wei, Wei&lt;/author&gt;&lt;author&gt;Sun, Nana&lt;/author&gt;&lt;author&gt;Yuan, Li&lt;/author&gt;&lt;author&gt;Jiang, Min&lt;/author&gt;&lt;author&gt;You, Jinmao&lt;/author&gt;&lt;author&gt;Wang, Hua&lt;/author&gt;&lt;/authors&gt;&lt;/contributors&gt;&lt;titles&gt;&lt;title&gt;Magnetically recoverable and reusable CuFe 2 O 4 nanoparticle-catalyzed synthesis of benzoxazoles, benzothiazoles and benzimidazoles using dioxygen as oxidant&lt;/title&gt;&lt;secondary-title&gt;RSC Advances&lt;/secondary-title&gt;&lt;/titles&gt;&lt;periodical&gt;&lt;full-title&gt;Rsc Advances&lt;/full-title&gt;&lt;/periodical&gt;&lt;pages&gt;17832-17839&lt;/pages&gt;&lt;volume&gt;4&lt;/volume&gt;&lt;number&gt;34&lt;/number&gt;&lt;dates&gt;&lt;year&gt;2014&lt;/year&gt;&lt;/dates&gt;&lt;urls&gt;&lt;/urls&gt;&lt;/record&gt;&lt;/Cite&gt;&lt;/EndNote&gt;</w:instrText>
              </w:r>
              <w:r w:rsidR="005B1E2C" w:rsidRPr="00C87358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5B1E2C">
                <w:rPr>
                  <w:rFonts w:ascii="Times New Roman" w:hAnsi="Times New Roman" w:cs="Times New Roman"/>
                  <w:noProof/>
                  <w:sz w:val="24"/>
                  <w:szCs w:val="18"/>
                  <w:vertAlign w:val="superscript"/>
                </w:rPr>
                <w:t>19</w:t>
              </w:r>
              <w:r w:rsidR="005B1E2C" w:rsidRPr="00C87358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32C0A07E" w14:textId="77777777" w:rsidTr="00C87358">
        <w:trPr>
          <w:trHeight w:val="145"/>
          <w:jc w:val="center"/>
        </w:trPr>
        <w:tc>
          <w:tcPr>
            <w:tcW w:w="1047" w:type="dxa"/>
            <w:vAlign w:val="center"/>
          </w:tcPr>
          <w:p w14:paraId="65B5AE97" w14:textId="325220A5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36</w:t>
            </w:r>
          </w:p>
        </w:tc>
        <w:tc>
          <w:tcPr>
            <w:tcW w:w="736" w:type="dxa"/>
            <w:vAlign w:val="center"/>
          </w:tcPr>
          <w:p w14:paraId="05F7CF0B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S</w:t>
            </w:r>
          </w:p>
        </w:tc>
        <w:tc>
          <w:tcPr>
            <w:tcW w:w="2846" w:type="dxa"/>
            <w:vAlign w:val="center"/>
          </w:tcPr>
          <w:p w14:paraId="0ECE99F6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CuFe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4</w:t>
            </w:r>
          </w:p>
        </w:tc>
        <w:tc>
          <w:tcPr>
            <w:tcW w:w="2318" w:type="dxa"/>
            <w:vAlign w:val="center"/>
          </w:tcPr>
          <w:p w14:paraId="26F5385A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1558" w:type="dxa"/>
            <w:vAlign w:val="center"/>
          </w:tcPr>
          <w:p w14:paraId="287FA133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4357E676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10</w:t>
            </w:r>
          </w:p>
        </w:tc>
        <w:tc>
          <w:tcPr>
            <w:tcW w:w="993" w:type="dxa"/>
            <w:vAlign w:val="center"/>
          </w:tcPr>
          <w:p w14:paraId="1E311AE8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5CE1E82F" w14:textId="77777777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93</w:t>
            </w:r>
          </w:p>
        </w:tc>
        <w:tc>
          <w:tcPr>
            <w:tcW w:w="1177" w:type="dxa"/>
            <w:vAlign w:val="center"/>
          </w:tcPr>
          <w:p w14:paraId="61952BDD" w14:textId="4A65F96E" w:rsidR="00C87358" w:rsidRPr="00C87358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9" w:tooltip="Yang, 2014 #203" w:history="1">
              <w:r w:rsidR="005B1E2C" w:rsidRPr="00C87358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Yang&lt;/Author&gt;&lt;Year&gt;2014&lt;/Year&gt;&lt;RecNum&gt;203&lt;/RecNum&gt;&lt;DisplayText&gt;&lt;style face="superscript"&gt;19&lt;/style&gt;&lt;/DisplayText&gt;&lt;record&gt;&lt;rec-number&gt;203&lt;/rec-number&gt;&lt;foreign-keys&gt;&lt;key app="EN" db-id="sfwepa92x55sziexawbpttz39wrs5etzdztt" timestamp="1620217887" guid="3cc3a1ef-bed0-458a-afec-5d4d292eaec0"&gt;203&lt;/key&gt;&lt;/foreign-keys&gt;&lt;ref-type name="Journal Article"&gt;17&lt;/ref-type&gt;&lt;contributors&gt;&lt;authors&gt;&lt;author&gt;Yang, Daoshan&lt;/author&gt;&lt;author&gt;Zhu, Xiao&lt;/author&gt;&lt;author&gt;Wei, Wei&lt;/author&gt;&lt;author&gt;Sun, Nana&lt;/author&gt;&lt;author&gt;Yuan, Li&lt;/author&gt;&lt;author&gt;Jiang, Min&lt;/author&gt;&lt;author&gt;You, Jinmao&lt;/author&gt;&lt;author&gt;Wang, Hua&lt;/author&gt;&lt;/authors&gt;&lt;/contributors&gt;&lt;titles&gt;&lt;title&gt;Magnetically recoverable and reusable CuFe 2 O 4 nanoparticle-catalyzed synthesis of benzoxazoles, benzothiazoles and benzimidazoles using dioxygen as oxidant&lt;/title&gt;&lt;secondary-title&gt;RSC Advances&lt;/secondary-title&gt;&lt;/titles&gt;&lt;periodical&gt;&lt;full-title&gt;Rsc Advances&lt;/full-title&gt;&lt;/periodical&gt;&lt;pages&gt;17832-17839&lt;/pages&gt;&lt;volume&gt;4&lt;/volume&gt;&lt;number&gt;34&lt;/number&gt;&lt;dates&gt;&lt;year&gt;2014&lt;/year&gt;&lt;/dates&gt;&lt;urls&gt;&lt;/urls&gt;&lt;/record&gt;&lt;/Cite&gt;&lt;/EndNote&gt;</w:instrText>
              </w:r>
              <w:r w:rsidR="005B1E2C" w:rsidRPr="00C87358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5B1E2C">
                <w:rPr>
                  <w:rFonts w:ascii="Times New Roman" w:hAnsi="Times New Roman" w:cs="Times New Roman"/>
                  <w:noProof/>
                  <w:sz w:val="24"/>
                  <w:szCs w:val="18"/>
                  <w:vertAlign w:val="superscript"/>
                </w:rPr>
                <w:t>19</w:t>
              </w:r>
              <w:r w:rsidR="005B1E2C" w:rsidRPr="00C87358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  <w:tr w:rsidR="00C87358" w:rsidRPr="00C87358" w14:paraId="54E70CC2" w14:textId="77777777" w:rsidTr="00C87358">
        <w:trPr>
          <w:trHeight w:val="634"/>
          <w:jc w:val="center"/>
        </w:trPr>
        <w:tc>
          <w:tcPr>
            <w:tcW w:w="1047" w:type="dxa"/>
            <w:vAlign w:val="center"/>
          </w:tcPr>
          <w:p w14:paraId="0621B53F" w14:textId="23B1207D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18"/>
              </w:rPr>
              <w:t>37</w:t>
            </w:r>
          </w:p>
        </w:tc>
        <w:tc>
          <w:tcPr>
            <w:tcW w:w="736" w:type="dxa"/>
            <w:vAlign w:val="center"/>
          </w:tcPr>
          <w:p w14:paraId="5632DCE5" w14:textId="0DB7AB46" w:rsidR="00C87358" w:rsidRPr="00C87358" w:rsidRDefault="00C87358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sz w:val="24"/>
                <w:szCs w:val="18"/>
              </w:rPr>
              <w:t>NH</w:t>
            </w:r>
          </w:p>
        </w:tc>
        <w:tc>
          <w:tcPr>
            <w:tcW w:w="2846" w:type="dxa"/>
            <w:vAlign w:val="center"/>
          </w:tcPr>
          <w:p w14:paraId="78512111" w14:textId="5A3241F8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CuFe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4</w:t>
            </w:r>
          </w:p>
        </w:tc>
        <w:tc>
          <w:tcPr>
            <w:tcW w:w="2318" w:type="dxa"/>
            <w:vAlign w:val="center"/>
          </w:tcPr>
          <w:p w14:paraId="5B6E8E3F" w14:textId="5519A102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O</w:t>
            </w: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  <w:vertAlign w:val="subscript"/>
              </w:rPr>
              <w:t>2</w:t>
            </w:r>
          </w:p>
        </w:tc>
        <w:tc>
          <w:tcPr>
            <w:tcW w:w="1558" w:type="dxa"/>
            <w:vAlign w:val="center"/>
          </w:tcPr>
          <w:p w14:paraId="3B53F781" w14:textId="5342A25E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color w:val="262626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/</w:t>
            </w:r>
          </w:p>
        </w:tc>
        <w:tc>
          <w:tcPr>
            <w:tcW w:w="1134" w:type="dxa"/>
            <w:vAlign w:val="center"/>
          </w:tcPr>
          <w:p w14:paraId="1F4AE9EE" w14:textId="3E5BC56B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110</w:t>
            </w:r>
          </w:p>
        </w:tc>
        <w:tc>
          <w:tcPr>
            <w:tcW w:w="993" w:type="dxa"/>
            <w:vAlign w:val="center"/>
          </w:tcPr>
          <w:p w14:paraId="17FD0FAD" w14:textId="5AB66DA8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992" w:type="dxa"/>
            <w:vAlign w:val="center"/>
          </w:tcPr>
          <w:p w14:paraId="624F2CDF" w14:textId="61B16878" w:rsidR="00C87358" w:rsidRPr="00C87358" w:rsidRDefault="00C87358" w:rsidP="00C87358">
            <w:pPr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87358">
              <w:rPr>
                <w:rFonts w:ascii="Times New Roman" w:hAnsi="Times New Roman" w:cs="Times New Roman"/>
                <w:color w:val="262626"/>
                <w:sz w:val="24"/>
                <w:szCs w:val="18"/>
              </w:rPr>
              <w:t>89</w:t>
            </w:r>
          </w:p>
        </w:tc>
        <w:tc>
          <w:tcPr>
            <w:tcW w:w="1177" w:type="dxa"/>
            <w:vAlign w:val="center"/>
          </w:tcPr>
          <w:p w14:paraId="12795CBA" w14:textId="27B79ED4" w:rsidR="00C87358" w:rsidRPr="00C87358" w:rsidRDefault="00DC304C" w:rsidP="00C87358">
            <w:pPr>
              <w:rPr>
                <w:rFonts w:ascii="Times New Roman" w:hAnsi="Times New Roman" w:cs="Times New Roman"/>
                <w:sz w:val="24"/>
                <w:szCs w:val="18"/>
              </w:rPr>
            </w:pPr>
            <w:hyperlink w:anchor="_ENREF_19" w:tooltip="Yang, 2014 #203" w:history="1">
              <w:r w:rsidR="005B1E2C" w:rsidRPr="00C87358">
                <w:rPr>
                  <w:rFonts w:ascii="Times New Roman" w:hAnsi="Times New Roman" w:cs="Times New Roman"/>
                  <w:sz w:val="24"/>
                  <w:szCs w:val="18"/>
                </w:rPr>
                <w:fldChar w:fldCharType="begin"/>
              </w:r>
              <w:r w:rsidR="005B1E2C">
                <w:rPr>
                  <w:rFonts w:ascii="Times New Roman" w:hAnsi="Times New Roman" w:cs="Times New Roman"/>
                  <w:sz w:val="24"/>
                  <w:szCs w:val="18"/>
                </w:rPr>
                <w:instrText xml:space="preserve"> ADDIN EN.CITE &lt;EndNote&gt;&lt;Cite&gt;&lt;Author&gt;Yang&lt;/Author&gt;&lt;Year&gt;2014&lt;/Year&gt;&lt;RecNum&gt;203&lt;/RecNum&gt;&lt;DisplayText&gt;&lt;style face="superscript"&gt;19&lt;/style&gt;&lt;/DisplayText&gt;&lt;record&gt;&lt;rec-number&gt;203&lt;/rec-number&gt;&lt;foreign-keys&gt;&lt;key app="EN" db-id="sfwepa92x55sziexawbpttz39wrs5etzdztt" timestamp="1620217887" guid="3cc3a1ef-bed0-458a-afec-5d4d292eaec0"&gt;203&lt;/key&gt;&lt;/foreign-keys&gt;&lt;ref-type name="Journal Article"&gt;17&lt;/ref-type&gt;&lt;contributors&gt;&lt;authors&gt;&lt;author&gt;Yang, Daoshan&lt;/author&gt;&lt;author&gt;Zhu, Xiao&lt;/author&gt;&lt;author&gt;Wei, Wei&lt;/author&gt;&lt;author&gt;Sun, Nana&lt;/author&gt;&lt;author&gt;Yuan, Li&lt;/author&gt;&lt;author&gt;Jiang, Min&lt;/author&gt;&lt;author&gt;You, Jinmao&lt;/author&gt;&lt;author&gt;Wang, Hua&lt;/author&gt;&lt;/authors&gt;&lt;/contributors&gt;&lt;titles&gt;&lt;title&gt;Magnetically recoverable and reusable CuFe 2 O 4 nanoparticle-catalyzed synthesis of benzoxazoles, benzothiazoles and benzimidazoles using dioxygen as oxidant&lt;/title&gt;&lt;secondary-title&gt;RSC Advances&lt;/secondary-title&gt;&lt;/titles&gt;&lt;periodical&gt;&lt;full-title&gt;Rsc Advances&lt;/full-title&gt;&lt;/periodical&gt;&lt;pages&gt;17832-17839&lt;/pages&gt;&lt;volume&gt;4&lt;/volume&gt;&lt;number&gt;34&lt;/number&gt;&lt;dates&gt;&lt;year&gt;2014&lt;/year&gt;&lt;/dates&gt;&lt;urls&gt;&lt;/urls&gt;&lt;/record&gt;&lt;/Cite&gt;&lt;/EndNote&gt;</w:instrText>
              </w:r>
              <w:r w:rsidR="005B1E2C" w:rsidRPr="00C87358">
                <w:rPr>
                  <w:rFonts w:ascii="Times New Roman" w:hAnsi="Times New Roman" w:cs="Times New Roman"/>
                  <w:sz w:val="24"/>
                  <w:szCs w:val="18"/>
                </w:rPr>
                <w:fldChar w:fldCharType="separate"/>
              </w:r>
              <w:r w:rsidR="005B1E2C" w:rsidRPr="005B1E2C">
                <w:rPr>
                  <w:rFonts w:ascii="Times New Roman" w:hAnsi="Times New Roman" w:cs="Times New Roman"/>
                  <w:noProof/>
                  <w:sz w:val="24"/>
                  <w:szCs w:val="18"/>
                  <w:vertAlign w:val="superscript"/>
                </w:rPr>
                <w:t>19</w:t>
              </w:r>
              <w:r w:rsidR="005B1E2C" w:rsidRPr="00C87358">
                <w:rPr>
                  <w:rFonts w:ascii="Times New Roman" w:hAnsi="Times New Roman" w:cs="Times New Roman"/>
                  <w:sz w:val="24"/>
                  <w:szCs w:val="18"/>
                </w:rPr>
                <w:fldChar w:fldCharType="end"/>
              </w:r>
            </w:hyperlink>
          </w:p>
        </w:tc>
      </w:tr>
    </w:tbl>
    <w:p w14:paraId="3EE1495D" w14:textId="77777777" w:rsidR="00EE57B1" w:rsidRDefault="00EE57B1">
      <w:pPr>
        <w:rPr>
          <w:rFonts w:ascii="Times New Roman" w:hAnsi="Times New Roman" w:cs="Times New Roman"/>
        </w:rPr>
      </w:pPr>
    </w:p>
    <w:p w14:paraId="63C85B49" w14:textId="77777777" w:rsidR="00EE57B1" w:rsidRDefault="00EE57B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862EBF2" w14:textId="77777777" w:rsidR="00EE57B1" w:rsidRDefault="00EE57B1"/>
    <w:p w14:paraId="08C46A10" w14:textId="77777777" w:rsidR="00C87358" w:rsidRDefault="00C87358">
      <w:pPr>
        <w:sectPr w:rsidR="00C87358" w:rsidSect="00C87358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17077DEC" w14:textId="77777777" w:rsidR="00EE57B1" w:rsidRDefault="00EE57B1"/>
    <w:p w14:paraId="15768D9F" w14:textId="77777777" w:rsidR="00EE57B1" w:rsidRDefault="00EE57B1"/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80"/>
      </w:tblGrid>
      <w:tr w:rsidR="00EE57B1" w14:paraId="759B80F3" w14:textId="77777777">
        <w:tc>
          <w:tcPr>
            <w:tcW w:w="8080" w:type="dxa"/>
          </w:tcPr>
          <w:p w14:paraId="0023B9CC" w14:textId="77777777" w:rsidR="00EE57B1" w:rsidRDefault="00786D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noProof/>
              </w:rPr>
              <w:drawing>
                <wp:inline distT="0" distB="0" distL="0" distR="0" wp14:anchorId="45AFB101" wp14:editId="00264C3C">
                  <wp:extent cx="3071495" cy="2530475"/>
                  <wp:effectExtent l="0" t="0" r="0" b="3175"/>
                  <wp:docPr id="25" name="图片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图片 25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76727" cy="253437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7B3C1D0" w14:textId="2E9510D5" w:rsidR="00EE57B1" w:rsidRDefault="00786DA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S4</w:t>
      </w:r>
      <w:r>
        <w:rPr>
          <w:rFonts w:ascii="Times New Roman" w:hAnsi="Times New Roman" w:cs="Times New Roman"/>
          <w:sz w:val="24"/>
          <w:szCs w:val="24"/>
        </w:rPr>
        <w:t xml:space="preserve">. Plot of conversion of aminophenol and yield of 2-phenylbenzoxazole </w:t>
      </w:r>
      <w:r>
        <w:rPr>
          <w:rFonts w:ascii="Times New Roman" w:hAnsi="Times New Roman" w:cs="Times New Roman" w:hint="eastAsia"/>
          <w:sz w:val="24"/>
          <w:szCs w:val="24"/>
        </w:rPr>
        <w:t xml:space="preserve">after five runs on </w:t>
      </w:r>
      <w:r>
        <w:rPr>
          <w:rFonts w:ascii="Times New Roman" w:hAnsi="Times New Roman" w:cs="Times New Roman"/>
          <w:bCs/>
          <w:sz w:val="24"/>
          <w:szCs w:val="24"/>
        </w:rPr>
        <w:t>NC@ND-900</w:t>
      </w:r>
      <w:r>
        <w:rPr>
          <w:rFonts w:ascii="Times New Roman" w:hAnsi="Times New Roman" w:cs="Times New Roman"/>
          <w:sz w:val="24"/>
          <w:szCs w:val="24"/>
        </w:rPr>
        <w:t>.</w:t>
      </w:r>
      <w:r w:rsidR="00DD7375">
        <w:rPr>
          <w:rFonts w:ascii="Times New Roman" w:hAnsi="Times New Roman" w:cs="Times New Roman"/>
          <w:sz w:val="24"/>
          <w:szCs w:val="24"/>
        </w:rPr>
        <w:t xml:space="preserve"> </w:t>
      </w:r>
      <w:bookmarkStart w:id="10" w:name="OLE_LINK50"/>
      <w:bookmarkStart w:id="11" w:name="OLE_LINK51"/>
      <w:bookmarkStart w:id="12" w:name="OLE_LINK52"/>
      <w:r w:rsidRPr="00DD7375">
        <w:rPr>
          <w:rFonts w:ascii="Times New Roman" w:hAnsi="Times New Roman" w:cs="Times New Roman"/>
          <w:sz w:val="24"/>
          <w:szCs w:val="24"/>
        </w:rPr>
        <w:t xml:space="preserve">Reaction conditions: </w:t>
      </w:r>
      <w:r>
        <w:rPr>
          <w:rFonts w:ascii="Times New Roman" w:hAnsi="Times New Roman" w:cs="Times New Roman"/>
          <w:sz w:val="24"/>
          <w:szCs w:val="24"/>
        </w:rPr>
        <w:t>2</w:t>
      </w:r>
      <w:bookmarkEnd w:id="10"/>
      <w:r>
        <w:rPr>
          <w:rFonts w:ascii="Times New Roman" w:hAnsi="Times New Roman" w:cs="Times New Roman"/>
          <w:sz w:val="24"/>
          <w:szCs w:val="24"/>
        </w:rPr>
        <w:t xml:space="preserve"> mmol 2-aminophenol; 2.2 mmol benzaldehyde; 10 mL xylene; 120 mg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atalyst; T= 140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>
        <w:rPr>
          <w:rFonts w:ascii="Times New Roman" w:hAnsi="Times New Roman" w:cs="Times New Roman"/>
          <w:sz w:val="24"/>
          <w:szCs w:val="24"/>
        </w:rPr>
        <w:t>C; Time</w:t>
      </w:r>
      <w:r w:rsidR="006B1FF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= 12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</w:t>
      </w:r>
    </w:p>
    <w:bookmarkEnd w:id="11"/>
    <w:bookmarkEnd w:id="12"/>
    <w:p w14:paraId="3DE865BE" w14:textId="7B2F017F" w:rsidR="000114FF" w:rsidRDefault="006B1FF9">
      <w:pPr>
        <w:widowControl/>
        <w:jc w:val="left"/>
      </w:pPr>
      <w:r>
        <w:t xml:space="preserve"> </w:t>
      </w:r>
    </w:p>
    <w:p w14:paraId="23D54D6D" w14:textId="77777777" w:rsidR="000114FF" w:rsidRDefault="000114FF">
      <w:pPr>
        <w:widowControl/>
        <w:jc w:val="left"/>
      </w:pPr>
    </w:p>
    <w:p w14:paraId="461F38CE" w14:textId="0719EE54" w:rsidR="005B1E2C" w:rsidRDefault="005B1E2C">
      <w:pPr>
        <w:widowControl/>
        <w:jc w:val="left"/>
      </w:pPr>
      <w:r>
        <w:br w:type="page"/>
      </w:r>
    </w:p>
    <w:p w14:paraId="08D8D281" w14:textId="77777777" w:rsidR="00EE57B1" w:rsidRDefault="00EE57B1">
      <w:pPr>
        <w:widowControl/>
        <w:jc w:val="left"/>
      </w:pPr>
    </w:p>
    <w:p w14:paraId="4420138D" w14:textId="5CEC1B82" w:rsidR="00256C8F" w:rsidRDefault="00256C8F" w:rsidP="00256C8F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3</w:t>
      </w:r>
      <w:r>
        <w:rPr>
          <w:rFonts w:ascii="Times New Roman" w:hAnsi="Times New Roman" w:cs="Times New Roman"/>
          <w:sz w:val="24"/>
          <w:szCs w:val="24"/>
        </w:rPr>
        <w:t xml:space="preserve"> The catalytic performance of </w:t>
      </w:r>
      <w:r>
        <w:rPr>
          <w:rFonts w:ascii="Times New Roman" w:hAnsi="Times New Roman" w:cs="Times New Roman"/>
          <w:bCs/>
          <w:sz w:val="24"/>
          <w:szCs w:val="24"/>
        </w:rPr>
        <w:t>NC@ND-900</w:t>
      </w:r>
      <w:r>
        <w:rPr>
          <w:rFonts w:ascii="Times New Roman" w:hAnsi="Times New Roman" w:cs="Times New Roman"/>
          <w:sz w:val="24"/>
          <w:szCs w:val="24"/>
        </w:rPr>
        <w:t xml:space="preserve">, purified and Fe loaded </w:t>
      </w:r>
      <w:r>
        <w:rPr>
          <w:rFonts w:ascii="Times New Roman" w:hAnsi="Times New Roman" w:cs="Times New Roman"/>
          <w:bCs/>
          <w:sz w:val="24"/>
          <w:szCs w:val="24"/>
        </w:rPr>
        <w:t>NC@ND-900</w:t>
      </w:r>
      <w:r>
        <w:rPr>
          <w:rFonts w:ascii="Times New Roman" w:hAnsi="Times New Roman" w:cs="Times New Roman"/>
          <w:sz w:val="24"/>
          <w:szCs w:val="24"/>
        </w:rPr>
        <w:t xml:space="preserve">.  </w:t>
      </w:r>
    </w:p>
    <w:tbl>
      <w:tblPr>
        <w:tblStyle w:val="aa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6"/>
        <w:gridCol w:w="2138"/>
        <w:gridCol w:w="854"/>
        <w:gridCol w:w="745"/>
        <w:gridCol w:w="997"/>
        <w:gridCol w:w="850"/>
        <w:gridCol w:w="797"/>
        <w:gridCol w:w="881"/>
      </w:tblGrid>
      <w:tr w:rsidR="00256C8F" w14:paraId="764A779B" w14:textId="77777777" w:rsidTr="006B1FF9">
        <w:trPr>
          <w:trHeight w:val="914"/>
        </w:trPr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</w:tcPr>
          <w:p w14:paraId="1D9AF0AD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ntry</w:t>
            </w:r>
          </w:p>
        </w:tc>
        <w:tc>
          <w:tcPr>
            <w:tcW w:w="2138" w:type="dxa"/>
            <w:tcBorders>
              <w:top w:val="single" w:sz="4" w:space="0" w:color="auto"/>
              <w:bottom w:val="single" w:sz="4" w:space="0" w:color="auto"/>
            </w:tcBorders>
          </w:tcPr>
          <w:p w14:paraId="5C0FD844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talyst</w:t>
            </w:r>
          </w:p>
        </w:tc>
        <w:tc>
          <w:tcPr>
            <w:tcW w:w="831" w:type="dxa"/>
            <w:tcBorders>
              <w:top w:val="single" w:sz="4" w:space="0" w:color="auto"/>
              <w:bottom w:val="single" w:sz="4" w:space="0" w:color="auto"/>
            </w:tcBorders>
          </w:tcPr>
          <w:p w14:paraId="66E8841D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emp.</w:t>
            </w:r>
          </w:p>
          <w:p w14:paraId="01213D75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o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)</w:t>
            </w:r>
          </w:p>
        </w:tc>
        <w:tc>
          <w:tcPr>
            <w:tcW w:w="725" w:type="dxa"/>
            <w:tcBorders>
              <w:top w:val="single" w:sz="4" w:space="0" w:color="auto"/>
              <w:bottom w:val="single" w:sz="4" w:space="0" w:color="auto"/>
            </w:tcBorders>
          </w:tcPr>
          <w:p w14:paraId="733F5AB6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ime</w:t>
            </w:r>
          </w:p>
          <w:p w14:paraId="6087F493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h)</w:t>
            </w:r>
          </w:p>
        </w:tc>
        <w:tc>
          <w:tcPr>
            <w:tcW w:w="971" w:type="dxa"/>
            <w:tcBorders>
              <w:top w:val="single" w:sz="4" w:space="0" w:color="auto"/>
              <w:bottom w:val="single" w:sz="4" w:space="0" w:color="auto"/>
            </w:tcBorders>
          </w:tcPr>
          <w:p w14:paraId="5ABE858A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n.A*</w:t>
            </w:r>
          </w:p>
          <w:p w14:paraId="5A15ECAD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%)</w:t>
            </w:r>
          </w:p>
        </w:tc>
        <w:tc>
          <w:tcPr>
            <w:tcW w:w="828" w:type="dxa"/>
            <w:tcBorders>
              <w:top w:val="single" w:sz="4" w:space="0" w:color="auto"/>
              <w:bottom w:val="single" w:sz="4" w:space="0" w:color="auto"/>
            </w:tcBorders>
          </w:tcPr>
          <w:p w14:paraId="1625981E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el.P*</w:t>
            </w:r>
          </w:p>
          <w:p w14:paraId="3B49869F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%)</w:t>
            </w:r>
          </w:p>
        </w:tc>
        <w:tc>
          <w:tcPr>
            <w:tcW w:w="776" w:type="dxa"/>
            <w:tcBorders>
              <w:top w:val="single" w:sz="4" w:space="0" w:color="auto"/>
              <w:bottom w:val="single" w:sz="4" w:space="0" w:color="auto"/>
            </w:tcBorders>
          </w:tcPr>
          <w:p w14:paraId="0EBE65CB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el.I*</w:t>
            </w:r>
          </w:p>
          <w:p w14:paraId="3953E308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%)</w:t>
            </w:r>
          </w:p>
        </w:tc>
        <w:tc>
          <w:tcPr>
            <w:tcW w:w="858" w:type="dxa"/>
            <w:tcBorders>
              <w:top w:val="single" w:sz="4" w:space="0" w:color="auto"/>
              <w:bottom w:val="single" w:sz="4" w:space="0" w:color="auto"/>
            </w:tcBorders>
          </w:tcPr>
          <w:p w14:paraId="62396BEB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ie.P*</w:t>
            </w:r>
          </w:p>
          <w:p w14:paraId="4FEDF12F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%)</w:t>
            </w:r>
          </w:p>
        </w:tc>
      </w:tr>
      <w:tr w:rsidR="00256C8F" w14:paraId="5ED577B9" w14:textId="77777777" w:rsidTr="006B1FF9">
        <w:trPr>
          <w:trHeight w:val="471"/>
        </w:trPr>
        <w:tc>
          <w:tcPr>
            <w:tcW w:w="794" w:type="dxa"/>
            <w:tcBorders>
              <w:top w:val="single" w:sz="4" w:space="0" w:color="auto"/>
            </w:tcBorders>
          </w:tcPr>
          <w:p w14:paraId="21DB65DA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2138" w:type="dxa"/>
            <w:tcBorders>
              <w:top w:val="single" w:sz="4" w:space="0" w:color="auto"/>
            </w:tcBorders>
          </w:tcPr>
          <w:p w14:paraId="78DF2F70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NC@ND-900</w:t>
            </w:r>
          </w:p>
        </w:tc>
        <w:tc>
          <w:tcPr>
            <w:tcW w:w="831" w:type="dxa"/>
            <w:tcBorders>
              <w:top w:val="single" w:sz="4" w:space="0" w:color="auto"/>
            </w:tcBorders>
          </w:tcPr>
          <w:p w14:paraId="252BD453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40</w:t>
            </w:r>
          </w:p>
        </w:tc>
        <w:tc>
          <w:tcPr>
            <w:tcW w:w="725" w:type="dxa"/>
            <w:tcBorders>
              <w:top w:val="single" w:sz="4" w:space="0" w:color="auto"/>
            </w:tcBorders>
          </w:tcPr>
          <w:p w14:paraId="1D7D38B7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1" w:type="dxa"/>
            <w:tcBorders>
              <w:top w:val="single" w:sz="4" w:space="0" w:color="auto"/>
            </w:tcBorders>
          </w:tcPr>
          <w:p w14:paraId="67F57FAC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00</w:t>
            </w:r>
          </w:p>
        </w:tc>
        <w:tc>
          <w:tcPr>
            <w:tcW w:w="828" w:type="dxa"/>
            <w:tcBorders>
              <w:top w:val="single" w:sz="4" w:space="0" w:color="auto"/>
            </w:tcBorders>
          </w:tcPr>
          <w:p w14:paraId="502FD65B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7.7</w:t>
            </w:r>
          </w:p>
        </w:tc>
        <w:tc>
          <w:tcPr>
            <w:tcW w:w="776" w:type="dxa"/>
            <w:tcBorders>
              <w:top w:val="single" w:sz="4" w:space="0" w:color="auto"/>
            </w:tcBorders>
          </w:tcPr>
          <w:p w14:paraId="563F37F9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70.9</w:t>
            </w:r>
          </w:p>
        </w:tc>
        <w:tc>
          <w:tcPr>
            <w:tcW w:w="858" w:type="dxa"/>
            <w:tcBorders>
              <w:top w:val="single" w:sz="4" w:space="0" w:color="auto"/>
            </w:tcBorders>
          </w:tcPr>
          <w:p w14:paraId="52534045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7.7</w:t>
            </w:r>
          </w:p>
        </w:tc>
      </w:tr>
      <w:tr w:rsidR="00256C8F" w14:paraId="2679E539" w14:textId="77777777" w:rsidTr="006B1FF9">
        <w:trPr>
          <w:trHeight w:val="457"/>
        </w:trPr>
        <w:tc>
          <w:tcPr>
            <w:tcW w:w="794" w:type="dxa"/>
          </w:tcPr>
          <w:p w14:paraId="3E5EDA2F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2138" w:type="dxa"/>
          </w:tcPr>
          <w:p w14:paraId="57E51F14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NC@ND-900-HCl</w:t>
            </w:r>
          </w:p>
        </w:tc>
        <w:tc>
          <w:tcPr>
            <w:tcW w:w="831" w:type="dxa"/>
          </w:tcPr>
          <w:p w14:paraId="0BE63296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40</w:t>
            </w:r>
          </w:p>
        </w:tc>
        <w:tc>
          <w:tcPr>
            <w:tcW w:w="725" w:type="dxa"/>
          </w:tcPr>
          <w:p w14:paraId="192F62AF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1" w:type="dxa"/>
          </w:tcPr>
          <w:p w14:paraId="49E9A446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00</w:t>
            </w:r>
          </w:p>
        </w:tc>
        <w:tc>
          <w:tcPr>
            <w:tcW w:w="828" w:type="dxa"/>
          </w:tcPr>
          <w:p w14:paraId="234FDCF6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6.5</w:t>
            </w:r>
          </w:p>
        </w:tc>
        <w:tc>
          <w:tcPr>
            <w:tcW w:w="776" w:type="dxa"/>
          </w:tcPr>
          <w:p w14:paraId="49DC8070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72.3</w:t>
            </w:r>
          </w:p>
        </w:tc>
        <w:tc>
          <w:tcPr>
            <w:tcW w:w="858" w:type="dxa"/>
          </w:tcPr>
          <w:p w14:paraId="2B3835EF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6.5</w:t>
            </w:r>
          </w:p>
        </w:tc>
      </w:tr>
      <w:tr w:rsidR="00256C8F" w14:paraId="102B7D2C" w14:textId="77777777" w:rsidTr="006B1FF9">
        <w:trPr>
          <w:trHeight w:val="457"/>
        </w:trPr>
        <w:tc>
          <w:tcPr>
            <w:tcW w:w="794" w:type="dxa"/>
          </w:tcPr>
          <w:p w14:paraId="2D5B758E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2138" w:type="dxa"/>
          </w:tcPr>
          <w:p w14:paraId="28B984C1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Fe/NC@ND-900</w:t>
            </w:r>
          </w:p>
        </w:tc>
        <w:tc>
          <w:tcPr>
            <w:tcW w:w="831" w:type="dxa"/>
          </w:tcPr>
          <w:p w14:paraId="7026B47B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40</w:t>
            </w:r>
          </w:p>
        </w:tc>
        <w:tc>
          <w:tcPr>
            <w:tcW w:w="725" w:type="dxa"/>
          </w:tcPr>
          <w:p w14:paraId="17E6C0C2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  <w:tc>
          <w:tcPr>
            <w:tcW w:w="971" w:type="dxa"/>
          </w:tcPr>
          <w:p w14:paraId="0A7D7F83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00</w:t>
            </w:r>
          </w:p>
        </w:tc>
        <w:tc>
          <w:tcPr>
            <w:tcW w:w="828" w:type="dxa"/>
          </w:tcPr>
          <w:p w14:paraId="0B917E70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6.1</w:t>
            </w:r>
          </w:p>
        </w:tc>
        <w:tc>
          <w:tcPr>
            <w:tcW w:w="776" w:type="dxa"/>
          </w:tcPr>
          <w:p w14:paraId="67AC4ADA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72.9</w:t>
            </w:r>
          </w:p>
        </w:tc>
        <w:tc>
          <w:tcPr>
            <w:tcW w:w="858" w:type="dxa"/>
          </w:tcPr>
          <w:p w14:paraId="57C087ED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6.1</w:t>
            </w:r>
          </w:p>
        </w:tc>
      </w:tr>
    </w:tbl>
    <w:p w14:paraId="6F6DADF0" w14:textId="77777777" w:rsidR="00256C8F" w:rsidRDefault="00256C8F" w:rsidP="00256C8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sz w:val="24"/>
          <w:szCs w:val="24"/>
        </w:rPr>
        <w:t>Reaction Conditions:</w:t>
      </w:r>
      <w:r>
        <w:rPr>
          <w:rFonts w:ascii="Times New Roman" w:hAnsi="Times New Roman" w:cs="Times New Roman"/>
          <w:sz w:val="24"/>
          <w:szCs w:val="24"/>
        </w:rPr>
        <w:t xml:space="preserve"> 2 mmol 2-aminophenol; 2.2 mmol benzaldehyde; 10 mL xylene; 120 </w:t>
      </w:r>
      <w:r w:rsidRPr="007B5A8D">
        <w:rPr>
          <w:rFonts w:ascii="Times New Roman" w:hAnsi="Times New Roman" w:cs="Times New Roman"/>
          <w:sz w:val="24"/>
          <w:szCs w:val="24"/>
        </w:rPr>
        <w:t xml:space="preserve">mg </w:t>
      </w:r>
      <w:r>
        <w:rPr>
          <w:rFonts w:ascii="Times New Roman" w:hAnsi="Times New Roman" w:cs="Times New Roman"/>
          <w:sz w:val="24"/>
          <w:szCs w:val="24"/>
        </w:rPr>
        <w:t>catalyst</w:t>
      </w:r>
      <w:r w:rsidRPr="007B5A8D">
        <w:rPr>
          <w:rFonts w:ascii="Times New Roman" w:hAnsi="Times New Roman" w:cs="Times New Roman"/>
          <w:sz w:val="24"/>
          <w:szCs w:val="24"/>
        </w:rPr>
        <w:t xml:space="preserve">; T= 140 </w:t>
      </w:r>
      <w:r w:rsidRPr="007B5A8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7B5A8D">
        <w:rPr>
          <w:rFonts w:ascii="Times New Roman" w:hAnsi="Times New Roman" w:cs="Times New Roman"/>
          <w:sz w:val="24"/>
          <w:szCs w:val="24"/>
        </w:rPr>
        <w:t>C.</w:t>
      </w:r>
    </w:p>
    <w:p w14:paraId="64FC74F7" w14:textId="77777777" w:rsidR="00256C8F" w:rsidRPr="00256C8F" w:rsidRDefault="00256C8F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A142DD1" w14:textId="77777777" w:rsidR="00EE57B1" w:rsidRDefault="00786DA2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AD6B343" w14:textId="534F897C" w:rsidR="00256C8F" w:rsidRDefault="00256C8F" w:rsidP="00256C8F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able S4</w:t>
      </w:r>
      <w:r>
        <w:rPr>
          <w:rFonts w:ascii="Times New Roman" w:hAnsi="Times New Roman" w:cs="Times New Roman"/>
          <w:sz w:val="24"/>
          <w:szCs w:val="24"/>
        </w:rPr>
        <w:t xml:space="preserve"> The ICP results of various samples.</w:t>
      </w:r>
    </w:p>
    <w:tbl>
      <w:tblPr>
        <w:tblStyle w:val="aa"/>
        <w:tblW w:w="8167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9"/>
        <w:gridCol w:w="2079"/>
        <w:gridCol w:w="1173"/>
        <w:gridCol w:w="1080"/>
        <w:gridCol w:w="985"/>
        <w:gridCol w:w="986"/>
        <w:gridCol w:w="985"/>
      </w:tblGrid>
      <w:tr w:rsidR="00256C8F" w14:paraId="50094C38" w14:textId="77777777" w:rsidTr="006B1FF9">
        <w:trPr>
          <w:trHeight w:val="787"/>
        </w:trPr>
        <w:tc>
          <w:tcPr>
            <w:tcW w:w="879" w:type="dxa"/>
            <w:tcBorders>
              <w:top w:val="single" w:sz="4" w:space="0" w:color="auto"/>
              <w:bottom w:val="single" w:sz="4" w:space="0" w:color="auto"/>
            </w:tcBorders>
          </w:tcPr>
          <w:p w14:paraId="19A80F5F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ntry</w:t>
            </w:r>
          </w:p>
        </w:tc>
        <w:tc>
          <w:tcPr>
            <w:tcW w:w="2079" w:type="dxa"/>
            <w:tcBorders>
              <w:top w:val="single" w:sz="4" w:space="0" w:color="auto"/>
              <w:bottom w:val="single" w:sz="4" w:space="0" w:color="auto"/>
            </w:tcBorders>
          </w:tcPr>
          <w:p w14:paraId="5F627711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ample</w:t>
            </w:r>
          </w:p>
        </w:tc>
        <w:tc>
          <w:tcPr>
            <w:tcW w:w="1173" w:type="dxa"/>
            <w:tcBorders>
              <w:top w:val="single" w:sz="4" w:space="0" w:color="auto"/>
              <w:bottom w:val="single" w:sz="4" w:space="0" w:color="auto"/>
            </w:tcBorders>
          </w:tcPr>
          <w:p w14:paraId="5F7EB2EC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e (wt.%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1AA2E938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 (wt.%)</w:t>
            </w:r>
          </w:p>
        </w:tc>
        <w:tc>
          <w:tcPr>
            <w:tcW w:w="985" w:type="dxa"/>
            <w:tcBorders>
              <w:top w:val="single" w:sz="4" w:space="0" w:color="auto"/>
              <w:bottom w:val="single" w:sz="4" w:space="0" w:color="auto"/>
            </w:tcBorders>
          </w:tcPr>
          <w:p w14:paraId="76D9C8E1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a (wt.%)</w:t>
            </w:r>
          </w:p>
        </w:tc>
        <w:tc>
          <w:tcPr>
            <w:tcW w:w="986" w:type="dxa"/>
            <w:tcBorders>
              <w:top w:val="single" w:sz="4" w:space="0" w:color="auto"/>
              <w:bottom w:val="single" w:sz="4" w:space="0" w:color="auto"/>
            </w:tcBorders>
          </w:tcPr>
          <w:p w14:paraId="1BFC6124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i (wt.%)</w:t>
            </w:r>
          </w:p>
        </w:tc>
        <w:tc>
          <w:tcPr>
            <w:tcW w:w="985" w:type="dxa"/>
            <w:tcBorders>
              <w:top w:val="single" w:sz="4" w:space="0" w:color="auto"/>
              <w:bottom w:val="single" w:sz="4" w:space="0" w:color="auto"/>
            </w:tcBorders>
          </w:tcPr>
          <w:p w14:paraId="3C27703B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256C8F" w14:paraId="42029BA1" w14:textId="77777777" w:rsidTr="006B1FF9">
        <w:trPr>
          <w:trHeight w:val="406"/>
        </w:trPr>
        <w:tc>
          <w:tcPr>
            <w:tcW w:w="879" w:type="dxa"/>
            <w:tcBorders>
              <w:top w:val="single" w:sz="4" w:space="0" w:color="auto"/>
            </w:tcBorders>
          </w:tcPr>
          <w:p w14:paraId="0FBDD072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2079" w:type="dxa"/>
            <w:tcBorders>
              <w:top w:val="single" w:sz="4" w:space="0" w:color="auto"/>
            </w:tcBorders>
          </w:tcPr>
          <w:p w14:paraId="7FF25F8E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NDs</w:t>
            </w:r>
          </w:p>
        </w:tc>
        <w:tc>
          <w:tcPr>
            <w:tcW w:w="1173" w:type="dxa"/>
            <w:tcBorders>
              <w:top w:val="single" w:sz="4" w:space="0" w:color="auto"/>
            </w:tcBorders>
          </w:tcPr>
          <w:p w14:paraId="1048C8FE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37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53537C3C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02</w:t>
            </w:r>
          </w:p>
        </w:tc>
        <w:tc>
          <w:tcPr>
            <w:tcW w:w="985" w:type="dxa"/>
            <w:tcBorders>
              <w:top w:val="single" w:sz="4" w:space="0" w:color="auto"/>
            </w:tcBorders>
          </w:tcPr>
          <w:p w14:paraId="44D1D9F8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35</w:t>
            </w:r>
          </w:p>
        </w:tc>
        <w:tc>
          <w:tcPr>
            <w:tcW w:w="986" w:type="dxa"/>
            <w:tcBorders>
              <w:top w:val="single" w:sz="4" w:space="0" w:color="auto"/>
            </w:tcBorders>
          </w:tcPr>
          <w:p w14:paraId="41A3E692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/</w:t>
            </w:r>
          </w:p>
        </w:tc>
        <w:tc>
          <w:tcPr>
            <w:tcW w:w="985" w:type="dxa"/>
            <w:tcBorders>
              <w:top w:val="single" w:sz="4" w:space="0" w:color="auto"/>
            </w:tcBorders>
          </w:tcPr>
          <w:p w14:paraId="47D142F5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6C8F" w14:paraId="1D91ABE4" w14:textId="77777777" w:rsidTr="006B1FF9">
        <w:trPr>
          <w:trHeight w:val="393"/>
        </w:trPr>
        <w:tc>
          <w:tcPr>
            <w:tcW w:w="879" w:type="dxa"/>
          </w:tcPr>
          <w:p w14:paraId="7919352B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2079" w:type="dxa"/>
          </w:tcPr>
          <w:p w14:paraId="5719AFFA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ND-purified</w:t>
            </w:r>
          </w:p>
        </w:tc>
        <w:tc>
          <w:tcPr>
            <w:tcW w:w="1173" w:type="dxa"/>
          </w:tcPr>
          <w:p w14:paraId="0F80DF51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01</w:t>
            </w:r>
          </w:p>
        </w:tc>
        <w:tc>
          <w:tcPr>
            <w:tcW w:w="1080" w:type="dxa"/>
          </w:tcPr>
          <w:p w14:paraId="5E03E391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13</w:t>
            </w:r>
          </w:p>
        </w:tc>
        <w:tc>
          <w:tcPr>
            <w:tcW w:w="985" w:type="dxa"/>
          </w:tcPr>
          <w:p w14:paraId="563E13E8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/</w:t>
            </w:r>
          </w:p>
        </w:tc>
        <w:tc>
          <w:tcPr>
            <w:tcW w:w="986" w:type="dxa"/>
          </w:tcPr>
          <w:p w14:paraId="268E8A24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/</w:t>
            </w:r>
          </w:p>
        </w:tc>
        <w:tc>
          <w:tcPr>
            <w:tcW w:w="985" w:type="dxa"/>
          </w:tcPr>
          <w:p w14:paraId="45565F45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6C8F" w14:paraId="7C1922C6" w14:textId="77777777" w:rsidTr="006B1FF9">
        <w:trPr>
          <w:trHeight w:val="393"/>
        </w:trPr>
        <w:tc>
          <w:tcPr>
            <w:tcW w:w="879" w:type="dxa"/>
          </w:tcPr>
          <w:p w14:paraId="787C0ACA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2079" w:type="dxa"/>
          </w:tcPr>
          <w:p w14:paraId="49B6D3BB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NC@ND-700</w:t>
            </w:r>
          </w:p>
        </w:tc>
        <w:tc>
          <w:tcPr>
            <w:tcW w:w="1173" w:type="dxa"/>
          </w:tcPr>
          <w:p w14:paraId="05E57997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02</w:t>
            </w:r>
          </w:p>
        </w:tc>
        <w:tc>
          <w:tcPr>
            <w:tcW w:w="1080" w:type="dxa"/>
          </w:tcPr>
          <w:p w14:paraId="4F76425D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02</w:t>
            </w:r>
          </w:p>
        </w:tc>
        <w:tc>
          <w:tcPr>
            <w:tcW w:w="985" w:type="dxa"/>
          </w:tcPr>
          <w:p w14:paraId="06DCBF95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/</w:t>
            </w:r>
          </w:p>
        </w:tc>
        <w:tc>
          <w:tcPr>
            <w:tcW w:w="986" w:type="dxa"/>
          </w:tcPr>
          <w:p w14:paraId="5DAE69C7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/</w:t>
            </w:r>
          </w:p>
        </w:tc>
        <w:tc>
          <w:tcPr>
            <w:tcW w:w="985" w:type="dxa"/>
          </w:tcPr>
          <w:p w14:paraId="071CEF68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6C8F" w14:paraId="05AC5568" w14:textId="77777777" w:rsidTr="006B1FF9">
        <w:trPr>
          <w:trHeight w:val="393"/>
        </w:trPr>
        <w:tc>
          <w:tcPr>
            <w:tcW w:w="879" w:type="dxa"/>
          </w:tcPr>
          <w:p w14:paraId="6B57F665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2079" w:type="dxa"/>
          </w:tcPr>
          <w:p w14:paraId="28947342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NC@ND-900</w:t>
            </w:r>
          </w:p>
        </w:tc>
        <w:tc>
          <w:tcPr>
            <w:tcW w:w="1173" w:type="dxa"/>
          </w:tcPr>
          <w:p w14:paraId="62167A79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09</w:t>
            </w:r>
          </w:p>
        </w:tc>
        <w:tc>
          <w:tcPr>
            <w:tcW w:w="1080" w:type="dxa"/>
          </w:tcPr>
          <w:p w14:paraId="13656973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02</w:t>
            </w:r>
          </w:p>
        </w:tc>
        <w:tc>
          <w:tcPr>
            <w:tcW w:w="985" w:type="dxa"/>
          </w:tcPr>
          <w:p w14:paraId="348B0D10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/</w:t>
            </w:r>
          </w:p>
        </w:tc>
        <w:tc>
          <w:tcPr>
            <w:tcW w:w="986" w:type="dxa"/>
          </w:tcPr>
          <w:p w14:paraId="5580DFB3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/</w:t>
            </w:r>
          </w:p>
        </w:tc>
        <w:tc>
          <w:tcPr>
            <w:tcW w:w="985" w:type="dxa"/>
          </w:tcPr>
          <w:p w14:paraId="4C12BB68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6C8F" w14:paraId="4F336F2E" w14:textId="77777777" w:rsidTr="006B1FF9">
        <w:trPr>
          <w:trHeight w:val="393"/>
        </w:trPr>
        <w:tc>
          <w:tcPr>
            <w:tcW w:w="879" w:type="dxa"/>
          </w:tcPr>
          <w:p w14:paraId="3F553B57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2079" w:type="dxa"/>
          </w:tcPr>
          <w:p w14:paraId="43D25A2A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NC@ND-1100</w:t>
            </w:r>
          </w:p>
        </w:tc>
        <w:tc>
          <w:tcPr>
            <w:tcW w:w="1173" w:type="dxa"/>
          </w:tcPr>
          <w:p w14:paraId="77D9C3C3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04</w:t>
            </w:r>
          </w:p>
        </w:tc>
        <w:tc>
          <w:tcPr>
            <w:tcW w:w="1080" w:type="dxa"/>
          </w:tcPr>
          <w:p w14:paraId="78380D1E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01</w:t>
            </w:r>
          </w:p>
        </w:tc>
        <w:tc>
          <w:tcPr>
            <w:tcW w:w="985" w:type="dxa"/>
          </w:tcPr>
          <w:p w14:paraId="195C2CB7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/</w:t>
            </w:r>
          </w:p>
        </w:tc>
        <w:tc>
          <w:tcPr>
            <w:tcW w:w="986" w:type="dxa"/>
          </w:tcPr>
          <w:p w14:paraId="002C22DB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/</w:t>
            </w:r>
          </w:p>
        </w:tc>
        <w:tc>
          <w:tcPr>
            <w:tcW w:w="985" w:type="dxa"/>
          </w:tcPr>
          <w:p w14:paraId="3841CBC7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6C8F" w14:paraId="4D1AAF73" w14:textId="77777777" w:rsidTr="006B1FF9">
        <w:trPr>
          <w:trHeight w:val="406"/>
        </w:trPr>
        <w:tc>
          <w:tcPr>
            <w:tcW w:w="879" w:type="dxa"/>
          </w:tcPr>
          <w:p w14:paraId="033D106E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</w:t>
            </w:r>
          </w:p>
        </w:tc>
        <w:tc>
          <w:tcPr>
            <w:tcW w:w="2079" w:type="dxa"/>
          </w:tcPr>
          <w:p w14:paraId="58AC01D5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NC@ND-1300</w:t>
            </w:r>
          </w:p>
        </w:tc>
        <w:tc>
          <w:tcPr>
            <w:tcW w:w="1173" w:type="dxa"/>
          </w:tcPr>
          <w:p w14:paraId="59CF3939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08</w:t>
            </w:r>
          </w:p>
        </w:tc>
        <w:tc>
          <w:tcPr>
            <w:tcW w:w="1080" w:type="dxa"/>
          </w:tcPr>
          <w:p w14:paraId="7DD31F50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01</w:t>
            </w:r>
          </w:p>
        </w:tc>
        <w:tc>
          <w:tcPr>
            <w:tcW w:w="985" w:type="dxa"/>
          </w:tcPr>
          <w:p w14:paraId="27653793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/</w:t>
            </w:r>
          </w:p>
        </w:tc>
        <w:tc>
          <w:tcPr>
            <w:tcW w:w="986" w:type="dxa"/>
          </w:tcPr>
          <w:p w14:paraId="7111D173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/</w:t>
            </w:r>
          </w:p>
        </w:tc>
        <w:tc>
          <w:tcPr>
            <w:tcW w:w="985" w:type="dxa"/>
          </w:tcPr>
          <w:p w14:paraId="539D1AD1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6C8F" w14:paraId="6BAD34FA" w14:textId="77777777" w:rsidTr="006B1FF9">
        <w:trPr>
          <w:trHeight w:val="393"/>
        </w:trPr>
        <w:tc>
          <w:tcPr>
            <w:tcW w:w="879" w:type="dxa"/>
          </w:tcPr>
          <w:p w14:paraId="13C99B5B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</w:t>
            </w:r>
          </w:p>
        </w:tc>
        <w:tc>
          <w:tcPr>
            <w:tcW w:w="2079" w:type="dxa"/>
          </w:tcPr>
          <w:p w14:paraId="3859BDF6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NC@ND-900-HCl</w:t>
            </w:r>
          </w:p>
        </w:tc>
        <w:tc>
          <w:tcPr>
            <w:tcW w:w="1173" w:type="dxa"/>
          </w:tcPr>
          <w:p w14:paraId="65D96047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09</w:t>
            </w:r>
          </w:p>
        </w:tc>
        <w:tc>
          <w:tcPr>
            <w:tcW w:w="1080" w:type="dxa"/>
          </w:tcPr>
          <w:p w14:paraId="5F4F82CB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03</w:t>
            </w:r>
          </w:p>
        </w:tc>
        <w:tc>
          <w:tcPr>
            <w:tcW w:w="985" w:type="dxa"/>
          </w:tcPr>
          <w:p w14:paraId="0859A162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02</w:t>
            </w:r>
          </w:p>
        </w:tc>
        <w:tc>
          <w:tcPr>
            <w:tcW w:w="986" w:type="dxa"/>
          </w:tcPr>
          <w:p w14:paraId="7190D4D6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/</w:t>
            </w:r>
          </w:p>
        </w:tc>
        <w:tc>
          <w:tcPr>
            <w:tcW w:w="985" w:type="dxa"/>
          </w:tcPr>
          <w:p w14:paraId="5C420456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6C8F" w14:paraId="141BCB56" w14:textId="77777777" w:rsidTr="006B1FF9">
        <w:trPr>
          <w:trHeight w:val="393"/>
        </w:trPr>
        <w:tc>
          <w:tcPr>
            <w:tcW w:w="879" w:type="dxa"/>
          </w:tcPr>
          <w:p w14:paraId="6ED63D93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8</w:t>
            </w:r>
          </w:p>
        </w:tc>
        <w:tc>
          <w:tcPr>
            <w:tcW w:w="2079" w:type="dxa"/>
          </w:tcPr>
          <w:p w14:paraId="2C0519D4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Fe/NC@ND-900</w:t>
            </w:r>
          </w:p>
        </w:tc>
        <w:tc>
          <w:tcPr>
            <w:tcW w:w="1173" w:type="dxa"/>
          </w:tcPr>
          <w:p w14:paraId="5ABCA35E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42</w:t>
            </w:r>
          </w:p>
        </w:tc>
        <w:tc>
          <w:tcPr>
            <w:tcW w:w="1080" w:type="dxa"/>
          </w:tcPr>
          <w:p w14:paraId="11D446AF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02</w:t>
            </w:r>
          </w:p>
        </w:tc>
        <w:tc>
          <w:tcPr>
            <w:tcW w:w="985" w:type="dxa"/>
          </w:tcPr>
          <w:p w14:paraId="17A872E1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0.02</w:t>
            </w:r>
          </w:p>
        </w:tc>
        <w:tc>
          <w:tcPr>
            <w:tcW w:w="986" w:type="dxa"/>
          </w:tcPr>
          <w:p w14:paraId="344BEA45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/</w:t>
            </w:r>
          </w:p>
        </w:tc>
        <w:tc>
          <w:tcPr>
            <w:tcW w:w="985" w:type="dxa"/>
          </w:tcPr>
          <w:p w14:paraId="5F672C4F" w14:textId="77777777" w:rsidR="00256C8F" w:rsidRDefault="00256C8F" w:rsidP="00A7308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095466A8" w14:textId="3DD061CB" w:rsidR="00256C8F" w:rsidRDefault="00256C8F" w:rsidP="00256C8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Measure </w:t>
      </w:r>
      <w:r w:rsidR="006B1FF9">
        <w:rPr>
          <w:rFonts w:ascii="Times New Roman" w:hAnsi="Times New Roman" w:cs="Times New Roman"/>
          <w:b/>
          <w:sz w:val="24"/>
          <w:szCs w:val="24"/>
        </w:rPr>
        <w:t>c</w:t>
      </w:r>
      <w:r>
        <w:rPr>
          <w:rFonts w:ascii="Times New Roman" w:hAnsi="Times New Roman" w:cs="Times New Roman"/>
          <w:b/>
          <w:sz w:val="24"/>
          <w:szCs w:val="24"/>
        </w:rPr>
        <w:t xml:space="preserve">onditions: </w:t>
      </w:r>
      <w:r>
        <w:rPr>
          <w:rFonts w:ascii="Times New Roman" w:hAnsi="Times New Roman" w:cs="Times New Roman"/>
          <w:sz w:val="24"/>
          <w:szCs w:val="24"/>
        </w:rPr>
        <w:t>25 mg sample w</w:t>
      </w:r>
      <w:r>
        <w:rPr>
          <w:rFonts w:ascii="Times New Roman" w:hAnsi="Times New Roman" w:cs="Times New Roman" w:hint="eastAsia"/>
          <w:sz w:val="24"/>
          <w:szCs w:val="24"/>
        </w:rPr>
        <w:t>as</w:t>
      </w:r>
      <w:r>
        <w:rPr>
          <w:rFonts w:ascii="Times New Roman" w:hAnsi="Times New Roman" w:cs="Times New Roman"/>
          <w:sz w:val="24"/>
          <w:szCs w:val="24"/>
        </w:rPr>
        <w:t xml:space="preserve"> mixed with 30 mL HNO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 in 100 mL autoclave under 200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C for 2 days, </w:t>
      </w:r>
      <w:r>
        <w:rPr>
          <w:rFonts w:ascii="Times New Roman" w:hAnsi="Times New Roman" w:cs="Times New Roman" w:hint="eastAsia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 xml:space="preserve">then </w:t>
      </w:r>
      <w:r>
        <w:rPr>
          <w:rFonts w:ascii="Times New Roman" w:hAnsi="Times New Roman" w:cs="Times New Roman" w:hint="eastAsia"/>
          <w:sz w:val="24"/>
          <w:szCs w:val="24"/>
        </w:rPr>
        <w:t xml:space="preserve">was </w:t>
      </w:r>
      <w:r>
        <w:rPr>
          <w:rFonts w:ascii="Times New Roman" w:hAnsi="Times New Roman" w:cs="Times New Roman"/>
          <w:sz w:val="24"/>
          <w:szCs w:val="24"/>
        </w:rPr>
        <w:t>dilute</w:t>
      </w:r>
      <w:r>
        <w:rPr>
          <w:rFonts w:ascii="Times New Roman" w:hAnsi="Times New Roman" w:cs="Times New Roman" w:hint="eastAsia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with DI water to 50 mL. </w:t>
      </w:r>
    </w:p>
    <w:p w14:paraId="271D23F3" w14:textId="77777777" w:rsidR="00EE57B1" w:rsidRDefault="00EE57B1">
      <w:pPr>
        <w:rPr>
          <w:rFonts w:ascii="Times New Roman" w:hAnsi="Times New Roman" w:cs="Times New Roman"/>
        </w:rPr>
      </w:pPr>
    </w:p>
    <w:p w14:paraId="23F8E11E" w14:textId="446F50AD" w:rsidR="00EE57B1" w:rsidRDefault="00EE57B1">
      <w:pPr>
        <w:widowControl/>
        <w:jc w:val="left"/>
        <w:rPr>
          <w:rFonts w:ascii="Times New Roman" w:hAnsi="Times New Roman" w:cs="Times New Roman"/>
        </w:rPr>
      </w:pPr>
    </w:p>
    <w:p w14:paraId="7D76C347" w14:textId="502E711B" w:rsidR="000114FF" w:rsidRDefault="000114FF">
      <w:pPr>
        <w:widowControl/>
        <w:jc w:val="left"/>
        <w:rPr>
          <w:rFonts w:ascii="Times New Roman" w:hAnsi="Times New Roman" w:cs="Times New Roman"/>
        </w:rPr>
      </w:pPr>
    </w:p>
    <w:p w14:paraId="1DE10C73" w14:textId="486B5681" w:rsidR="00EE57B1" w:rsidRDefault="00C031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8E265A8" wp14:editId="08BC1E64">
            <wp:extent cx="5153410" cy="6929309"/>
            <wp:effectExtent l="0" t="0" r="0" b="508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72" t="2097" r="1858" b="3428"/>
                    <a:stretch/>
                  </pic:blipFill>
                  <pic:spPr bwMode="auto">
                    <a:xfrm>
                      <a:off x="0" y="0"/>
                      <a:ext cx="5170557" cy="69523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A7555E" w14:textId="11A3F381" w:rsidR="00EE57B1" w:rsidRDefault="00786DA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>Fig</w:t>
      </w:r>
      <w:r>
        <w:rPr>
          <w:rFonts w:ascii="Times New Roman" w:hAnsi="Times New Roman" w:cs="Times New Roman"/>
          <w:b/>
          <w:sz w:val="24"/>
          <w:szCs w:val="24"/>
        </w:rPr>
        <w:t xml:space="preserve">ure </w:t>
      </w:r>
      <w:r>
        <w:rPr>
          <w:rFonts w:ascii="Times New Roman" w:hAnsi="Times New Roman" w:cs="Times New Roman" w:hint="eastAsia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C27373">
        <w:rPr>
          <w:rFonts w:ascii="Times New Roman" w:hAnsi="Times New Roman" w:cs="Times New Roman"/>
          <w:sz w:val="24"/>
          <w:szCs w:val="24"/>
        </w:rPr>
        <w:t xml:space="preserve">High resolution </w:t>
      </w:r>
      <w:r>
        <w:rPr>
          <w:rFonts w:ascii="Times New Roman" w:hAnsi="Times New Roman" w:cs="Times New Roman"/>
          <w:sz w:val="24"/>
          <w:szCs w:val="24"/>
        </w:rPr>
        <w:t xml:space="preserve">C1s (a, b) and N1s (c, d) </w:t>
      </w:r>
      <w:r w:rsidR="00C27373">
        <w:rPr>
          <w:rFonts w:ascii="Times New Roman" w:hAnsi="Times New Roman" w:cs="Times New Roman"/>
          <w:sz w:val="24"/>
          <w:szCs w:val="24"/>
        </w:rPr>
        <w:t xml:space="preserve">XPS </w:t>
      </w:r>
      <w:r>
        <w:rPr>
          <w:rFonts w:ascii="Times New Roman" w:hAnsi="Times New Roman" w:cs="Times New Roman"/>
          <w:sz w:val="24"/>
          <w:szCs w:val="24"/>
        </w:rPr>
        <w:t>spectra of NDs and different N-doped sp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t>@sp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nanocarbon. </w:t>
      </w:r>
      <w:r>
        <w:rPr>
          <w:rFonts w:ascii="Times New Roman" w:hAnsi="Times New Roman" w:cs="Times New Roman"/>
          <w:bCs/>
          <w:sz w:val="24"/>
          <w:szCs w:val="24"/>
        </w:rPr>
        <w:t>C1: sp</w:t>
      </w:r>
      <w:r>
        <w:rPr>
          <w:rFonts w:ascii="Times New Roman" w:hAnsi="Times New Roman" w:cs="Times New Roman"/>
          <w:bCs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bCs/>
          <w:sz w:val="24"/>
          <w:szCs w:val="24"/>
        </w:rPr>
        <w:t xml:space="preserve"> C; C2: sp</w:t>
      </w:r>
      <w:r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bCs/>
          <w:sz w:val="24"/>
          <w:szCs w:val="24"/>
        </w:rPr>
        <w:t xml:space="preserve"> C; C3: C-O, C-N; C4: C=O; C5: O-C=O. N1: </w:t>
      </w:r>
      <w:r>
        <w:rPr>
          <w:rFonts w:ascii="Times New Roman" w:hAnsi="Times New Roman" w:cs="Times New Roman"/>
          <w:bCs/>
          <w:kern w:val="28"/>
          <w:sz w:val="24"/>
          <w:szCs w:val="24"/>
        </w:rPr>
        <w:t>pyridinic N; N2: pyrrolic N; N3: graphitic N; N4: N oxide.</w:t>
      </w:r>
      <w:r w:rsidR="00C03132" w:rsidDel="00C03132">
        <w:rPr>
          <w:rFonts w:ascii="Times New Roman" w:hAnsi="Times New Roman" w:cs="Times New Roman" w:hint="eastAsia"/>
          <w:bCs/>
          <w:kern w:val="28"/>
          <w:sz w:val="24"/>
          <w:szCs w:val="24"/>
        </w:rPr>
        <w:t xml:space="preserve"> </w:t>
      </w:r>
    </w:p>
    <w:p w14:paraId="7782DCD3" w14:textId="77777777" w:rsidR="00EE57B1" w:rsidRDefault="00786DA2" w:rsidP="0048017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80"/>
      </w:tblGrid>
      <w:tr w:rsidR="00EE57B1" w14:paraId="2D0DC73F" w14:textId="77777777">
        <w:tc>
          <w:tcPr>
            <w:tcW w:w="8080" w:type="dxa"/>
          </w:tcPr>
          <w:p w14:paraId="725E7725" w14:textId="77777777" w:rsidR="00EE57B1" w:rsidRDefault="00EE57B1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04A178A8" w14:textId="77777777" w:rsidR="00EE57B1" w:rsidRDefault="00786DA2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5</w:t>
      </w:r>
      <w:r>
        <w:rPr>
          <w:rFonts w:ascii="Times New Roman" w:hAnsi="Times New Roman" w:cs="Times New Roman"/>
          <w:sz w:val="24"/>
          <w:szCs w:val="24"/>
        </w:rPr>
        <w:t xml:space="preserve"> Summary of XPS N1s data of various samples</w:t>
      </w:r>
    </w:p>
    <w:tbl>
      <w:tblPr>
        <w:tblStyle w:val="aa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565"/>
        <w:gridCol w:w="724"/>
        <w:gridCol w:w="724"/>
        <w:gridCol w:w="724"/>
        <w:gridCol w:w="724"/>
        <w:gridCol w:w="786"/>
        <w:gridCol w:w="786"/>
        <w:gridCol w:w="786"/>
        <w:gridCol w:w="786"/>
      </w:tblGrid>
      <w:tr w:rsidR="00EE57B1" w14:paraId="78286E00" w14:textId="77777777" w:rsidTr="007B5A8D">
        <w:trPr>
          <w:trHeight w:val="798"/>
          <w:jc w:val="center"/>
        </w:trPr>
        <w:tc>
          <w:tcPr>
            <w:tcW w:w="1024" w:type="pct"/>
            <w:tcBorders>
              <w:top w:val="single" w:sz="4" w:space="0" w:color="auto"/>
              <w:bottom w:val="single" w:sz="4" w:space="0" w:color="auto"/>
            </w:tcBorders>
          </w:tcPr>
          <w:p w14:paraId="419E846C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Sample</w:t>
            </w:r>
          </w:p>
        </w:tc>
        <w:tc>
          <w:tcPr>
            <w:tcW w:w="340" w:type="pct"/>
            <w:tcBorders>
              <w:top w:val="single" w:sz="4" w:space="0" w:color="auto"/>
              <w:bottom w:val="single" w:sz="4" w:space="0" w:color="auto"/>
            </w:tcBorders>
          </w:tcPr>
          <w:p w14:paraId="794AF055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</w:t>
            </w:r>
          </w:p>
          <w:p w14:paraId="4AF2E98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(at%)</w:t>
            </w:r>
          </w:p>
        </w:tc>
        <w:tc>
          <w:tcPr>
            <w:tcW w:w="436" w:type="pct"/>
            <w:tcBorders>
              <w:top w:val="single" w:sz="4" w:space="0" w:color="auto"/>
              <w:bottom w:val="single" w:sz="4" w:space="0" w:color="auto"/>
            </w:tcBorders>
          </w:tcPr>
          <w:p w14:paraId="63F6F66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1/N</w:t>
            </w:r>
          </w:p>
          <w:p w14:paraId="1456C28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(%)</w:t>
            </w:r>
          </w:p>
        </w:tc>
        <w:tc>
          <w:tcPr>
            <w:tcW w:w="436" w:type="pct"/>
            <w:tcBorders>
              <w:top w:val="single" w:sz="4" w:space="0" w:color="auto"/>
              <w:bottom w:val="single" w:sz="4" w:space="0" w:color="auto"/>
            </w:tcBorders>
          </w:tcPr>
          <w:p w14:paraId="5F708B7B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2/N</w:t>
            </w:r>
          </w:p>
          <w:p w14:paraId="7BA3C57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(%)</w:t>
            </w:r>
          </w:p>
        </w:tc>
        <w:tc>
          <w:tcPr>
            <w:tcW w:w="436" w:type="pct"/>
            <w:tcBorders>
              <w:top w:val="single" w:sz="4" w:space="0" w:color="auto"/>
              <w:bottom w:val="single" w:sz="4" w:space="0" w:color="auto"/>
            </w:tcBorders>
          </w:tcPr>
          <w:p w14:paraId="54DC94D8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3/N</w:t>
            </w:r>
          </w:p>
          <w:p w14:paraId="2D46F81D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(%)</w:t>
            </w:r>
          </w:p>
        </w:tc>
        <w:tc>
          <w:tcPr>
            <w:tcW w:w="436" w:type="pct"/>
            <w:tcBorders>
              <w:top w:val="single" w:sz="4" w:space="0" w:color="auto"/>
              <w:bottom w:val="single" w:sz="4" w:space="0" w:color="auto"/>
            </w:tcBorders>
          </w:tcPr>
          <w:p w14:paraId="16A93B9E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4/N</w:t>
            </w:r>
          </w:p>
          <w:p w14:paraId="7560D005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(%)</w:t>
            </w:r>
          </w:p>
        </w:tc>
        <w:tc>
          <w:tcPr>
            <w:tcW w:w="473" w:type="pct"/>
            <w:tcBorders>
              <w:top w:val="single" w:sz="4" w:space="0" w:color="auto"/>
              <w:bottom w:val="single" w:sz="4" w:space="0" w:color="auto"/>
            </w:tcBorders>
          </w:tcPr>
          <w:p w14:paraId="1E1955CA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1</w:t>
            </w:r>
          </w:p>
          <w:p w14:paraId="4CFCF788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(at%)</w:t>
            </w:r>
          </w:p>
        </w:tc>
        <w:tc>
          <w:tcPr>
            <w:tcW w:w="473" w:type="pct"/>
            <w:tcBorders>
              <w:top w:val="single" w:sz="4" w:space="0" w:color="auto"/>
              <w:bottom w:val="single" w:sz="4" w:space="0" w:color="auto"/>
            </w:tcBorders>
          </w:tcPr>
          <w:p w14:paraId="1FB0EB62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2</w:t>
            </w:r>
          </w:p>
          <w:p w14:paraId="6142D34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(at%)</w:t>
            </w:r>
          </w:p>
        </w:tc>
        <w:tc>
          <w:tcPr>
            <w:tcW w:w="473" w:type="pct"/>
            <w:tcBorders>
              <w:top w:val="single" w:sz="4" w:space="0" w:color="auto"/>
              <w:bottom w:val="single" w:sz="4" w:space="0" w:color="auto"/>
            </w:tcBorders>
          </w:tcPr>
          <w:p w14:paraId="5BB16D3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3</w:t>
            </w:r>
          </w:p>
          <w:p w14:paraId="40B6D56E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(at%)</w:t>
            </w:r>
          </w:p>
        </w:tc>
        <w:tc>
          <w:tcPr>
            <w:tcW w:w="473" w:type="pct"/>
            <w:tcBorders>
              <w:top w:val="single" w:sz="4" w:space="0" w:color="auto"/>
              <w:bottom w:val="single" w:sz="4" w:space="0" w:color="auto"/>
            </w:tcBorders>
          </w:tcPr>
          <w:p w14:paraId="4126B4A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4</w:t>
            </w:r>
          </w:p>
          <w:p w14:paraId="04EC4BE6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(at%)</w:t>
            </w:r>
          </w:p>
        </w:tc>
      </w:tr>
      <w:tr w:rsidR="00EE57B1" w14:paraId="1DDB20E0" w14:textId="77777777" w:rsidTr="007B5A8D">
        <w:trPr>
          <w:trHeight w:val="617"/>
          <w:jc w:val="center"/>
        </w:trPr>
        <w:tc>
          <w:tcPr>
            <w:tcW w:w="1024" w:type="pct"/>
            <w:tcBorders>
              <w:top w:val="single" w:sz="4" w:space="0" w:color="auto"/>
            </w:tcBorders>
          </w:tcPr>
          <w:p w14:paraId="4210DFB9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Ds</w:t>
            </w:r>
          </w:p>
        </w:tc>
        <w:tc>
          <w:tcPr>
            <w:tcW w:w="340" w:type="pct"/>
            <w:tcBorders>
              <w:top w:val="single" w:sz="4" w:space="0" w:color="auto"/>
            </w:tcBorders>
          </w:tcPr>
          <w:p w14:paraId="1C63A170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8</w:t>
            </w:r>
          </w:p>
        </w:tc>
        <w:tc>
          <w:tcPr>
            <w:tcW w:w="436" w:type="pct"/>
            <w:tcBorders>
              <w:top w:val="single" w:sz="4" w:space="0" w:color="auto"/>
            </w:tcBorders>
          </w:tcPr>
          <w:p w14:paraId="35350860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.7</w:t>
            </w:r>
          </w:p>
        </w:tc>
        <w:tc>
          <w:tcPr>
            <w:tcW w:w="436" w:type="pct"/>
            <w:tcBorders>
              <w:top w:val="single" w:sz="4" w:space="0" w:color="auto"/>
            </w:tcBorders>
          </w:tcPr>
          <w:p w14:paraId="4E8F17AD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3.8</w:t>
            </w:r>
          </w:p>
        </w:tc>
        <w:tc>
          <w:tcPr>
            <w:tcW w:w="436" w:type="pct"/>
            <w:tcBorders>
              <w:top w:val="single" w:sz="4" w:space="0" w:color="auto"/>
            </w:tcBorders>
          </w:tcPr>
          <w:p w14:paraId="628C28A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41.9</w:t>
            </w:r>
          </w:p>
        </w:tc>
        <w:tc>
          <w:tcPr>
            <w:tcW w:w="436" w:type="pct"/>
            <w:tcBorders>
              <w:top w:val="single" w:sz="4" w:space="0" w:color="auto"/>
            </w:tcBorders>
          </w:tcPr>
          <w:p w14:paraId="36008295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1.7</w:t>
            </w:r>
          </w:p>
        </w:tc>
        <w:tc>
          <w:tcPr>
            <w:tcW w:w="473" w:type="pct"/>
            <w:tcBorders>
              <w:top w:val="single" w:sz="4" w:space="0" w:color="auto"/>
            </w:tcBorders>
          </w:tcPr>
          <w:p w14:paraId="4C9E67E4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</w:t>
            </w:r>
          </w:p>
        </w:tc>
        <w:tc>
          <w:tcPr>
            <w:tcW w:w="473" w:type="pct"/>
            <w:tcBorders>
              <w:top w:val="single" w:sz="4" w:space="0" w:color="auto"/>
            </w:tcBorders>
          </w:tcPr>
          <w:p w14:paraId="740486E4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6</w:t>
            </w:r>
          </w:p>
        </w:tc>
        <w:tc>
          <w:tcPr>
            <w:tcW w:w="473" w:type="pct"/>
            <w:tcBorders>
              <w:top w:val="single" w:sz="4" w:space="0" w:color="auto"/>
            </w:tcBorders>
          </w:tcPr>
          <w:p w14:paraId="6CB7DCB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8</w:t>
            </w:r>
          </w:p>
        </w:tc>
        <w:tc>
          <w:tcPr>
            <w:tcW w:w="473" w:type="pct"/>
            <w:tcBorders>
              <w:top w:val="single" w:sz="4" w:space="0" w:color="auto"/>
            </w:tcBorders>
          </w:tcPr>
          <w:p w14:paraId="649AB33D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4</w:t>
            </w:r>
          </w:p>
        </w:tc>
      </w:tr>
      <w:tr w:rsidR="00EE57B1" w14:paraId="1D3FA337" w14:textId="77777777" w:rsidTr="007B5A8D">
        <w:trPr>
          <w:trHeight w:val="632"/>
          <w:jc w:val="center"/>
        </w:trPr>
        <w:tc>
          <w:tcPr>
            <w:tcW w:w="1024" w:type="pct"/>
          </w:tcPr>
          <w:p w14:paraId="7A88F28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C@ND-700</w:t>
            </w:r>
          </w:p>
        </w:tc>
        <w:tc>
          <w:tcPr>
            <w:tcW w:w="340" w:type="pct"/>
          </w:tcPr>
          <w:p w14:paraId="72CE593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4.0</w:t>
            </w:r>
          </w:p>
        </w:tc>
        <w:tc>
          <w:tcPr>
            <w:tcW w:w="436" w:type="pct"/>
          </w:tcPr>
          <w:p w14:paraId="7140E01A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5.8</w:t>
            </w:r>
          </w:p>
        </w:tc>
        <w:tc>
          <w:tcPr>
            <w:tcW w:w="436" w:type="pct"/>
          </w:tcPr>
          <w:p w14:paraId="60E238E8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1.0</w:t>
            </w:r>
          </w:p>
        </w:tc>
        <w:tc>
          <w:tcPr>
            <w:tcW w:w="436" w:type="pct"/>
          </w:tcPr>
          <w:p w14:paraId="61AE1909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0.4</w:t>
            </w:r>
          </w:p>
        </w:tc>
        <w:tc>
          <w:tcPr>
            <w:tcW w:w="436" w:type="pct"/>
          </w:tcPr>
          <w:p w14:paraId="6F0358AA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2.8</w:t>
            </w:r>
          </w:p>
        </w:tc>
        <w:tc>
          <w:tcPr>
            <w:tcW w:w="473" w:type="pct"/>
          </w:tcPr>
          <w:p w14:paraId="6E6D6F4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0</w:t>
            </w:r>
          </w:p>
        </w:tc>
        <w:tc>
          <w:tcPr>
            <w:tcW w:w="473" w:type="pct"/>
          </w:tcPr>
          <w:p w14:paraId="775240C4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24</w:t>
            </w:r>
          </w:p>
        </w:tc>
        <w:tc>
          <w:tcPr>
            <w:tcW w:w="473" w:type="pct"/>
          </w:tcPr>
          <w:p w14:paraId="298BA0E8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2</w:t>
            </w:r>
          </w:p>
        </w:tc>
        <w:tc>
          <w:tcPr>
            <w:tcW w:w="473" w:type="pct"/>
          </w:tcPr>
          <w:p w14:paraId="6CA8A7F0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5</w:t>
            </w:r>
          </w:p>
        </w:tc>
      </w:tr>
      <w:tr w:rsidR="00EE57B1" w14:paraId="06086850" w14:textId="77777777" w:rsidTr="007B5A8D">
        <w:trPr>
          <w:trHeight w:val="617"/>
          <w:jc w:val="center"/>
        </w:trPr>
        <w:tc>
          <w:tcPr>
            <w:tcW w:w="1024" w:type="pct"/>
          </w:tcPr>
          <w:p w14:paraId="2D6546BB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C@ND-900</w:t>
            </w:r>
          </w:p>
        </w:tc>
        <w:tc>
          <w:tcPr>
            <w:tcW w:w="340" w:type="pct"/>
          </w:tcPr>
          <w:p w14:paraId="21572DEE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.7</w:t>
            </w:r>
          </w:p>
        </w:tc>
        <w:tc>
          <w:tcPr>
            <w:tcW w:w="436" w:type="pct"/>
          </w:tcPr>
          <w:p w14:paraId="2889CD9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2.5</w:t>
            </w:r>
          </w:p>
        </w:tc>
        <w:tc>
          <w:tcPr>
            <w:tcW w:w="436" w:type="pct"/>
          </w:tcPr>
          <w:p w14:paraId="499FFFCD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8.5</w:t>
            </w:r>
          </w:p>
        </w:tc>
        <w:tc>
          <w:tcPr>
            <w:tcW w:w="436" w:type="pct"/>
          </w:tcPr>
          <w:p w14:paraId="1A254A4B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5.5</w:t>
            </w:r>
          </w:p>
        </w:tc>
        <w:tc>
          <w:tcPr>
            <w:tcW w:w="436" w:type="pct"/>
          </w:tcPr>
          <w:p w14:paraId="239FEB86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3.4</w:t>
            </w:r>
          </w:p>
        </w:tc>
        <w:tc>
          <w:tcPr>
            <w:tcW w:w="473" w:type="pct"/>
          </w:tcPr>
          <w:p w14:paraId="491B4A12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8</w:t>
            </w:r>
          </w:p>
        </w:tc>
        <w:tc>
          <w:tcPr>
            <w:tcW w:w="473" w:type="pct"/>
          </w:tcPr>
          <w:p w14:paraId="36F57EF0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1</w:t>
            </w:r>
          </w:p>
        </w:tc>
        <w:tc>
          <w:tcPr>
            <w:tcW w:w="473" w:type="pct"/>
          </w:tcPr>
          <w:p w14:paraId="03139455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3</w:t>
            </w:r>
          </w:p>
        </w:tc>
        <w:tc>
          <w:tcPr>
            <w:tcW w:w="473" w:type="pct"/>
          </w:tcPr>
          <w:p w14:paraId="212E3DD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5</w:t>
            </w:r>
          </w:p>
        </w:tc>
      </w:tr>
      <w:tr w:rsidR="00EE57B1" w14:paraId="6017FD44" w14:textId="77777777" w:rsidTr="007B5A8D">
        <w:trPr>
          <w:trHeight w:val="632"/>
          <w:jc w:val="center"/>
        </w:trPr>
        <w:tc>
          <w:tcPr>
            <w:tcW w:w="1024" w:type="pct"/>
          </w:tcPr>
          <w:p w14:paraId="0B967672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C@ND-1100</w:t>
            </w:r>
          </w:p>
        </w:tc>
        <w:tc>
          <w:tcPr>
            <w:tcW w:w="340" w:type="pct"/>
          </w:tcPr>
          <w:p w14:paraId="264A9B6D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.2</w:t>
            </w:r>
          </w:p>
        </w:tc>
        <w:tc>
          <w:tcPr>
            <w:tcW w:w="436" w:type="pct"/>
          </w:tcPr>
          <w:p w14:paraId="17397E4A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0.8</w:t>
            </w:r>
          </w:p>
        </w:tc>
        <w:tc>
          <w:tcPr>
            <w:tcW w:w="436" w:type="pct"/>
          </w:tcPr>
          <w:p w14:paraId="13AEA09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2.4</w:t>
            </w:r>
          </w:p>
        </w:tc>
        <w:tc>
          <w:tcPr>
            <w:tcW w:w="436" w:type="pct"/>
          </w:tcPr>
          <w:p w14:paraId="2D54AF08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48.9</w:t>
            </w:r>
          </w:p>
        </w:tc>
        <w:tc>
          <w:tcPr>
            <w:tcW w:w="436" w:type="pct"/>
          </w:tcPr>
          <w:p w14:paraId="24CB9362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8.0</w:t>
            </w:r>
          </w:p>
        </w:tc>
        <w:tc>
          <w:tcPr>
            <w:tcW w:w="473" w:type="pct"/>
          </w:tcPr>
          <w:p w14:paraId="30E1E966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2</w:t>
            </w:r>
          </w:p>
        </w:tc>
        <w:tc>
          <w:tcPr>
            <w:tcW w:w="473" w:type="pct"/>
          </w:tcPr>
          <w:p w14:paraId="65C3BCE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5</w:t>
            </w:r>
          </w:p>
        </w:tc>
        <w:tc>
          <w:tcPr>
            <w:tcW w:w="473" w:type="pct"/>
          </w:tcPr>
          <w:p w14:paraId="2131E0E0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1</w:t>
            </w:r>
          </w:p>
        </w:tc>
        <w:tc>
          <w:tcPr>
            <w:tcW w:w="473" w:type="pct"/>
          </w:tcPr>
          <w:p w14:paraId="118CC2C0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4</w:t>
            </w:r>
          </w:p>
        </w:tc>
      </w:tr>
      <w:tr w:rsidR="00EE57B1" w14:paraId="0118B940" w14:textId="77777777" w:rsidTr="007B5A8D">
        <w:trPr>
          <w:trHeight w:val="632"/>
          <w:jc w:val="center"/>
        </w:trPr>
        <w:tc>
          <w:tcPr>
            <w:tcW w:w="1024" w:type="pct"/>
          </w:tcPr>
          <w:p w14:paraId="135BF86A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C@ND-1300</w:t>
            </w:r>
          </w:p>
        </w:tc>
        <w:tc>
          <w:tcPr>
            <w:tcW w:w="340" w:type="pct"/>
          </w:tcPr>
          <w:p w14:paraId="4A55C4C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.1</w:t>
            </w:r>
          </w:p>
        </w:tc>
        <w:tc>
          <w:tcPr>
            <w:tcW w:w="436" w:type="pct"/>
          </w:tcPr>
          <w:p w14:paraId="576A46E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5.4</w:t>
            </w:r>
          </w:p>
        </w:tc>
        <w:tc>
          <w:tcPr>
            <w:tcW w:w="436" w:type="pct"/>
          </w:tcPr>
          <w:p w14:paraId="232EF27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8.0</w:t>
            </w:r>
          </w:p>
        </w:tc>
        <w:tc>
          <w:tcPr>
            <w:tcW w:w="436" w:type="pct"/>
          </w:tcPr>
          <w:p w14:paraId="5B19BF29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41.1</w:t>
            </w:r>
          </w:p>
        </w:tc>
        <w:tc>
          <w:tcPr>
            <w:tcW w:w="436" w:type="pct"/>
          </w:tcPr>
          <w:p w14:paraId="05C77D9C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5.5</w:t>
            </w:r>
          </w:p>
        </w:tc>
        <w:tc>
          <w:tcPr>
            <w:tcW w:w="473" w:type="pct"/>
          </w:tcPr>
          <w:p w14:paraId="512A8ADC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1</w:t>
            </w:r>
          </w:p>
        </w:tc>
        <w:tc>
          <w:tcPr>
            <w:tcW w:w="473" w:type="pct"/>
          </w:tcPr>
          <w:p w14:paraId="681DF4C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6</w:t>
            </w:r>
          </w:p>
        </w:tc>
        <w:tc>
          <w:tcPr>
            <w:tcW w:w="473" w:type="pct"/>
          </w:tcPr>
          <w:p w14:paraId="60458FB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9</w:t>
            </w:r>
          </w:p>
        </w:tc>
        <w:tc>
          <w:tcPr>
            <w:tcW w:w="473" w:type="pct"/>
          </w:tcPr>
          <w:p w14:paraId="67A6B272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5</w:t>
            </w:r>
          </w:p>
        </w:tc>
      </w:tr>
      <w:tr w:rsidR="00EE57B1" w14:paraId="548B3EF9" w14:textId="77777777" w:rsidTr="007B5A8D">
        <w:trPr>
          <w:trHeight w:val="617"/>
          <w:jc w:val="center"/>
        </w:trPr>
        <w:tc>
          <w:tcPr>
            <w:tcW w:w="1024" w:type="pct"/>
          </w:tcPr>
          <w:p w14:paraId="2C878D1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D900</w:t>
            </w:r>
          </w:p>
        </w:tc>
        <w:tc>
          <w:tcPr>
            <w:tcW w:w="340" w:type="pct"/>
          </w:tcPr>
          <w:p w14:paraId="673B7D39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6</w:t>
            </w:r>
          </w:p>
        </w:tc>
        <w:tc>
          <w:tcPr>
            <w:tcW w:w="436" w:type="pct"/>
          </w:tcPr>
          <w:p w14:paraId="703FD3F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.9</w:t>
            </w:r>
          </w:p>
        </w:tc>
        <w:tc>
          <w:tcPr>
            <w:tcW w:w="436" w:type="pct"/>
          </w:tcPr>
          <w:p w14:paraId="5BB30A8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9.0</w:t>
            </w:r>
          </w:p>
        </w:tc>
        <w:tc>
          <w:tcPr>
            <w:tcW w:w="436" w:type="pct"/>
          </w:tcPr>
          <w:p w14:paraId="7EA7198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40.9</w:t>
            </w:r>
          </w:p>
        </w:tc>
        <w:tc>
          <w:tcPr>
            <w:tcW w:w="436" w:type="pct"/>
          </w:tcPr>
          <w:p w14:paraId="6B8B5D5B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6.3</w:t>
            </w:r>
          </w:p>
        </w:tc>
        <w:tc>
          <w:tcPr>
            <w:tcW w:w="473" w:type="pct"/>
          </w:tcPr>
          <w:p w14:paraId="5C895C1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1</w:t>
            </w:r>
          </w:p>
        </w:tc>
        <w:tc>
          <w:tcPr>
            <w:tcW w:w="473" w:type="pct"/>
          </w:tcPr>
          <w:p w14:paraId="1C9E3406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5</w:t>
            </w:r>
          </w:p>
        </w:tc>
        <w:tc>
          <w:tcPr>
            <w:tcW w:w="473" w:type="pct"/>
          </w:tcPr>
          <w:p w14:paraId="7C3E8BF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7</w:t>
            </w:r>
          </w:p>
        </w:tc>
        <w:tc>
          <w:tcPr>
            <w:tcW w:w="473" w:type="pct"/>
          </w:tcPr>
          <w:p w14:paraId="068C6F0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4</w:t>
            </w:r>
          </w:p>
        </w:tc>
      </w:tr>
      <w:tr w:rsidR="00EE57B1" w14:paraId="15BF27F3" w14:textId="77777777" w:rsidTr="007B5A8D">
        <w:trPr>
          <w:trHeight w:val="632"/>
          <w:jc w:val="center"/>
        </w:trPr>
        <w:tc>
          <w:tcPr>
            <w:tcW w:w="1024" w:type="pct"/>
          </w:tcPr>
          <w:p w14:paraId="7CFBA67A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C@ND-C1</w:t>
            </w:r>
          </w:p>
        </w:tc>
        <w:tc>
          <w:tcPr>
            <w:tcW w:w="340" w:type="pct"/>
          </w:tcPr>
          <w:p w14:paraId="5D2E9639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.2</w:t>
            </w:r>
          </w:p>
        </w:tc>
        <w:tc>
          <w:tcPr>
            <w:tcW w:w="436" w:type="pct"/>
          </w:tcPr>
          <w:p w14:paraId="5F45E4F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0.6</w:t>
            </w:r>
          </w:p>
        </w:tc>
        <w:tc>
          <w:tcPr>
            <w:tcW w:w="436" w:type="pct"/>
          </w:tcPr>
          <w:p w14:paraId="176CE265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3.2</w:t>
            </w:r>
          </w:p>
        </w:tc>
        <w:tc>
          <w:tcPr>
            <w:tcW w:w="436" w:type="pct"/>
          </w:tcPr>
          <w:p w14:paraId="4736054C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2.2</w:t>
            </w:r>
          </w:p>
        </w:tc>
        <w:tc>
          <w:tcPr>
            <w:tcW w:w="436" w:type="pct"/>
          </w:tcPr>
          <w:p w14:paraId="7E760ED2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4.0</w:t>
            </w:r>
          </w:p>
        </w:tc>
        <w:tc>
          <w:tcPr>
            <w:tcW w:w="473" w:type="pct"/>
          </w:tcPr>
          <w:p w14:paraId="122382CE" w14:textId="77777777" w:rsidR="00EE57B1" w:rsidRDefault="00786DA2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>0.7</w:t>
            </w:r>
          </w:p>
        </w:tc>
        <w:tc>
          <w:tcPr>
            <w:tcW w:w="473" w:type="pct"/>
          </w:tcPr>
          <w:p w14:paraId="775DDDB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1</w:t>
            </w:r>
          </w:p>
        </w:tc>
        <w:tc>
          <w:tcPr>
            <w:tcW w:w="473" w:type="pct"/>
          </w:tcPr>
          <w:p w14:paraId="670ECCBB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0</w:t>
            </w:r>
          </w:p>
        </w:tc>
        <w:tc>
          <w:tcPr>
            <w:tcW w:w="473" w:type="pct"/>
          </w:tcPr>
          <w:p w14:paraId="3DD0FE78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4</w:t>
            </w:r>
          </w:p>
        </w:tc>
      </w:tr>
      <w:tr w:rsidR="00EE57B1" w14:paraId="4323E361" w14:textId="77777777" w:rsidTr="007B5A8D">
        <w:trPr>
          <w:trHeight w:val="617"/>
          <w:jc w:val="center"/>
        </w:trPr>
        <w:tc>
          <w:tcPr>
            <w:tcW w:w="1024" w:type="pct"/>
          </w:tcPr>
          <w:p w14:paraId="616C4D66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D1300</w:t>
            </w:r>
          </w:p>
        </w:tc>
        <w:tc>
          <w:tcPr>
            <w:tcW w:w="340" w:type="pct"/>
          </w:tcPr>
          <w:p w14:paraId="12E21DC5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1</w:t>
            </w:r>
          </w:p>
        </w:tc>
        <w:tc>
          <w:tcPr>
            <w:tcW w:w="436" w:type="pct"/>
          </w:tcPr>
          <w:p w14:paraId="079CCEA2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5.6</w:t>
            </w:r>
          </w:p>
        </w:tc>
        <w:tc>
          <w:tcPr>
            <w:tcW w:w="436" w:type="pct"/>
          </w:tcPr>
          <w:p w14:paraId="25AFDBF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2.3</w:t>
            </w:r>
          </w:p>
        </w:tc>
        <w:tc>
          <w:tcPr>
            <w:tcW w:w="436" w:type="pct"/>
          </w:tcPr>
          <w:p w14:paraId="66958424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5.5</w:t>
            </w:r>
          </w:p>
        </w:tc>
        <w:tc>
          <w:tcPr>
            <w:tcW w:w="436" w:type="pct"/>
          </w:tcPr>
          <w:p w14:paraId="10FB3FE2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6.7</w:t>
            </w:r>
          </w:p>
        </w:tc>
        <w:tc>
          <w:tcPr>
            <w:tcW w:w="473" w:type="pct"/>
          </w:tcPr>
          <w:p w14:paraId="11CE7CAC" w14:textId="77777777" w:rsidR="00EE57B1" w:rsidRDefault="00786DA2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>0.01</w:t>
            </w:r>
          </w:p>
        </w:tc>
        <w:tc>
          <w:tcPr>
            <w:tcW w:w="473" w:type="pct"/>
          </w:tcPr>
          <w:p w14:paraId="39919579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01</w:t>
            </w:r>
          </w:p>
        </w:tc>
        <w:tc>
          <w:tcPr>
            <w:tcW w:w="473" w:type="pct"/>
          </w:tcPr>
          <w:p w14:paraId="21200545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04</w:t>
            </w:r>
          </w:p>
        </w:tc>
        <w:tc>
          <w:tcPr>
            <w:tcW w:w="473" w:type="pct"/>
          </w:tcPr>
          <w:p w14:paraId="6476F86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03</w:t>
            </w:r>
          </w:p>
        </w:tc>
      </w:tr>
      <w:tr w:rsidR="00EE57B1" w14:paraId="255BDA66" w14:textId="77777777" w:rsidTr="007B5A8D">
        <w:trPr>
          <w:trHeight w:val="632"/>
          <w:jc w:val="center"/>
        </w:trPr>
        <w:tc>
          <w:tcPr>
            <w:tcW w:w="1024" w:type="pct"/>
          </w:tcPr>
          <w:p w14:paraId="52D6CBEA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C@ND-C3</w:t>
            </w:r>
          </w:p>
        </w:tc>
        <w:tc>
          <w:tcPr>
            <w:tcW w:w="340" w:type="pct"/>
          </w:tcPr>
          <w:p w14:paraId="1559BB62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.2</w:t>
            </w:r>
          </w:p>
        </w:tc>
        <w:tc>
          <w:tcPr>
            <w:tcW w:w="436" w:type="pct"/>
          </w:tcPr>
          <w:p w14:paraId="2E765D3E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7.9</w:t>
            </w:r>
          </w:p>
        </w:tc>
        <w:tc>
          <w:tcPr>
            <w:tcW w:w="436" w:type="pct"/>
          </w:tcPr>
          <w:p w14:paraId="0DE3E7AC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6.0</w:t>
            </w:r>
          </w:p>
        </w:tc>
        <w:tc>
          <w:tcPr>
            <w:tcW w:w="436" w:type="pct"/>
          </w:tcPr>
          <w:p w14:paraId="7B3B6448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2.9</w:t>
            </w:r>
          </w:p>
        </w:tc>
        <w:tc>
          <w:tcPr>
            <w:tcW w:w="436" w:type="pct"/>
          </w:tcPr>
          <w:p w14:paraId="30832434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3.2</w:t>
            </w:r>
          </w:p>
        </w:tc>
        <w:tc>
          <w:tcPr>
            <w:tcW w:w="473" w:type="pct"/>
          </w:tcPr>
          <w:p w14:paraId="3210B715" w14:textId="77777777" w:rsidR="00EE57B1" w:rsidRDefault="00786DA2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>0.4</w:t>
            </w:r>
          </w:p>
        </w:tc>
        <w:tc>
          <w:tcPr>
            <w:tcW w:w="473" w:type="pct"/>
          </w:tcPr>
          <w:p w14:paraId="464C727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6</w:t>
            </w:r>
          </w:p>
        </w:tc>
        <w:tc>
          <w:tcPr>
            <w:tcW w:w="473" w:type="pct"/>
          </w:tcPr>
          <w:p w14:paraId="7DCF8D1A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7</w:t>
            </w:r>
          </w:p>
        </w:tc>
        <w:tc>
          <w:tcPr>
            <w:tcW w:w="473" w:type="pct"/>
          </w:tcPr>
          <w:p w14:paraId="1E650ACB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5</w:t>
            </w:r>
          </w:p>
        </w:tc>
      </w:tr>
      <w:tr w:rsidR="00EE57B1" w14:paraId="3FCD9E94" w14:textId="77777777" w:rsidTr="007B5A8D">
        <w:trPr>
          <w:trHeight w:val="632"/>
          <w:jc w:val="center"/>
        </w:trPr>
        <w:tc>
          <w:tcPr>
            <w:tcW w:w="1024" w:type="pct"/>
          </w:tcPr>
          <w:p w14:paraId="4FD64DED" w14:textId="77777777" w:rsidR="00EE57B1" w:rsidRDefault="00786DA2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ND1600</w:t>
            </w:r>
          </w:p>
        </w:tc>
        <w:tc>
          <w:tcPr>
            <w:tcW w:w="340" w:type="pct"/>
          </w:tcPr>
          <w:p w14:paraId="6B7852E3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0.1</w:t>
            </w:r>
          </w:p>
        </w:tc>
        <w:tc>
          <w:tcPr>
            <w:tcW w:w="436" w:type="pct"/>
          </w:tcPr>
          <w:p w14:paraId="0210CDD9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0</w:t>
            </w:r>
          </w:p>
        </w:tc>
        <w:tc>
          <w:tcPr>
            <w:tcW w:w="436" w:type="pct"/>
          </w:tcPr>
          <w:p w14:paraId="59B5A937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37.3</w:t>
            </w:r>
          </w:p>
        </w:tc>
        <w:tc>
          <w:tcPr>
            <w:tcW w:w="436" w:type="pct"/>
          </w:tcPr>
          <w:p w14:paraId="29298358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29.0</w:t>
            </w:r>
          </w:p>
        </w:tc>
        <w:tc>
          <w:tcPr>
            <w:tcW w:w="436" w:type="pct"/>
          </w:tcPr>
          <w:p w14:paraId="38A081B7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33.7</w:t>
            </w:r>
          </w:p>
        </w:tc>
        <w:tc>
          <w:tcPr>
            <w:tcW w:w="473" w:type="pct"/>
          </w:tcPr>
          <w:p w14:paraId="009D0C8C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color w:val="000000" w:themeColor="text1"/>
                <w:sz w:val="22"/>
                <w:szCs w:val="24"/>
              </w:rPr>
              <w:t>0</w:t>
            </w:r>
          </w:p>
        </w:tc>
        <w:tc>
          <w:tcPr>
            <w:tcW w:w="473" w:type="pct"/>
          </w:tcPr>
          <w:p w14:paraId="23F6F9C7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0.</w:t>
            </w: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</w:t>
            </w: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4</w:t>
            </w:r>
          </w:p>
        </w:tc>
        <w:tc>
          <w:tcPr>
            <w:tcW w:w="473" w:type="pct"/>
          </w:tcPr>
          <w:p w14:paraId="54D9137F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0.</w:t>
            </w: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</w:t>
            </w: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3</w:t>
            </w:r>
          </w:p>
        </w:tc>
        <w:tc>
          <w:tcPr>
            <w:tcW w:w="473" w:type="pct"/>
          </w:tcPr>
          <w:p w14:paraId="26CDCA10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0.</w:t>
            </w: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</w:t>
            </w: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3</w:t>
            </w:r>
          </w:p>
        </w:tc>
      </w:tr>
      <w:tr w:rsidR="00EE57B1" w14:paraId="7CC98C66" w14:textId="77777777" w:rsidTr="007B5A8D">
        <w:trPr>
          <w:trHeight w:val="632"/>
          <w:jc w:val="center"/>
        </w:trPr>
        <w:tc>
          <w:tcPr>
            <w:tcW w:w="1024" w:type="pct"/>
          </w:tcPr>
          <w:p w14:paraId="4E497AA4" w14:textId="77777777" w:rsidR="00EE57B1" w:rsidRDefault="00786DA2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NC@ND-C9</w:t>
            </w:r>
          </w:p>
        </w:tc>
        <w:tc>
          <w:tcPr>
            <w:tcW w:w="340" w:type="pct"/>
          </w:tcPr>
          <w:p w14:paraId="73F2CE7A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2.0</w:t>
            </w:r>
          </w:p>
        </w:tc>
        <w:tc>
          <w:tcPr>
            <w:tcW w:w="436" w:type="pct"/>
          </w:tcPr>
          <w:p w14:paraId="44E8038C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17.5</w:t>
            </w:r>
          </w:p>
        </w:tc>
        <w:tc>
          <w:tcPr>
            <w:tcW w:w="436" w:type="pct"/>
          </w:tcPr>
          <w:p w14:paraId="13DCFAFD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20.2</w:t>
            </w:r>
          </w:p>
        </w:tc>
        <w:tc>
          <w:tcPr>
            <w:tcW w:w="436" w:type="pct"/>
          </w:tcPr>
          <w:p w14:paraId="1F956952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47.2</w:t>
            </w:r>
          </w:p>
        </w:tc>
        <w:tc>
          <w:tcPr>
            <w:tcW w:w="436" w:type="pct"/>
          </w:tcPr>
          <w:p w14:paraId="41F6251D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15.2</w:t>
            </w:r>
          </w:p>
        </w:tc>
        <w:tc>
          <w:tcPr>
            <w:tcW w:w="473" w:type="pct"/>
          </w:tcPr>
          <w:p w14:paraId="1AFA9777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color w:val="000000" w:themeColor="text1"/>
                <w:sz w:val="22"/>
                <w:szCs w:val="24"/>
              </w:rPr>
              <w:t>0.</w:t>
            </w:r>
            <w:r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4"/>
              </w:rPr>
              <w:t>4</w:t>
            </w:r>
          </w:p>
        </w:tc>
        <w:tc>
          <w:tcPr>
            <w:tcW w:w="473" w:type="pct"/>
          </w:tcPr>
          <w:p w14:paraId="1A91601D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0.4</w:t>
            </w:r>
          </w:p>
        </w:tc>
        <w:tc>
          <w:tcPr>
            <w:tcW w:w="473" w:type="pct"/>
          </w:tcPr>
          <w:p w14:paraId="5620EEA2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0.9</w:t>
            </w:r>
          </w:p>
        </w:tc>
        <w:tc>
          <w:tcPr>
            <w:tcW w:w="473" w:type="pct"/>
          </w:tcPr>
          <w:p w14:paraId="486F9C3C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0.3</w:t>
            </w:r>
          </w:p>
        </w:tc>
      </w:tr>
    </w:tbl>
    <w:p w14:paraId="5B1C26C1" w14:textId="77777777" w:rsidR="00EE57B1" w:rsidRDefault="00EE57B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207A423" w14:textId="77777777" w:rsidR="00EE57B1" w:rsidRDefault="00786DA2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A30AD60" w14:textId="77777777" w:rsidR="00EE57B1" w:rsidRDefault="00786DA2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able S6</w:t>
      </w:r>
      <w:r>
        <w:rPr>
          <w:rFonts w:ascii="Times New Roman" w:hAnsi="Times New Roman" w:cs="Times New Roman"/>
          <w:sz w:val="24"/>
          <w:szCs w:val="24"/>
        </w:rPr>
        <w:t xml:space="preserve"> Summary of XPS C1s data of various samples</w:t>
      </w:r>
    </w:p>
    <w:tbl>
      <w:tblPr>
        <w:tblStyle w:val="aa"/>
        <w:tblW w:w="4839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54"/>
        <w:gridCol w:w="937"/>
        <w:gridCol w:w="788"/>
        <w:gridCol w:w="978"/>
        <w:gridCol w:w="978"/>
        <w:gridCol w:w="1704"/>
      </w:tblGrid>
      <w:tr w:rsidR="00EE57B1" w14:paraId="26CD8C3D" w14:textId="77777777">
        <w:trPr>
          <w:trHeight w:val="662"/>
          <w:jc w:val="center"/>
        </w:trPr>
        <w:tc>
          <w:tcPr>
            <w:tcW w:w="1651" w:type="pct"/>
            <w:tcBorders>
              <w:top w:val="single" w:sz="4" w:space="0" w:color="auto"/>
              <w:bottom w:val="single" w:sz="4" w:space="0" w:color="auto"/>
            </w:tcBorders>
          </w:tcPr>
          <w:p w14:paraId="187833D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Sample</w:t>
            </w:r>
          </w:p>
        </w:tc>
        <w:tc>
          <w:tcPr>
            <w:tcW w:w="583" w:type="pct"/>
            <w:tcBorders>
              <w:top w:val="single" w:sz="4" w:space="0" w:color="auto"/>
              <w:bottom w:val="single" w:sz="4" w:space="0" w:color="auto"/>
            </w:tcBorders>
          </w:tcPr>
          <w:p w14:paraId="56696B2A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C</w:t>
            </w:r>
          </w:p>
          <w:p w14:paraId="2540FC9B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(at%)</w:t>
            </w:r>
          </w:p>
        </w:tc>
        <w:tc>
          <w:tcPr>
            <w:tcW w:w="490" w:type="pct"/>
            <w:tcBorders>
              <w:top w:val="single" w:sz="4" w:space="0" w:color="auto"/>
              <w:bottom w:val="single" w:sz="4" w:space="0" w:color="auto"/>
            </w:tcBorders>
          </w:tcPr>
          <w:p w14:paraId="492791B0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</w:t>
            </w:r>
          </w:p>
          <w:p w14:paraId="0E0CDC7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(at%)</w:t>
            </w:r>
          </w:p>
        </w:tc>
        <w:tc>
          <w:tcPr>
            <w:tcW w:w="608" w:type="pct"/>
            <w:tcBorders>
              <w:top w:val="single" w:sz="4" w:space="0" w:color="auto"/>
              <w:bottom w:val="single" w:sz="4" w:space="0" w:color="auto"/>
            </w:tcBorders>
          </w:tcPr>
          <w:p w14:paraId="1E7183D0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O</w:t>
            </w:r>
          </w:p>
          <w:p w14:paraId="03DA9536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(at%)</w:t>
            </w:r>
          </w:p>
        </w:tc>
        <w:tc>
          <w:tcPr>
            <w:tcW w:w="608" w:type="pct"/>
            <w:tcBorders>
              <w:top w:val="single" w:sz="4" w:space="0" w:color="auto"/>
              <w:bottom w:val="single" w:sz="4" w:space="0" w:color="auto"/>
            </w:tcBorders>
          </w:tcPr>
          <w:p w14:paraId="739AF98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sp</w:t>
            </w: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/sp</w:t>
            </w: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  <w:vertAlign w:val="superscript"/>
              </w:rPr>
              <w:t>3</w:t>
            </w:r>
          </w:p>
        </w:tc>
        <w:tc>
          <w:tcPr>
            <w:tcW w:w="1060" w:type="pct"/>
            <w:tcBorders>
              <w:top w:val="single" w:sz="4" w:space="0" w:color="auto"/>
              <w:bottom w:val="single" w:sz="4" w:space="0" w:color="auto"/>
            </w:tcBorders>
          </w:tcPr>
          <w:p w14:paraId="1B62AF3E" w14:textId="77777777" w:rsidR="00EE57B1" w:rsidRDefault="00786DA2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sp</w:t>
            </w: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  <w:vertAlign w:val="superscript"/>
              </w:rPr>
              <w:t xml:space="preserve">2 </w:t>
            </w: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carbon</w:t>
            </w:r>
          </w:p>
          <w:p w14:paraId="33E9AE39" w14:textId="77777777" w:rsidR="00EE57B1" w:rsidRDefault="00786DA2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fraction (%)</w:t>
            </w:r>
          </w:p>
        </w:tc>
      </w:tr>
      <w:tr w:rsidR="00EE57B1" w14:paraId="2CCD0A94" w14:textId="77777777">
        <w:trPr>
          <w:trHeight w:val="578"/>
          <w:jc w:val="center"/>
        </w:trPr>
        <w:tc>
          <w:tcPr>
            <w:tcW w:w="1651" w:type="pct"/>
            <w:tcBorders>
              <w:top w:val="single" w:sz="4" w:space="0" w:color="auto"/>
            </w:tcBorders>
          </w:tcPr>
          <w:p w14:paraId="3689B73C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D</w:t>
            </w:r>
          </w:p>
        </w:tc>
        <w:tc>
          <w:tcPr>
            <w:tcW w:w="583" w:type="pct"/>
            <w:tcBorders>
              <w:top w:val="single" w:sz="4" w:space="0" w:color="auto"/>
            </w:tcBorders>
          </w:tcPr>
          <w:p w14:paraId="5C473FAD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87.6</w:t>
            </w:r>
          </w:p>
        </w:tc>
        <w:tc>
          <w:tcPr>
            <w:tcW w:w="490" w:type="pct"/>
            <w:tcBorders>
              <w:top w:val="single" w:sz="4" w:space="0" w:color="auto"/>
            </w:tcBorders>
          </w:tcPr>
          <w:p w14:paraId="3462C99B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8</w:t>
            </w:r>
          </w:p>
        </w:tc>
        <w:tc>
          <w:tcPr>
            <w:tcW w:w="608" w:type="pct"/>
            <w:tcBorders>
              <w:top w:val="single" w:sz="4" w:space="0" w:color="auto"/>
            </w:tcBorders>
          </w:tcPr>
          <w:p w14:paraId="4CDD1F84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0.5</w:t>
            </w:r>
          </w:p>
        </w:tc>
        <w:tc>
          <w:tcPr>
            <w:tcW w:w="608" w:type="pct"/>
            <w:tcBorders>
              <w:top w:val="single" w:sz="4" w:space="0" w:color="auto"/>
            </w:tcBorders>
          </w:tcPr>
          <w:p w14:paraId="5A0EED7C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2</w:t>
            </w:r>
          </w:p>
        </w:tc>
        <w:tc>
          <w:tcPr>
            <w:tcW w:w="1060" w:type="pct"/>
            <w:tcBorders>
              <w:top w:val="single" w:sz="4" w:space="0" w:color="auto"/>
            </w:tcBorders>
          </w:tcPr>
          <w:p w14:paraId="09B9826B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6.7</w:t>
            </w:r>
          </w:p>
        </w:tc>
      </w:tr>
      <w:tr w:rsidR="00EE57B1" w14:paraId="5ECE3AF1" w14:textId="77777777">
        <w:trPr>
          <w:trHeight w:val="592"/>
          <w:jc w:val="center"/>
        </w:trPr>
        <w:tc>
          <w:tcPr>
            <w:tcW w:w="1651" w:type="pct"/>
          </w:tcPr>
          <w:p w14:paraId="511BA316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C@ND-700</w:t>
            </w:r>
          </w:p>
        </w:tc>
        <w:tc>
          <w:tcPr>
            <w:tcW w:w="583" w:type="pct"/>
          </w:tcPr>
          <w:p w14:paraId="2C4C5C3C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89.9</w:t>
            </w:r>
          </w:p>
        </w:tc>
        <w:tc>
          <w:tcPr>
            <w:tcW w:w="490" w:type="pct"/>
          </w:tcPr>
          <w:p w14:paraId="087B2A1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4.0</w:t>
            </w:r>
          </w:p>
        </w:tc>
        <w:tc>
          <w:tcPr>
            <w:tcW w:w="608" w:type="pct"/>
          </w:tcPr>
          <w:p w14:paraId="780A61FC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6.1</w:t>
            </w:r>
          </w:p>
        </w:tc>
        <w:tc>
          <w:tcPr>
            <w:tcW w:w="608" w:type="pct"/>
          </w:tcPr>
          <w:p w14:paraId="415DF223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3</w:t>
            </w:r>
          </w:p>
        </w:tc>
        <w:tc>
          <w:tcPr>
            <w:tcW w:w="1060" w:type="pct"/>
          </w:tcPr>
          <w:p w14:paraId="4C1F10A4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3.1</w:t>
            </w:r>
          </w:p>
        </w:tc>
      </w:tr>
      <w:tr w:rsidR="00EE57B1" w14:paraId="7149F1B8" w14:textId="77777777">
        <w:trPr>
          <w:trHeight w:val="578"/>
          <w:jc w:val="center"/>
        </w:trPr>
        <w:tc>
          <w:tcPr>
            <w:tcW w:w="1651" w:type="pct"/>
          </w:tcPr>
          <w:p w14:paraId="28B827D0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C@ND-900</w:t>
            </w:r>
          </w:p>
        </w:tc>
        <w:tc>
          <w:tcPr>
            <w:tcW w:w="583" w:type="pct"/>
          </w:tcPr>
          <w:p w14:paraId="3BDC1E7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92.3</w:t>
            </w:r>
          </w:p>
        </w:tc>
        <w:tc>
          <w:tcPr>
            <w:tcW w:w="490" w:type="pct"/>
          </w:tcPr>
          <w:p w14:paraId="068AB00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.7</w:t>
            </w:r>
          </w:p>
        </w:tc>
        <w:tc>
          <w:tcPr>
            <w:tcW w:w="608" w:type="pct"/>
          </w:tcPr>
          <w:p w14:paraId="118EBCE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4.0</w:t>
            </w:r>
          </w:p>
        </w:tc>
        <w:tc>
          <w:tcPr>
            <w:tcW w:w="608" w:type="pct"/>
          </w:tcPr>
          <w:p w14:paraId="2BF0C527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5</w:t>
            </w:r>
          </w:p>
        </w:tc>
        <w:tc>
          <w:tcPr>
            <w:tcW w:w="1060" w:type="pct"/>
          </w:tcPr>
          <w:p w14:paraId="4EC83299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3.3</w:t>
            </w:r>
          </w:p>
        </w:tc>
      </w:tr>
      <w:tr w:rsidR="00EE57B1" w14:paraId="358C88C5" w14:textId="77777777">
        <w:trPr>
          <w:trHeight w:val="592"/>
          <w:jc w:val="center"/>
        </w:trPr>
        <w:tc>
          <w:tcPr>
            <w:tcW w:w="1651" w:type="pct"/>
          </w:tcPr>
          <w:p w14:paraId="3CCB0D64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C@ND-1100</w:t>
            </w:r>
          </w:p>
        </w:tc>
        <w:tc>
          <w:tcPr>
            <w:tcW w:w="583" w:type="pct"/>
          </w:tcPr>
          <w:p w14:paraId="54CD7E62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93.0</w:t>
            </w:r>
          </w:p>
        </w:tc>
        <w:tc>
          <w:tcPr>
            <w:tcW w:w="490" w:type="pct"/>
          </w:tcPr>
          <w:p w14:paraId="6A765342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.2</w:t>
            </w:r>
          </w:p>
        </w:tc>
        <w:tc>
          <w:tcPr>
            <w:tcW w:w="608" w:type="pct"/>
          </w:tcPr>
          <w:p w14:paraId="58650D20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4.8</w:t>
            </w:r>
          </w:p>
        </w:tc>
        <w:tc>
          <w:tcPr>
            <w:tcW w:w="608" w:type="pct"/>
          </w:tcPr>
          <w:p w14:paraId="37B57205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7</w:t>
            </w:r>
          </w:p>
        </w:tc>
        <w:tc>
          <w:tcPr>
            <w:tcW w:w="1060" w:type="pct"/>
          </w:tcPr>
          <w:p w14:paraId="46E40B26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41.2</w:t>
            </w:r>
          </w:p>
        </w:tc>
      </w:tr>
      <w:tr w:rsidR="00EE57B1" w14:paraId="083894DE" w14:textId="77777777">
        <w:trPr>
          <w:trHeight w:val="592"/>
          <w:jc w:val="center"/>
        </w:trPr>
        <w:tc>
          <w:tcPr>
            <w:tcW w:w="1651" w:type="pct"/>
          </w:tcPr>
          <w:p w14:paraId="6B67D0D8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C@ND-1300</w:t>
            </w:r>
          </w:p>
        </w:tc>
        <w:tc>
          <w:tcPr>
            <w:tcW w:w="583" w:type="pct"/>
          </w:tcPr>
          <w:p w14:paraId="08C3E229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93.7</w:t>
            </w:r>
          </w:p>
        </w:tc>
        <w:tc>
          <w:tcPr>
            <w:tcW w:w="490" w:type="pct"/>
          </w:tcPr>
          <w:p w14:paraId="5DC803C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.1</w:t>
            </w:r>
          </w:p>
        </w:tc>
        <w:tc>
          <w:tcPr>
            <w:tcW w:w="608" w:type="pct"/>
          </w:tcPr>
          <w:p w14:paraId="5D44DA2E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4.2</w:t>
            </w:r>
          </w:p>
        </w:tc>
        <w:tc>
          <w:tcPr>
            <w:tcW w:w="608" w:type="pct"/>
          </w:tcPr>
          <w:p w14:paraId="3572F319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5</w:t>
            </w:r>
          </w:p>
        </w:tc>
        <w:tc>
          <w:tcPr>
            <w:tcW w:w="1060" w:type="pct"/>
          </w:tcPr>
          <w:p w14:paraId="15E4DE80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60</w:t>
            </w:r>
          </w:p>
        </w:tc>
      </w:tr>
      <w:tr w:rsidR="00EE57B1" w14:paraId="77FED155" w14:textId="77777777">
        <w:trPr>
          <w:trHeight w:val="578"/>
          <w:jc w:val="center"/>
        </w:trPr>
        <w:tc>
          <w:tcPr>
            <w:tcW w:w="1651" w:type="pct"/>
          </w:tcPr>
          <w:p w14:paraId="7DB3BD3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D900</w:t>
            </w:r>
          </w:p>
        </w:tc>
        <w:tc>
          <w:tcPr>
            <w:tcW w:w="583" w:type="pct"/>
          </w:tcPr>
          <w:p w14:paraId="7370075B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95.4</w:t>
            </w:r>
          </w:p>
        </w:tc>
        <w:tc>
          <w:tcPr>
            <w:tcW w:w="490" w:type="pct"/>
          </w:tcPr>
          <w:p w14:paraId="2BD7166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6</w:t>
            </w:r>
          </w:p>
        </w:tc>
        <w:tc>
          <w:tcPr>
            <w:tcW w:w="608" w:type="pct"/>
          </w:tcPr>
          <w:p w14:paraId="75847B36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.0</w:t>
            </w:r>
          </w:p>
        </w:tc>
        <w:tc>
          <w:tcPr>
            <w:tcW w:w="608" w:type="pct"/>
          </w:tcPr>
          <w:p w14:paraId="7677AD1E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3</w:t>
            </w:r>
          </w:p>
        </w:tc>
        <w:tc>
          <w:tcPr>
            <w:tcW w:w="1060" w:type="pct"/>
          </w:tcPr>
          <w:p w14:paraId="68394451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3.1</w:t>
            </w:r>
          </w:p>
        </w:tc>
      </w:tr>
      <w:tr w:rsidR="00EE57B1" w14:paraId="4DD0BEC6" w14:textId="77777777">
        <w:trPr>
          <w:trHeight w:val="592"/>
          <w:jc w:val="center"/>
        </w:trPr>
        <w:tc>
          <w:tcPr>
            <w:tcW w:w="1651" w:type="pct"/>
          </w:tcPr>
          <w:p w14:paraId="05B1980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C@ND-C1</w:t>
            </w:r>
          </w:p>
        </w:tc>
        <w:tc>
          <w:tcPr>
            <w:tcW w:w="583" w:type="pct"/>
          </w:tcPr>
          <w:p w14:paraId="0921F89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93.3</w:t>
            </w:r>
          </w:p>
        </w:tc>
        <w:tc>
          <w:tcPr>
            <w:tcW w:w="490" w:type="pct"/>
          </w:tcPr>
          <w:p w14:paraId="774BA87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.2</w:t>
            </w:r>
          </w:p>
        </w:tc>
        <w:tc>
          <w:tcPr>
            <w:tcW w:w="608" w:type="pct"/>
          </w:tcPr>
          <w:p w14:paraId="2C8A48ED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.5</w:t>
            </w:r>
          </w:p>
        </w:tc>
        <w:tc>
          <w:tcPr>
            <w:tcW w:w="608" w:type="pct"/>
          </w:tcPr>
          <w:p w14:paraId="501C7D65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6</w:t>
            </w:r>
          </w:p>
        </w:tc>
        <w:tc>
          <w:tcPr>
            <w:tcW w:w="1060" w:type="pct"/>
          </w:tcPr>
          <w:p w14:paraId="7003689A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7.5</w:t>
            </w:r>
          </w:p>
        </w:tc>
      </w:tr>
      <w:tr w:rsidR="00EE57B1" w14:paraId="6415ECD2" w14:textId="77777777">
        <w:trPr>
          <w:trHeight w:val="578"/>
          <w:jc w:val="center"/>
        </w:trPr>
        <w:tc>
          <w:tcPr>
            <w:tcW w:w="1651" w:type="pct"/>
          </w:tcPr>
          <w:p w14:paraId="5C33A23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D1300</w:t>
            </w:r>
          </w:p>
        </w:tc>
        <w:tc>
          <w:tcPr>
            <w:tcW w:w="583" w:type="pct"/>
          </w:tcPr>
          <w:p w14:paraId="43E42F7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98.9</w:t>
            </w:r>
          </w:p>
        </w:tc>
        <w:tc>
          <w:tcPr>
            <w:tcW w:w="490" w:type="pct"/>
          </w:tcPr>
          <w:p w14:paraId="23FCD2C0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0.1</w:t>
            </w:r>
          </w:p>
        </w:tc>
        <w:tc>
          <w:tcPr>
            <w:tcW w:w="608" w:type="pct"/>
          </w:tcPr>
          <w:p w14:paraId="352DDB47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0</w:t>
            </w:r>
          </w:p>
        </w:tc>
        <w:tc>
          <w:tcPr>
            <w:tcW w:w="608" w:type="pct"/>
          </w:tcPr>
          <w:p w14:paraId="3B42103B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2</w:t>
            </w:r>
          </w:p>
        </w:tc>
        <w:tc>
          <w:tcPr>
            <w:tcW w:w="1060" w:type="pct"/>
          </w:tcPr>
          <w:p w14:paraId="70756E50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54.5</w:t>
            </w:r>
          </w:p>
        </w:tc>
      </w:tr>
      <w:tr w:rsidR="00EE57B1" w14:paraId="7C2C9AAE" w14:textId="77777777">
        <w:trPr>
          <w:trHeight w:val="423"/>
          <w:jc w:val="center"/>
        </w:trPr>
        <w:tc>
          <w:tcPr>
            <w:tcW w:w="1651" w:type="pct"/>
          </w:tcPr>
          <w:p w14:paraId="382B149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bookmarkStart w:id="13" w:name="OLE_LINK83"/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C@ND-C3</w:t>
            </w:r>
            <w:bookmarkEnd w:id="13"/>
          </w:p>
        </w:tc>
        <w:tc>
          <w:tcPr>
            <w:tcW w:w="583" w:type="pct"/>
          </w:tcPr>
          <w:p w14:paraId="67C10E89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96.5</w:t>
            </w:r>
          </w:p>
        </w:tc>
        <w:tc>
          <w:tcPr>
            <w:tcW w:w="490" w:type="pct"/>
          </w:tcPr>
          <w:p w14:paraId="74579461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2.2</w:t>
            </w:r>
          </w:p>
        </w:tc>
        <w:tc>
          <w:tcPr>
            <w:tcW w:w="608" w:type="pct"/>
          </w:tcPr>
          <w:p w14:paraId="5EE43BAE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3</w:t>
            </w:r>
          </w:p>
        </w:tc>
        <w:tc>
          <w:tcPr>
            <w:tcW w:w="608" w:type="pct"/>
          </w:tcPr>
          <w:p w14:paraId="74D27885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1.8</w:t>
            </w:r>
          </w:p>
        </w:tc>
        <w:tc>
          <w:tcPr>
            <w:tcW w:w="1060" w:type="pct"/>
          </w:tcPr>
          <w:p w14:paraId="49667F40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65.5</w:t>
            </w:r>
          </w:p>
        </w:tc>
      </w:tr>
      <w:tr w:rsidR="00EE57B1" w14:paraId="63FB6369" w14:textId="77777777">
        <w:trPr>
          <w:trHeight w:val="423"/>
          <w:jc w:val="center"/>
        </w:trPr>
        <w:tc>
          <w:tcPr>
            <w:tcW w:w="1651" w:type="pct"/>
          </w:tcPr>
          <w:p w14:paraId="5636FCA5" w14:textId="77777777" w:rsidR="00EE57B1" w:rsidRDefault="00786DA2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D1600</w:t>
            </w:r>
          </w:p>
        </w:tc>
        <w:tc>
          <w:tcPr>
            <w:tcW w:w="583" w:type="pct"/>
          </w:tcPr>
          <w:p w14:paraId="16873477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98.8</w:t>
            </w:r>
          </w:p>
        </w:tc>
        <w:tc>
          <w:tcPr>
            <w:tcW w:w="490" w:type="pct"/>
          </w:tcPr>
          <w:p w14:paraId="5BF469A2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0</w:t>
            </w: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.1</w:t>
            </w:r>
          </w:p>
        </w:tc>
        <w:tc>
          <w:tcPr>
            <w:tcW w:w="608" w:type="pct"/>
          </w:tcPr>
          <w:p w14:paraId="4A8552BA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1.1</w:t>
            </w:r>
          </w:p>
        </w:tc>
        <w:tc>
          <w:tcPr>
            <w:tcW w:w="608" w:type="pct"/>
          </w:tcPr>
          <w:p w14:paraId="77C39278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2.</w:t>
            </w: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9</w:t>
            </w:r>
          </w:p>
        </w:tc>
        <w:tc>
          <w:tcPr>
            <w:tcW w:w="1060" w:type="pct"/>
          </w:tcPr>
          <w:p w14:paraId="24D6EAD3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74.5</w:t>
            </w:r>
          </w:p>
        </w:tc>
      </w:tr>
      <w:tr w:rsidR="00EE57B1" w14:paraId="46820F6D" w14:textId="77777777">
        <w:trPr>
          <w:trHeight w:val="423"/>
          <w:jc w:val="center"/>
        </w:trPr>
        <w:tc>
          <w:tcPr>
            <w:tcW w:w="1651" w:type="pct"/>
          </w:tcPr>
          <w:p w14:paraId="3E21AD47" w14:textId="77777777" w:rsidR="00EE57B1" w:rsidRDefault="00786DA2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NC@ND-C9</w:t>
            </w:r>
          </w:p>
        </w:tc>
        <w:tc>
          <w:tcPr>
            <w:tcW w:w="583" w:type="pct"/>
          </w:tcPr>
          <w:p w14:paraId="2D01597B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96.9</w:t>
            </w:r>
          </w:p>
        </w:tc>
        <w:tc>
          <w:tcPr>
            <w:tcW w:w="490" w:type="pct"/>
          </w:tcPr>
          <w:p w14:paraId="27D2919C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2.0</w:t>
            </w:r>
          </w:p>
        </w:tc>
        <w:tc>
          <w:tcPr>
            <w:tcW w:w="608" w:type="pct"/>
          </w:tcPr>
          <w:p w14:paraId="5428E3EA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1.1</w:t>
            </w:r>
          </w:p>
        </w:tc>
        <w:tc>
          <w:tcPr>
            <w:tcW w:w="608" w:type="pct"/>
          </w:tcPr>
          <w:p w14:paraId="3FBC6478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3.8</w:t>
            </w:r>
          </w:p>
        </w:tc>
        <w:tc>
          <w:tcPr>
            <w:tcW w:w="1060" w:type="pct"/>
          </w:tcPr>
          <w:p w14:paraId="39672EFA" w14:textId="77777777" w:rsidR="00EE57B1" w:rsidRDefault="00786DA2">
            <w:pPr>
              <w:jc w:val="center"/>
              <w:rPr>
                <w:rFonts w:ascii="Times New Roman" w:hAnsi="Times New Roman" w:cs="Times New Roman"/>
                <w:bCs/>
                <w:sz w:val="22"/>
                <w:szCs w:val="24"/>
              </w:rPr>
            </w:pPr>
            <w:r>
              <w:rPr>
                <w:rFonts w:ascii="Times New Roman" w:hAnsi="Times New Roman" w:cs="Times New Roman" w:hint="eastAsia"/>
                <w:bCs/>
                <w:sz w:val="22"/>
                <w:szCs w:val="24"/>
              </w:rPr>
              <w:t>7</w:t>
            </w:r>
            <w:r>
              <w:rPr>
                <w:rFonts w:ascii="Times New Roman" w:hAnsi="Times New Roman" w:cs="Times New Roman"/>
                <w:bCs/>
                <w:sz w:val="22"/>
                <w:szCs w:val="24"/>
              </w:rPr>
              <w:t>9.2</w:t>
            </w:r>
          </w:p>
        </w:tc>
      </w:tr>
    </w:tbl>
    <w:p w14:paraId="0696A3F0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5C1BF1C5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37170CA0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0A4C2BD9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273ACF84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1637D0D3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7652E845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65A5930E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1C0760D2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621A1EDF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1F1F2EE6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0A56F7E3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45707A22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070A4CD0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31316E9A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506CD5C6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7A51DFDF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32067123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3C2F20C2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77089288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1EEA665E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2165DA79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5B7B21E2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2A39595E" wp14:editId="75263985">
            <wp:extent cx="2867025" cy="776478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>
                      <a:picLocks noChangeAspect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94" t="1214" r="9982" b="-122"/>
                    <a:stretch>
                      <a:fillRect/>
                    </a:stretch>
                  </pic:blipFill>
                  <pic:spPr>
                    <a:xfrm>
                      <a:off x="0" y="0"/>
                      <a:ext cx="2867614" cy="7766598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CFB159" w14:textId="77777777" w:rsidR="00EE57B1" w:rsidRDefault="00786DA2">
      <w:pPr>
        <w:widowControl/>
        <w:jc w:val="left"/>
        <w:rPr>
          <w:rFonts w:ascii="Times New Roman" w:hAnsi="Times New Roman" w:cs="Times New Roman"/>
          <w:b/>
          <w:bCs/>
          <w:kern w:val="28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S6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bCs/>
          <w:kern w:val="28"/>
          <w:sz w:val="24"/>
          <w:szCs w:val="24"/>
        </w:rPr>
        <w:t>Relationships between pyrrolic N (a), graphitic N (b) and N oxide(c) content and yield of 2-phenylbenzoxazole normalized by sp</w:t>
      </w:r>
      <w:r>
        <w:rPr>
          <w:rFonts w:ascii="Times New Roman" w:hAnsi="Times New Roman" w:cs="Times New Roman"/>
          <w:bCs/>
          <w:kern w:val="28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bCs/>
          <w:kern w:val="28"/>
          <w:sz w:val="24"/>
          <w:szCs w:val="24"/>
        </w:rPr>
        <w:t xml:space="preserve"> carbon fraction.</w:t>
      </w:r>
      <w:r>
        <w:rPr>
          <w:rFonts w:ascii="Times New Roman" w:hAnsi="Times New Roman" w:cs="Times New Roman" w:hint="eastAsia"/>
          <w:b/>
          <w:bCs/>
          <w:kern w:val="28"/>
          <w:sz w:val="24"/>
          <w:szCs w:val="24"/>
        </w:rPr>
        <w:t xml:space="preserve"> </w:t>
      </w:r>
    </w:p>
    <w:p w14:paraId="43D3596E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1E1AB059" w14:textId="77777777" w:rsidR="00EE57B1" w:rsidRDefault="00EE57B1">
      <w:pPr>
        <w:widowControl/>
        <w:jc w:val="left"/>
        <w:rPr>
          <w:rFonts w:ascii="Times New Roman" w:hAnsi="Times New Roman" w:cs="Times New Roman"/>
          <w:b/>
          <w:bCs/>
          <w:kern w:val="28"/>
          <w:sz w:val="24"/>
          <w:szCs w:val="24"/>
        </w:rPr>
      </w:pPr>
    </w:p>
    <w:p w14:paraId="00EC0294" w14:textId="77777777" w:rsidR="00EE57B1" w:rsidRDefault="00786DA2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able S7</w:t>
      </w:r>
      <w:r>
        <w:rPr>
          <w:rFonts w:ascii="Times New Roman" w:hAnsi="Times New Roman" w:cs="Times New Roman"/>
          <w:sz w:val="24"/>
          <w:szCs w:val="24"/>
        </w:rPr>
        <w:t xml:space="preserve"> Summary of Raman peaks assignments.</w:t>
      </w:r>
    </w:p>
    <w:tbl>
      <w:tblPr>
        <w:tblStyle w:val="aa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05"/>
        <w:gridCol w:w="2835"/>
      </w:tblGrid>
      <w:tr w:rsidR="00EE57B1" w14:paraId="517087E8" w14:textId="77777777">
        <w:trPr>
          <w:jc w:val="center"/>
        </w:trPr>
        <w:tc>
          <w:tcPr>
            <w:tcW w:w="2405" w:type="dxa"/>
            <w:tcBorders>
              <w:top w:val="single" w:sz="4" w:space="0" w:color="auto"/>
              <w:bottom w:val="single" w:sz="4" w:space="0" w:color="auto"/>
            </w:tcBorders>
          </w:tcPr>
          <w:p w14:paraId="792B9CBD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osition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14:paraId="1928E89D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ssignment</w:t>
            </w:r>
          </w:p>
        </w:tc>
      </w:tr>
      <w:tr w:rsidR="00EE57B1" w14:paraId="76C5AEC1" w14:textId="77777777">
        <w:trPr>
          <w:jc w:val="center"/>
        </w:trPr>
        <w:tc>
          <w:tcPr>
            <w:tcW w:w="2405" w:type="dxa"/>
            <w:tcBorders>
              <w:top w:val="single" w:sz="4" w:space="0" w:color="auto"/>
            </w:tcBorders>
          </w:tcPr>
          <w:p w14:paraId="651AA3F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324 cm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14:paraId="4A1084DB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Diamond peak</w:t>
            </w:r>
          </w:p>
        </w:tc>
      </w:tr>
      <w:tr w:rsidR="00EE57B1" w14:paraId="59C22207" w14:textId="77777777">
        <w:trPr>
          <w:jc w:val="center"/>
        </w:trPr>
        <w:tc>
          <w:tcPr>
            <w:tcW w:w="2405" w:type="dxa"/>
          </w:tcPr>
          <w:p w14:paraId="18CE2338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400 cm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835" w:type="dxa"/>
          </w:tcPr>
          <w:p w14:paraId="3729CD9F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Disorder-induced D band</w:t>
            </w:r>
          </w:p>
        </w:tc>
      </w:tr>
      <w:tr w:rsidR="00EE57B1" w14:paraId="04DF303E" w14:textId="77777777">
        <w:trPr>
          <w:jc w:val="center"/>
        </w:trPr>
        <w:tc>
          <w:tcPr>
            <w:tcW w:w="2405" w:type="dxa"/>
          </w:tcPr>
          <w:p w14:paraId="07A05B83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590 cm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835" w:type="dxa"/>
          </w:tcPr>
          <w:p w14:paraId="2DE35275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G band</w:t>
            </w:r>
          </w:p>
        </w:tc>
      </w:tr>
      <w:tr w:rsidR="00EE57B1" w14:paraId="213623DE" w14:textId="77777777">
        <w:trPr>
          <w:jc w:val="center"/>
        </w:trPr>
        <w:tc>
          <w:tcPr>
            <w:tcW w:w="2405" w:type="dxa"/>
            <w:tcBorders>
              <w:bottom w:val="single" w:sz="4" w:space="0" w:color="auto"/>
            </w:tcBorders>
          </w:tcPr>
          <w:p w14:paraId="014A76EB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1640 cm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20C0D849" w14:textId="77777777" w:rsidR="00EE57B1" w:rsidRDefault="00786D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O-H bending vibrations</w:t>
            </w:r>
          </w:p>
        </w:tc>
      </w:tr>
    </w:tbl>
    <w:p w14:paraId="350AB53B" w14:textId="77777777" w:rsidR="00EE57B1" w:rsidRDefault="00EE57B1">
      <w:pPr>
        <w:rPr>
          <w:rFonts w:ascii="Times New Roman" w:hAnsi="Times New Roman" w:cs="Times New Roman"/>
          <w:b/>
          <w:bCs/>
          <w:kern w:val="28"/>
          <w:sz w:val="24"/>
          <w:szCs w:val="24"/>
        </w:rPr>
      </w:pPr>
    </w:p>
    <w:p w14:paraId="76D775C1" w14:textId="01104502" w:rsidR="005B1E2C" w:rsidRDefault="005B1E2C">
      <w:pPr>
        <w:widowControl/>
        <w:jc w:val="left"/>
        <w:rPr>
          <w:rFonts w:ascii="Times New Roman" w:hAnsi="Times New Roman" w:cs="Times New Roman"/>
          <w:b/>
          <w:bCs/>
          <w:kern w:val="28"/>
          <w:sz w:val="24"/>
          <w:szCs w:val="24"/>
        </w:rPr>
      </w:pPr>
      <w:r>
        <w:rPr>
          <w:rFonts w:ascii="Times New Roman" w:hAnsi="Times New Roman" w:cs="Times New Roman"/>
          <w:b/>
          <w:bCs/>
          <w:kern w:val="28"/>
          <w:sz w:val="24"/>
          <w:szCs w:val="24"/>
        </w:rPr>
        <w:br w:type="page"/>
      </w:r>
    </w:p>
    <w:p w14:paraId="6833FC4C" w14:textId="77777777" w:rsidR="00EE57B1" w:rsidRDefault="00EE57B1">
      <w:pPr>
        <w:widowControl/>
        <w:jc w:val="left"/>
        <w:rPr>
          <w:rFonts w:ascii="Times New Roman" w:hAnsi="Times New Roman" w:cs="Times New Roman"/>
          <w:b/>
          <w:bCs/>
          <w:kern w:val="28"/>
          <w:sz w:val="24"/>
          <w:szCs w:val="24"/>
        </w:rPr>
      </w:pPr>
    </w:p>
    <w:p w14:paraId="42CD6317" w14:textId="6C18DBCD" w:rsidR="00EE57B1" w:rsidRDefault="00FC13BB">
      <w:pPr>
        <w:rPr>
          <w:rFonts w:ascii="Times New Roman" w:hAnsi="Times New Roman" w:cs="Times New Roman"/>
          <w:b/>
          <w:bCs/>
          <w:kern w:val="28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kern w:val="28"/>
          <w:sz w:val="24"/>
          <w:szCs w:val="24"/>
        </w:rPr>
        <w:drawing>
          <wp:inline distT="0" distB="0" distL="0" distR="0" wp14:anchorId="10B532C6" wp14:editId="61226168">
            <wp:extent cx="5274310" cy="3664585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64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5F2FDD" w14:textId="590FDDDA" w:rsidR="00EE57B1" w:rsidRDefault="00786DA2">
      <w:pPr>
        <w:jc w:val="left"/>
        <w:rPr>
          <w:rFonts w:ascii="Times New Roman" w:hAnsi="Times New Roman" w:cs="Times New Roman"/>
          <w:b/>
          <w:sz w:val="24"/>
          <w:szCs w:val="24"/>
        </w:rPr>
      </w:pPr>
      <w:bookmarkStart w:id="14" w:name="OLE_LINK149"/>
      <w:bookmarkStart w:id="15" w:name="OLE_LINK150"/>
      <w:r>
        <w:rPr>
          <w:rFonts w:ascii="Times New Roman" w:hAnsi="Times New Roman" w:cs="Times New Roman"/>
          <w:b/>
          <w:kern w:val="0"/>
          <w:sz w:val="24"/>
          <w:szCs w:val="24"/>
        </w:rPr>
        <w:t>Figure S7</w:t>
      </w:r>
      <w:r>
        <w:rPr>
          <w:rFonts w:ascii="Times New Roman" w:hAnsi="Times New Roman" w:cs="Times New Roman"/>
          <w:kern w:val="0"/>
          <w:sz w:val="24"/>
          <w:szCs w:val="24"/>
        </w:rPr>
        <w:t>. The proposed structure evolution process of (a) NDs and (b)N-sp</w:t>
      </w:r>
      <w:r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kern w:val="0"/>
          <w:sz w:val="24"/>
          <w:szCs w:val="24"/>
        </w:rPr>
        <w:t>@sp</w:t>
      </w:r>
      <w:r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bookmarkEnd w:id="14"/>
      <w:bookmarkEnd w:id="15"/>
      <w:r>
        <w:rPr>
          <w:rFonts w:ascii="Times New Roman" w:hAnsi="Times New Roman" w:cs="Times New Roman"/>
          <w:kern w:val="0"/>
          <w:sz w:val="24"/>
          <w:szCs w:val="24"/>
        </w:rPr>
        <w:t>nanocarbon.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</w:p>
    <w:p w14:paraId="4ABC0834" w14:textId="77777777" w:rsidR="00EE57B1" w:rsidRDefault="00786DA2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A938158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45C02D64" wp14:editId="789A1EAE">
            <wp:extent cx="4302125" cy="7501255"/>
            <wp:effectExtent l="0" t="0" r="3175" b="4445"/>
            <wp:docPr id="73" name="图片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" name="图片 73"/>
                    <pic:cNvPicPr>
                      <a:picLocks noChangeAspect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17" t="430"/>
                    <a:stretch>
                      <a:fillRect/>
                    </a:stretch>
                  </pic:blipFill>
                  <pic:spPr>
                    <a:xfrm>
                      <a:off x="0" y="0"/>
                      <a:ext cx="4303016" cy="7502612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D5C743" w14:textId="0CA29C04" w:rsidR="00EE57B1" w:rsidRDefault="00786DA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kern w:val="0"/>
          <w:sz w:val="24"/>
          <w:szCs w:val="24"/>
        </w:rPr>
        <w:t>Figure S8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. Topography and CPD images of the </w:t>
      </w:r>
      <w:r>
        <w:rPr>
          <w:rFonts w:ascii="Times New Roman" w:hAnsi="Times New Roman" w:cs="Times New Roman"/>
          <w:bCs/>
          <w:kern w:val="28"/>
          <w:sz w:val="24"/>
          <w:szCs w:val="24"/>
        </w:rPr>
        <w:t xml:space="preserve">NC@ND-900 </w:t>
      </w:r>
      <w:bookmarkStart w:id="16" w:name="OLE_LINK37"/>
      <w:bookmarkStart w:id="17" w:name="OLE_LINK36"/>
      <w:r>
        <w:rPr>
          <w:rFonts w:ascii="Times New Roman" w:hAnsi="Times New Roman" w:cs="Times New Roman"/>
          <w:bCs/>
          <w:kern w:val="28"/>
          <w:sz w:val="24"/>
          <w:szCs w:val="24"/>
        </w:rPr>
        <w:t>(a</w:t>
      </w:r>
      <w:r>
        <w:rPr>
          <w:rFonts w:ascii="Times New Roman" w:hAnsi="Times New Roman" w:cs="Times New Roman" w:hint="eastAsia"/>
          <w:bCs/>
          <w:kern w:val="28"/>
          <w:sz w:val="24"/>
          <w:szCs w:val="24"/>
        </w:rPr>
        <w:t>, b</w:t>
      </w:r>
      <w:r>
        <w:rPr>
          <w:rFonts w:ascii="Times New Roman" w:hAnsi="Times New Roman" w:cs="Times New Roman"/>
          <w:bCs/>
          <w:kern w:val="28"/>
          <w:sz w:val="24"/>
          <w:szCs w:val="24"/>
        </w:rPr>
        <w:t>)</w:t>
      </w:r>
      <w:bookmarkEnd w:id="16"/>
      <w:bookmarkEnd w:id="17"/>
      <w:r>
        <w:rPr>
          <w:rFonts w:ascii="Times New Roman" w:hAnsi="Times New Roman" w:cs="Times New Roman"/>
          <w:bCs/>
          <w:kern w:val="28"/>
          <w:sz w:val="24"/>
          <w:szCs w:val="24"/>
        </w:rPr>
        <w:t>, NC@ND-C</w:t>
      </w:r>
      <w:r>
        <w:rPr>
          <w:rFonts w:ascii="Times New Roman" w:hAnsi="Times New Roman" w:cs="Times New Roman"/>
          <w:bCs/>
          <w:kern w:val="28"/>
          <w:sz w:val="24"/>
          <w:szCs w:val="24"/>
          <w:vertAlign w:val="subscript"/>
        </w:rPr>
        <w:t xml:space="preserve">1 </w:t>
      </w:r>
      <w:r>
        <w:rPr>
          <w:rFonts w:ascii="Times New Roman" w:hAnsi="Times New Roman" w:cs="Times New Roman"/>
          <w:bCs/>
          <w:kern w:val="28"/>
          <w:sz w:val="24"/>
          <w:szCs w:val="24"/>
        </w:rPr>
        <w:t>(c, d), NC@ND-C</w:t>
      </w:r>
      <w:r w:rsidRPr="00AA7E4D">
        <w:rPr>
          <w:rFonts w:ascii="Times New Roman" w:hAnsi="Times New Roman" w:cs="Times New Roman"/>
          <w:bCs/>
          <w:kern w:val="28"/>
          <w:sz w:val="24"/>
          <w:szCs w:val="24"/>
        </w:rPr>
        <w:t>3</w:t>
      </w:r>
      <w:r>
        <w:rPr>
          <w:rFonts w:ascii="Times New Roman" w:hAnsi="Times New Roman" w:cs="Times New Roman"/>
          <w:bCs/>
          <w:kern w:val="28"/>
          <w:sz w:val="24"/>
          <w:szCs w:val="24"/>
        </w:rPr>
        <w:t xml:space="preserve"> (e, f) and NC</w:t>
      </w:r>
      <w:r w:rsidR="00A408EC">
        <w:rPr>
          <w:rFonts w:ascii="Times New Roman" w:hAnsi="Times New Roman" w:cs="Times New Roman"/>
          <w:bCs/>
          <w:kern w:val="28"/>
          <w:sz w:val="24"/>
          <w:szCs w:val="24"/>
        </w:rPr>
        <w:t>@</w:t>
      </w:r>
      <w:r>
        <w:rPr>
          <w:rFonts w:ascii="Times New Roman" w:hAnsi="Times New Roman" w:cs="Times New Roman"/>
          <w:bCs/>
          <w:kern w:val="28"/>
          <w:sz w:val="24"/>
          <w:szCs w:val="24"/>
        </w:rPr>
        <w:t>C</w:t>
      </w:r>
      <w:r w:rsidRPr="00AA7E4D">
        <w:rPr>
          <w:rFonts w:ascii="Times New Roman" w:hAnsi="Times New Roman" w:cs="Times New Roman"/>
          <w:bCs/>
          <w:kern w:val="28"/>
          <w:sz w:val="24"/>
          <w:szCs w:val="24"/>
        </w:rPr>
        <w:t>9</w:t>
      </w:r>
      <w:r>
        <w:rPr>
          <w:rFonts w:ascii="Times New Roman" w:hAnsi="Times New Roman" w:cs="Times New Roman"/>
          <w:bCs/>
          <w:kern w:val="28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bCs/>
          <w:kern w:val="28"/>
          <w:sz w:val="24"/>
          <w:szCs w:val="24"/>
        </w:rPr>
        <w:t>(g, h)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. The scale bar at the bottom left of the figures is 1μm. </w:t>
      </w:r>
    </w:p>
    <w:p w14:paraId="5F4A3B51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B97F2BF" wp14:editId="1F4854D8">
            <wp:extent cx="4302760" cy="8047990"/>
            <wp:effectExtent l="0" t="0" r="2540" b="0"/>
            <wp:docPr id="64" name="图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" name="图片 64"/>
                    <pic:cNvPicPr>
                      <a:picLocks noChangeAspect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0563" cy="80620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D27482" w14:textId="77777777" w:rsidR="00EE57B1" w:rsidRDefault="00786DA2">
      <w:pPr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Fig. S9</w:t>
      </w:r>
      <w:r>
        <w:rPr>
          <w:rFonts w:ascii="Times New Roman" w:hAnsi="Times New Roman"/>
          <w:sz w:val="24"/>
          <w:szCs w:val="24"/>
        </w:rPr>
        <w:t xml:space="preserve"> The top and side view of </w:t>
      </w:r>
      <w:r>
        <w:rPr>
          <w:rFonts w:ascii="Times New Roman" w:hAnsi="Times New Roman" w:hint="eastAsia"/>
          <w:sz w:val="24"/>
          <w:szCs w:val="24"/>
        </w:rPr>
        <w:t xml:space="preserve">optimized </w:t>
      </w:r>
      <w:r>
        <w:rPr>
          <w:rFonts w:ascii="Times New Roman" w:hAnsi="Times New Roman" w:hint="eastAsia"/>
          <w:color w:val="000000" w:themeColor="text1"/>
          <w:sz w:val="24"/>
          <w:szCs w:val="24"/>
        </w:rPr>
        <w:t>configurations</w:t>
      </w:r>
      <w:r>
        <w:rPr>
          <w:rFonts w:ascii="Times New Roman" w:hAnsi="Times New Roman" w:hint="eastAsia"/>
          <w:sz w:val="24"/>
          <w:szCs w:val="24"/>
        </w:rPr>
        <w:t xml:space="preserve"> of</w:t>
      </w:r>
      <w:r>
        <w:rPr>
          <w:rFonts w:ascii="Times New Roman" w:hAnsi="Times New Roman"/>
          <w:sz w:val="24"/>
          <w:szCs w:val="24"/>
        </w:rPr>
        <w:t xml:space="preserve"> (a)</w:t>
      </w:r>
      <w:r>
        <w:rPr>
          <w:rFonts w:ascii="Times New Roman" w:hAnsi="Times New Roman" w:cs="Times New Roman"/>
        </w:rPr>
        <w:t xml:space="preserve"> NG@ND</w:t>
      </w:r>
      <w:r>
        <w:rPr>
          <w:rFonts w:ascii="Times New Roman" w:hAnsi="Times New Roman" w:cs="Times New Roman"/>
          <w:sz w:val="24"/>
          <w:szCs w:val="24"/>
        </w:rPr>
        <w:t>, (b) NG-2G@ND and (c) NG-4G</w:t>
      </w:r>
      <w:r>
        <w:rPr>
          <w:rFonts w:ascii="Times New Roman" w:hAnsi="Times New Roman"/>
          <w:sz w:val="24"/>
          <w:szCs w:val="24"/>
        </w:rPr>
        <w:t>.</w:t>
      </w:r>
    </w:p>
    <w:p w14:paraId="4DCC7026" w14:textId="77777777" w:rsidR="00EE57B1" w:rsidRDefault="00786DA2">
      <w:pPr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34EB9293" wp14:editId="4C62DC68">
            <wp:extent cx="4261485" cy="7889240"/>
            <wp:effectExtent l="0" t="0" r="5715" b="0"/>
            <wp:docPr id="75" name="图片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" name="图片 75"/>
                    <pic:cNvPicPr>
                      <a:picLocks noChangeAspect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9562" cy="79037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F7423D" w14:textId="77777777" w:rsidR="00EE57B1" w:rsidRDefault="00786DA2">
      <w:pPr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Fig. S10</w:t>
      </w:r>
      <w:r>
        <w:rPr>
          <w:rFonts w:ascii="Times New Roman" w:hAnsi="Times New Roman"/>
          <w:sz w:val="24"/>
          <w:szCs w:val="24"/>
        </w:rPr>
        <w:t xml:space="preserve"> The top and side view of </w:t>
      </w:r>
      <w:r>
        <w:rPr>
          <w:rFonts w:ascii="Times New Roman" w:hAnsi="Times New Roman" w:hint="eastAsia"/>
          <w:sz w:val="24"/>
          <w:szCs w:val="24"/>
        </w:rPr>
        <w:t xml:space="preserve">optimized </w:t>
      </w:r>
      <w:r>
        <w:rPr>
          <w:rFonts w:ascii="Times New Roman" w:hAnsi="Times New Roman" w:hint="eastAsia"/>
          <w:color w:val="000000" w:themeColor="text1"/>
          <w:sz w:val="24"/>
          <w:szCs w:val="24"/>
        </w:rPr>
        <w:t>configurations</w:t>
      </w:r>
      <w:r>
        <w:rPr>
          <w:rFonts w:ascii="Times New Roman" w:hAnsi="Times New Roman" w:hint="eastAsia"/>
          <w:sz w:val="24"/>
          <w:szCs w:val="24"/>
        </w:rPr>
        <w:t xml:space="preserve"> of</w:t>
      </w:r>
      <w:r>
        <w:rPr>
          <w:rFonts w:ascii="Times New Roman" w:hAnsi="Times New Roman"/>
          <w:sz w:val="24"/>
          <w:szCs w:val="24"/>
        </w:rPr>
        <w:t xml:space="preserve"> (a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/NG@ND</w:t>
      </w:r>
      <w:r>
        <w:rPr>
          <w:rFonts w:ascii="Times New Roman" w:hAnsi="Times New Roman" w:cs="Times New Roman"/>
          <w:sz w:val="24"/>
          <w:szCs w:val="24"/>
        </w:rPr>
        <w:t>, (b) O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/NG-2G@ND and (c) O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/NG-4G</w:t>
      </w:r>
      <w:r>
        <w:rPr>
          <w:rFonts w:ascii="Times New Roman" w:hAnsi="Times New Roman"/>
          <w:sz w:val="24"/>
          <w:szCs w:val="24"/>
        </w:rPr>
        <w:t>.</w:t>
      </w:r>
    </w:p>
    <w:p w14:paraId="46B4EF3C" w14:textId="77777777" w:rsidR="00EE57B1" w:rsidRDefault="00EE57B1">
      <w:pPr>
        <w:jc w:val="center"/>
        <w:rPr>
          <w:rFonts w:ascii="Times New Roman" w:hAnsi="Times New Roman"/>
          <w:sz w:val="24"/>
          <w:szCs w:val="24"/>
        </w:rPr>
      </w:pPr>
    </w:p>
    <w:p w14:paraId="264A98CE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16D4DFAB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lastRenderedPageBreak/>
        <w:drawing>
          <wp:inline distT="0" distB="0" distL="0" distR="0" wp14:anchorId="07AE54CE" wp14:editId="45F82034">
            <wp:extent cx="3975735" cy="7221855"/>
            <wp:effectExtent l="0" t="0" r="5715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/>
                    <pic:cNvPicPr>
                      <a:picLocks noChangeAspect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83111" cy="72353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56BDF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22585887" w14:textId="77777777" w:rsidR="00EE57B1" w:rsidRDefault="00786DA2">
      <w:pPr>
        <w:spacing w:afterLines="200" w:after="624"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Fig. S11</w:t>
      </w:r>
      <w:r>
        <w:rPr>
          <w:rFonts w:ascii="Times New Roman" w:hAnsi="Times New Roman"/>
          <w:sz w:val="24"/>
          <w:szCs w:val="24"/>
        </w:rPr>
        <w:t xml:space="preserve"> The top and side view of charge density difference for (a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B5A8D">
        <w:rPr>
          <w:rFonts w:ascii="Times New Roman" w:hAnsi="Times New Roman" w:cs="Times New Roman"/>
          <w:sz w:val="24"/>
          <w:szCs w:val="24"/>
        </w:rPr>
        <w:t>O</w:t>
      </w:r>
      <w:r w:rsidRPr="007B5A8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7B5A8D">
        <w:rPr>
          <w:rFonts w:ascii="Times New Roman" w:hAnsi="Times New Roman" w:cs="Times New Roman"/>
          <w:sz w:val="24"/>
          <w:szCs w:val="24"/>
        </w:rPr>
        <w:t>/NG@ND</w:t>
      </w:r>
      <w:r>
        <w:rPr>
          <w:rFonts w:ascii="Times New Roman" w:hAnsi="Times New Roman" w:cs="Times New Roman"/>
          <w:sz w:val="24"/>
          <w:szCs w:val="24"/>
        </w:rPr>
        <w:t>, (b) O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/</w:t>
      </w:r>
      <w:bookmarkStart w:id="18" w:name="_Hlk59496808"/>
      <w:r>
        <w:rPr>
          <w:rFonts w:ascii="Times New Roman" w:hAnsi="Times New Roman" w:cs="Times New Roman"/>
          <w:sz w:val="24"/>
          <w:szCs w:val="24"/>
        </w:rPr>
        <w:t xml:space="preserve">NG-2G@ND </w:t>
      </w:r>
      <w:bookmarkEnd w:id="18"/>
      <w:r>
        <w:rPr>
          <w:rFonts w:ascii="Times New Roman" w:hAnsi="Times New Roman" w:cs="Times New Roman"/>
          <w:sz w:val="24"/>
          <w:szCs w:val="24"/>
        </w:rPr>
        <w:t>and (c) O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/NG-4G</w:t>
      </w:r>
      <w:r>
        <w:rPr>
          <w:rFonts w:ascii="Times New Roman" w:hAnsi="Times New Roman"/>
          <w:sz w:val="24"/>
          <w:szCs w:val="24"/>
        </w:rPr>
        <w:t>. The yellow areas mean that the accumulation of electrons and the blue region exhibits the depletion of electrons (the isosurface value is ±0.002 e/ A</w:t>
      </w:r>
      <w:r>
        <w:rPr>
          <w:rFonts w:ascii="Times New Roman" w:hAnsi="Times New Roman"/>
          <w:sz w:val="24"/>
          <w:szCs w:val="24"/>
          <w:vertAlign w:val="superscript"/>
        </w:rPr>
        <w:t>3</w:t>
      </w:r>
      <w:r>
        <w:rPr>
          <w:rFonts w:ascii="Times New Roman" w:hAnsi="Times New Roman"/>
          <w:sz w:val="24"/>
          <w:szCs w:val="24"/>
        </w:rPr>
        <w:t xml:space="preserve">). </w:t>
      </w:r>
    </w:p>
    <w:p w14:paraId="3248F91A" w14:textId="77777777" w:rsidR="00EE57B1" w:rsidRDefault="00786DA2">
      <w:pPr>
        <w:rPr>
          <w:rFonts w:ascii="Times New Roman" w:hAnsi="Times New Roman"/>
          <w:color w:val="000000" w:themeColor="text1"/>
          <w:sz w:val="24"/>
          <w:szCs w:val="24"/>
        </w:rPr>
      </w:pPr>
      <w:r>
        <w:rPr>
          <w:rFonts w:ascii="Times New Roman" w:hAnsi="Times New Roman"/>
          <w:b/>
          <w:color w:val="000000" w:themeColor="text1"/>
          <w:sz w:val="24"/>
          <w:szCs w:val="24"/>
        </w:rPr>
        <w:lastRenderedPageBreak/>
        <w:t xml:space="preserve">Table S8 </w:t>
      </w:r>
      <w:r>
        <w:rPr>
          <w:rFonts w:ascii="Times New Roman" w:hAnsi="Times New Roman"/>
          <w:color w:val="000000" w:themeColor="text1"/>
          <w:sz w:val="24"/>
          <w:szCs w:val="24"/>
        </w:rPr>
        <w:t>Atom charge for the C atoms that adjacent to the doped-N from Bader charge analysis.</w:t>
      </w:r>
    </w:p>
    <w:p w14:paraId="34892DEB" w14:textId="77777777" w:rsidR="00EE57B1" w:rsidRDefault="00786DA2">
      <w:pPr>
        <w:rPr>
          <w:rFonts w:ascii="Times New Roman" w:hAnsi="Times New Roman"/>
          <w:color w:val="000000" w:themeColor="text1"/>
          <w:sz w:val="24"/>
          <w:szCs w:val="24"/>
        </w:rPr>
      </w:pPr>
      <w:r>
        <w:rPr>
          <w:rFonts w:ascii="Times New Roman" w:hAnsi="Times New Roman"/>
          <w:noProof/>
          <w:color w:val="000000" w:themeColor="text1"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5AF83BA9" wp14:editId="0015BB42">
                <wp:simplePos x="0" y="0"/>
                <wp:positionH relativeFrom="column">
                  <wp:posOffset>1646555</wp:posOffset>
                </wp:positionH>
                <wp:positionV relativeFrom="paragraph">
                  <wp:posOffset>52070</wp:posOffset>
                </wp:positionV>
                <wp:extent cx="2357120" cy="2118360"/>
                <wp:effectExtent l="0" t="0" r="5080" b="0"/>
                <wp:wrapNone/>
                <wp:docPr id="80" name="组合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357121" cy="2118360"/>
                          <a:chOff x="0" y="0"/>
                          <a:chExt cx="2357121" cy="2118360"/>
                        </a:xfrm>
                      </wpg:grpSpPr>
                      <pic:pic xmlns:pic="http://schemas.openxmlformats.org/drawingml/2006/picture">
                        <pic:nvPicPr>
                          <pic:cNvPr id="81" name="图片 81"/>
                          <pic:cNvPicPr>
                            <a:picLocks noChangeAspect="1"/>
                          </pic:cNvPicPr>
                        </pic:nvPicPr>
                        <pic:blipFill>
                          <a:blip r:embed="rId21"/>
                          <a:srcRect l="35555" t="26061" r="38394" b="2048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57121" cy="211836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2" name="文本框 3"/>
                        <wps:cNvSpPr txBox="1"/>
                        <wps:spPr>
                          <a:xfrm>
                            <a:off x="1138556" y="629285"/>
                            <a:ext cx="493395" cy="48768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5B361E3" w14:textId="77777777" w:rsidR="006B1FF9" w:rsidRDefault="006B1FF9">
                              <w:pPr>
                                <w:rPr>
                                  <w:kern w:val="0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00B050"/>
                                  <w:kern w:val="24"/>
                                  <w:sz w:val="40"/>
                                  <w:szCs w:val="40"/>
                                </w:rPr>
                                <w:t>C1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83" name="文本框 4"/>
                        <wps:cNvSpPr txBox="1"/>
                        <wps:spPr>
                          <a:xfrm>
                            <a:off x="1534795" y="749300"/>
                            <a:ext cx="493395" cy="48768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90E3F7F" w14:textId="77777777" w:rsidR="006B1FF9" w:rsidRDefault="006B1FF9">
                              <w:pPr>
                                <w:rPr>
                                  <w:kern w:val="0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00B050"/>
                                  <w:kern w:val="24"/>
                                  <w:sz w:val="40"/>
                                  <w:szCs w:val="40"/>
                                </w:rPr>
                                <w:t>C2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>
            <w:pict>
              <v:group w14:anchorId="5AF83BA9" id="组合 1" o:spid="_x0000_s1026" style="position:absolute;left:0;text-align:left;margin-left:129.65pt;margin-top:4.1pt;width:185.6pt;height:166.8pt;z-index:251659264" coordsize="23571,2118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kOLyZIwMAAFsIAAAOAAAAZHJzL2Uyb0RvYy54bWzEVstu1DAU3SPxD5b3&#10;bSbJPDJRZ6rS0gqpghGFD/A4TmI1iS3b89ojCjtWbGDDnj9A4m/a/gbXTjJ9DKilIBhpMnZsX99z&#10;zj327OwuywLNmdJcVCPsb3cwYhUVCa+yEX796nArwkgbUiWkEBUb4RXTeHf8+NHOQsYsELkoEqYQ&#10;BKl0vJAjnBsjY8/TNGcl0dtCsgoGU6FKYqCrMi9RZAHRy8ILOp2+txAqkUpQpjW8PagH8djFT1NG&#10;zYs01cygYoQhN+Oeyj2n9umNd0icKSJzTps0yAOyKAmvYNN1qANiCJopvhGq5FQJLVKzTUXpiTTl&#10;lDkMgMbv3EJzpMRMOixZvMjkmiag9hZPDw5Ln88nCvFkhCOgpyIlaHT57c35h3fIt+QsZBbDnCMl&#10;T+RENS+yumfxLlNV2l9AgpaO1tWaVrY0iMLLIOwN/MDHiMJY4PtR2G+Ipzmos7GO5k/vWOm1G3s2&#10;v3U6ktMYvg1P0Nrg6e56glVmphhugpT3ilESdTqTWyCpJIZPecHNypUniGeTquYTTieq7lyjHDip&#10;KT//9P3y/RmKHOd2hZ1ULyEW0rGgpxpVYj8nVcb2tITCBrtZhbyb0133xn7TgstDXhRWJttukIEJ&#10;bhXRT8ipC/RA0FnJKlM7TrECQIpK51xqjFTMyimDAlLPEpcQibWiLyFB67mwBx/nu6Df6QNe2DaM&#10;wmEXI/Bf0OlGvdqD2ihmaG6TTCFZu96Cg2DtgEN2BcbC1lCTf1qF61oCopU2R0yUyDYAEOQAApKY&#10;zI91k007peG9TsBlBvlYu8AxpluKobdB8m859SQnkkEKNuy1sgnasrn4eHbx+evFl7corM3qplmn&#10;IrN8IsB7jYn1r6jy/TDq9foYgTX7wTBo5Wi92x2G4RAEtNbtRoM+nBK1LK3xW0LuxRmJK2FL0Yaw&#10;mGr6bMssp0t4a5tTkawAwAIO5RGu4NaAojHFvnAnuJVDy72ZgThOkqsVTUyg/1/pEG7q0H2oDr2w&#10;O7BEA88DIL3TnJD/Qwd3HawL52/I4Y5puMGcoZvb1l6R1/tOvqv/BOMfAAAA//8DAFBLAwQKAAAA&#10;AAAAACEAWJSS5DflAgA35QIAFAAAAGRycy9tZWRpYS9pbWFnZTEucG5niVBORw0KGgoAAAANSUhE&#10;UgAACIAAAAO5CAIAAADkAlshAAAAA3NCSVQICAjb4U/gAAAACXBIWXMAACHVAAAh1QEEnLSdAAAg&#10;AElEQVR4nOzdaZBd5X3g/3P3vRd1a220IYlNIEDsYwyuYDDYjjOxgzOLM55J4plJxlVJJVXjqamU&#10;MyknNYmdlJOaxB57EsfO3wbvDmAcGcxiOZhFCAISktgktEuopV7vvv1fnLLCYPk2Nke6DfP5vHDd&#10;7vv0Pb/bdGHRXz3PiXW73QAAAAAAAIDoxPs9AAAAAAAAwJuNAAMAAAAAABAxAQYAAAAAACBiAgwA&#10;AAAAAEDEBBgAAAAAAICICTAAAAAAAAARE2AAAAAAAAAiJsAAAAAAAABETIABAAAAAACImAADAAAA&#10;AAAQMQEGAAAAAAAgYgIMAAAAAABAxAQYAAAAAACAiAkwAAAAAAAAERNgAAAAAAAAIibAAAAAAAAA&#10;REyAAQAAAAAAiJgAAwAAAAAAEDEBBgAAAAAAIGICDAAAAAAAQMQEGAAAAAAAgIgJMAAAAAAAABET&#10;YAAAAAAAACImwAAAAAAAAERMgAEAAAAAAIiYAAMAAAAAABAxAQYAAAAAACBiAgwAAAAAAEDEBBgA&#10;AAAAAICICTAAAAAAAAARE2AAAAAAAAAiJsAAAAAAAABETIABAAAAAACImAADAAAAAAAQMQEGAAAA&#10;AAAgYgIMAAAAAABAxAQYAAAAAACAiAkwAAAAAAAAERNgAAAAAAAAIibAAAAAAAAAREyAAQAAAAAA&#10;iJgAAwAAAAAAEDEBBgAAAAAAIGICDAAAAAAAQMQEGAAAAAAAgIgJMAAAAAAAABETYAAAAAAAACIm&#10;wAAAAAAAAERMgAEAAAAAAIiYAAMAAAAAABAxAQYAAAAAACBiAgwAAAAAAEDEBBgAAAAAAICICTAA&#10;AAAAAAARE2AAAAAAAAAiJsAAAAAAAABETIABAAAAAACImAADAAAAAAAQMQEGAAAAAAAgYgIMAAAA&#10;AABAxAQYAAAAAACAiAkwAAAAAAAAERNgAAAAAAAAIibAAAAAAAAAREyAAQAAAAAAiJgAAwAAAAAA&#10;EDEBBgAAAAAAIGICDAAAAAAAQMQEGAAAAAAAgIgJMAAAAAAAABETYAAAAAAAACImwAAAAAAAAERM&#10;gAEAAAAAAIiYAAMAAAAAABAxAQYAAAAAACBiAgwAAAAAAEDEBBgAAAAAAICICTAAAAAAAAARE2AA&#10;AAAAAAAiJsAAAAAAAABETIABAAAAAACImAADAAAAAAAQMQEGAAAAAAAgYgIMAAAAAABAxAQYAAAA&#10;AACAiAkwAAAAAAAAERNgAAAAAAAAIibAAAAAAAAAREyAAQAAAAAAiJgAAwAAAAAAEDEBBgAAAAAA&#10;IGICDAAAAAAAQMQEGAAAAAAAgIgJMAAAAAAAABETYAAAAAAAACImwAAAAAAAAERMgAEAAAAAAIiY&#10;AAMAAAAAABAxAQYAAAAAACBiAgwAAAAAAEDEBBgAAAAAAICICTAAAAAAAAARE2AAAAAAAAAiJsAA&#10;AAAAAABETIABAAAAAACImAADAAAAAAAQMQEGAAAAAAAgYgIMAAAAAABAxAQYAAAAAACAiAkwAAAA&#10;AAAAERNgAAAAAAAAIibAAAAAAAAAREyAAQAAAAAAiJgAAwAAAAAAEDEBBgAAAAAAIGICDAAAAAAA&#10;QMQEGAAAAAAAgIgJMAAAAAAAABETYAAAAAAAACImwAAAAAAAAERMgAEAAAAAAIiYAAMAAAAAABAx&#10;AQYAAAAAACBiAgwAAAAAAEDEBBgAAAAAAICIJfs9AADAT7T7iSf2bdvWY8HA6OjGd72r94v88Ktf&#10;bVSrPRacc/XVy849t8eCEwcPPv297/W+ynUf+EA8keixYMf3v//ySy/1WLBo1aoLrr++x4J2q/WD&#10;L32p9xgb3v72BWNjPRYc3LXr+Ucf7bEgk8td8/73977KE9/+9vTx4z0WrLzootUbN/ZYUJ6c3HLH&#10;Hb2vcuUv/mJ+YKDHghcff3z/M8/0WDC4aNGlt9zS+yoPffnLzXq9x4Jz/8W/WLpuXY8Fx/fv33b/&#10;/b2vcv2v/Eos3utvPj3zwAPH9u3rsWDx2Wef/9a39ljQajT+8fbbe49x8U03DS9d2mPBgR07Xtiy&#10;pceCbKFw9S/9Uu+rPH7XXbMnTvRYsOrii1ddckmPBbMnTjx+1129r3L1+96XLRZ7LHjhsccO7NzZ&#10;Y8HQkiWXvOMdva/yj7fd1mo2eyw479prl6xZ02PBsb17n3nwwR4LYkFw/Qc/2HuMbffdd/zAgR4L&#10;lq5de+5b3tJjQbNWe+grX+l9lUtvvnlw8eIeC/Zv3/7i1q09FuRKpave+97eV9lyxx3lyckeC1Zf&#10;eunKDRt6LJgeH3/i7rt7X+WaW2/N5PM9Fjz3yCOHnn22x4IFy5ZtuPHG3lf5wRe/2G63eyy44K1v&#10;XXT22T0WvLxnz47Nm3ssiMfj1/3Kr/Qe4+l77z1x6FCPBcvOOeeca67psaBeqTz8ta/1vsrGd75z&#10;YOHCHgv2bdu2+4kneiwoDA5e8S//Ze+rPPatb1Wmp3ssOPuyy1ZceGHvFwEAmFcEGABg/tqzdes/&#10;3nZbjwVj5503Z4B5+Ctf6f3r4OLQ0JwB5vuf/3zvq1z7r//1nAHmmQce6LFg/c/9XO8A02m35xzj&#10;rAsu6B1gDj37bO8XKY6MzBlgtt5996Fdu3osuPbf/ts5AszExJzv5aIbbpgjwGzZ8vBXv9pjwfIL&#10;L5w7wNx+e7Xn7/sGRkd7B5jx/fvnfC/XfeADsZ4Ltj/wwK4f/KDHgg033TRHgGk25xxj5YYNvQPM&#10;wZ07e7/I4OLFcwaYrXfeeeSFF3qt+OAH5wwwc76XS97xjjkCzKOPPvrNb/ZYsOqSS+YOMF/6Ur1S&#10;6bFgeMmS3gFmfO/e3u8lFovNGWC233ffcw8/3GPBpbfcMkeAqdfn/JaefemlcwSYZ57p/SILxsbm&#10;DjB///fHeqboeCLRO8DMjI/P+V42vutdvQPM84888njPBnz25ZfPGWA2f/GLrZ75duSss+YMML3f&#10;SyKVei0B5sWe3fSyn//53gGmUa3O+S1de8UVvQPM3qef7v0ioytXzhlgHv3mN0/0bI2pTEaAAQDe&#10;WBxBBgAAAAAAEDE7YACA+Wvs/PMv+/mf77FgaMmSOV9kw0031cvlHgsWrlrV+xUGFi3qPUYQBL0P&#10;mAqC4OzLLuv9F/Z778IJgiAej885xmDPv6EcBMHCVat6v0jvIUPnv/WtvTeFjJ13Xu9XyJVKc76X&#10;bKHQe8FZ69f3fpHem4FCl9x8c+8T6kZXrOj9CkOLF8/94xHrvQEmWHPFFYWhoR4Lzrrggt6vkEgm&#10;5xyjNDrae8Gi1at7v0iu556k0PnXXz92/vk9Fsz5o54bGJjzvaR77m8IgmD5hRf2Pj1sZPny3q8Q&#10;BMEl73znHFsc5nqRoaVLe7+XOX82giBYe+WVvf/ZLZ9rT0AynZ7zW1ocGem9YPGaNb1fpPfPcGj9&#10;29420/MAw97/bgmvMvePRzbbe8GKiy7qdjo9FixcubL3KwRBsPGd72y3Wj0WzPmvoAVjY73fSzw5&#10;93+wr7v66t7/V9h7R1EQBKlsds5vaWF4uPeCpevW9X6ROX/AgiC48Od+rjwx0WNB7w1nAADzUKzb&#10;7fZ7BgAAAAAAgDcVR5ABAAAAAABETIABAAAAAACImAADAAAAAAAQsbnv6QcA0BdHXnih027H4vHR&#10;FStSmUy/xwEA5pFmvT6+b1+304nF40vXrev3OAAApxDrdrv9ngEA4BQ+/p73VGdmMoXCr/7lXy5a&#10;tarf4wAA88ixl176mw9/uF4uZ4vFj9x1V7/HAQA4BUeQAQAAAAAAREyAAQAAAAAAiJgAAwAAAAAA&#10;EDEBBgAAAAAAIGICDAAAAAAAQMQEGAAAAAAAgIgJMAAAAAAAABETYAAAAAAAACImwAAAAAAAAERM&#10;gAEAAAAAAIhYrNvt9nsGAIBTmBkf73a7sVgsPzSUSCb7PQ4AMI+0W63K5GT4R4XS6Gi/xwEAOAUB&#10;BgAAAAAAIGKOIAMAAAAAAIiYAAMAAAAAABAxAQYAAAAAACBiAgwAAAAAAEDEBBgAAAAAAICICTAA&#10;AAAAAAARE2AAAAAAAAAiJsAAAAAAAABETIABAAAAAACIWLLfAwAAnNq9n/lMs1ZLptPXvP/9pZGR&#10;fo8DAMwjM8ePP/y1r7Xq9VQmc+N//s/9HgcA4BQEGABgnnry7rurMzOZQuGSW24RYACAV6rNzDzx&#10;7W/Xy+VssSjAAADzkyPIAAAAAAAAIibAAAAAAAAAREyAAQAAAAAAiJgAAwAAAAAAEDEBBgAAAAAA&#10;IGICDAAAAAAAQMQEGAAAAAAAgIgJMAAAAAAAABETYAAAAAAAACKW7PcAAACntvLii+vVajqbTWez&#10;/Z4FAJhfUtnsqksuadRqmVyu37MAAJxarNvt9nsGAAAAAACANxVHkAEAAAAAAERMgAEAAAAAAIiY&#10;AAMAAAAAABAxAQYAAAAAACBiAgwAAAAAAEDEBBgAAAAAAICICTAAAAAAAAARE2AAAAAAAAAiJsAA&#10;AAAAAABETIABAAAAAACIWLLfAwAAnNon3//+6sxMplD4d3/2ZwtXruz3OADAPHJs797/73d/t1Yu&#10;Z4vF3/na1/o9DgDAKQgwAMA81azVmrVaPJHodrv9ngUAmGe63Uat1qzVEkm/2QAA5ilHkAEAAAAA&#10;AERMgAEAAAAAAIiYAAMAAAAAABAxAQYAAAAAACBiAgwAAAAAAEDEBBgAAAAAAICICTAAAAAAAAAR&#10;E2AAAAAAAAAiJsAAAAAAAABELNbtdvs9AwDAKex48MFWq5VIJtdcfnm2WOz3OADAPFKbnX3x8cfb&#10;rVYimVz/trf1exwAgFMQYAAAAAAAACLmCDIAAAAAAICICTAAAAAAAAARE2AAAAAAAAAiJsAAAAAA&#10;AABETIABAAAAAACImAADAAAAAAAQMQEGAAAAAAAgYgIMAAAAAABAxAQYAAAAAACAiCX7PQAAwKnt&#10;+sd/bLdaiWRy1aWXZguFfo8DAMwj9XJ5z5NPhn9UOO/aa/s9DgDAKQgwAMA8defHP16dmckUCr/6&#10;l38pwAAArzR97Njf//Ef18vlbLEowAAA85MjyAAAAAAAACImwAAAAAAAAERMgAEAAAAAAIiYAAMA&#10;AAAAABAxAQYAAAAAACBiAgwAAAAAAEDEBBgAAAAAAICICTAAAAAAAAARE2AAAAAAAAAiJsAAAPNU&#10;PJmMJ5OJZDLW70kAgHknFkv86I8K/R4FAODUYt1ut98zAAAAAAAAvKnYAQMAAAAAABAxAQYAAAAA&#10;ACBiAgwAAAAAAEDEBBgAAAAAAICICTAAAAAAAAARE2AAAAAAAAAiJsAAAAAAAABETIABAAAAAACI&#10;mAADAAAAAAAQMQEGAAAAAAAgYsl+DwAAcGpf/4M/qFer6Wz2xt/4jaHFi/s9DgAwj0wdPXrPpz/d&#10;qNXSudytv//7/R4HAOAUBBgAYJ7avXVrdWYmUyhcX632exYAYH5pVKsvPv54vVzOFov9ngUA4NQc&#10;QQYAAAAAABAxAQYAAAAAACBiAgwAAAAAAEDEBBgAAAAAAICICTAAAAAAAAARE2AAAAAAAAAiJsAA&#10;AAAAAABETIABAAAAAACImAADAAAAAAAQsWS/BwAAOLWL3/GORq2WSqdzxWK/ZwEA5pdssXjJzTc3&#10;6/VUJtPvWQAATi3W7Xb7PQMAAAAAAMCbiiPIAAAAAAAAIibAAAAAAAAAREyAAQAAAAAAiJgAAwAA&#10;AAAAEDEBBgAAAAAAIGICDAAAAAAAQMQEGAAAAAAAgIgJMAAAAAAAABETYAAAAAAAACKW7PcAAACn&#10;Vp6c7Ha7sVgsVyrFE4l+jwMAzCOddrs6MxP+UaEwNNTvcQAATiHW7Xb7PQMAwCl8/D3vqc7MZAqF&#10;X/3Lv1y0alW/xwEA5pFjL730Nx/+cL1czhaLH7nrrn6PAwBwCo4gAwAAAAAAiJgAAwAAAAAAEDEB&#10;BgAAAAAAIGICDAAAAAAAQMQEGAAAAAAAgIgJMAAAAAAAABETYAAAAAAAACImwAAAAAAAAERMgAEA&#10;AAAAAIiYAAMAAAAAABCxWLfb7fcMAACncHDXrk67HY/HF61encpm+z0OADCPNGu1l/fs6XQ68Xh8&#10;7Pzz+z0OAMApCDAAAAAAAAARcwQZAAAAAABAxJL9HgAAAPh/yMkt+LFYrL+TAAAAnFYCDAAAcNo1&#10;Go0nn3wyFos9+uij3W53xYoVK1asuPDCC9PpdL9HAwAAOC3cAwYAADiNWq3WY489tnv37nw+XygU&#10;UqlUEATNZrNSqTQajbVr115yySWJRKLfYwIAAETMDhgAAOB0abVamzdvPnLkyJIlS0qlUjabTSaT&#10;QRC02+1arTY7O/vCCy80Go0rr7xSgwEAAN5kBBgAAOB0OXTo0OHDh8fGxoaGhgqFQiaTORlg6vV6&#10;2GP27t2byWQ2btzY72EBAACiJMAAAACnRaVSeeCBB5YtWzY0NDQwMFAoFPL5/MkjyKrVaiKR6Ha7&#10;zWbzueee27BhQ9hmAAAA3hzi/R4AAAB4czp27FgulysWi+HdXwYGBorFYjabzWazxWJxcHCwUCgU&#10;CoVSqZROp5966ql+zwsAABAlAQYAADgt9u7dWygUstlsJpPJ5XLZbDYWi4VPxWKxdDqdy+XS6XQm&#10;k8nn851Op7/TAgAARMsefwBgnnr0G99oNRqJVGrDjTfmBwf7PQ7w02m328ePH8/n84lEIpFIhCeP&#10;vVIsFkulUslkMpFIJJPJhx9++IorrujLqMAbUWVq6ul77203m4l0+ur3va/f4wAAnIIAAwDMU9//&#10;wheqMzOZQuHsyy8XYOCU9u3bt3fv3u3bt2ez2UQi0Ww24/H46tWrL7744uHh4f7O1ul0xsfHV6xY&#10;0XtZt9sNH8y5EuCVyhMTD37+8/VyOVssCjAAwPwkwAAAwBtPq9V65JFHdu/eXSqV1q5dm8lk4vF4&#10;u92u1+vj4+ObNm1au3btZZddFo/37czhWCzWbrcbjUar1Wq1Wo1GI5PJnDyCLAiCbrfbbDZPPrts&#10;2bJ+jQoAAHA6CDAAAPDG88ADDxw8eHDZsmWDg4P5fD6VSsVisU6n02g0SqXS5OTkk08+mUgkNm7c&#10;2MchC4XCzMxMtVqt1WqVSiWVSoW3gYnFYt1ut16vVyqVer1erVbL5fLIyEgfRwUAAIicAAMAAG8w&#10;+/btO3bs2LJly0ZHR4vFYngr+3AHTKPRyGazyWQyCIJnn312ZGRk5cqV/Zozl8tVq9Xp6emTIzWb&#10;zXQ6HT6oVCrlcrlcLk9PT4+Pj//CL/xCv+YEAAA4HQQYAAB4g9m+fXuhUBgaGiqVSqVSqVgshkeQ&#10;dTqdarUapo5Wq1Uul++44463vvWtl156aV/mTCQSQ0NDs7Oz2Wy22+22Wq1arRaO1263w20xk5OT&#10;R44cGRwc7ONpaQAAAKeDAAMAAJFpNBrPP/98KpUKb3ByzjnnhBs+IjQzM3Ps2LHly5fn8/lcLlcq&#10;lfL5fHhvlUQikUgkYrFYq9XK5/MDAwPj4+O7d+8OguDMN5hkMnn++edv2bJl7dq1y5YtS6VSlUpl&#10;YmIikUgEQRDGmJmZmcOHD9dqteuvvz4MMwAAAG8a/iMHAAAi0O12t23btmPHjna7nclkgiCo1+vb&#10;t28///zzN2zY8Mqbz7/+CyUSiWw2m06nM5lMeFeVk8/G4/FcLlepVNLpdDabzWQyCxcu3LVr1/Dw&#10;8KpVq6Ka4TVavnz5008/PTw8HG7Wicfjs7Ozzz///JEjR5rN5uzsbDweHx4eDoJgzZo1Z3g2AACA&#10;002AAQCA1+vo0aObNm0aGBhYtGhRLpcLN3m02+1qtfriiy8+8cQTN99889KlS6O6XDKZjMfjiUQi&#10;mUz+eNqJxWLhVph4PJ5KpQYGBmq12rZt2858gDly5MjChQvDE9LCOWOx2NDQ0KFDh+r1+ujoaDwe&#10;bzQa1113XZisAAAA3kwEGAAAeF2OHDmyadOmxYsXL1iwoFAoZDKZkwGmXq/n8/lsNvud73znne98&#10;Z1QNpt1ud37klAs6r5DL5QqFQrVanZycHBoaimSA16Lb7U5NTY2MjOTz+VQqFYvFwvu+TE9PV6vV&#10;0dHR2dnZVqt14403FovFMzYVAADAGSPAAADA67Jz586RkZGRkZHBwcEwt4S3Mwlvc5JKpeLxeLvd&#10;3rFjRyQBptPpVCqVRqPRbDbr9Xqz2Uyn0yf3wXS73Xq9Hj7baDRmZ2dTqVQmk2m1WrOzs2cywFSr&#10;1cOHD69fvz6TycTj8fCmONVq9cSJE51OJ51On3feeevWrTtj8wAAAJxhAgwAME8tGBurlcvpXM6t&#10;uZnPXn755ePHjy9evLhUKhWLxWKxmM/nE4lELBZrtVrVajWsL/V6/fDhw0ePHl28ePHrvGI2my0U&#10;CrOzs6VSKZPJTE9PDwwMhFtMut1uo9GYmZmpVquVSmVmZmZ4eDgej8disfDUskje8mv0xBNPLFq0&#10;KJ/Ph32o0+nU6/XZ2dmjR49eeeWVZ5999pkcBnjzSaRSI2edVa9UMvl8v2cBADg1v84AAOapX//0&#10;p/s9Aszt2LFj6XQ63PiSy+WKxWJ4/lgQBCf3vtTr9Vwul8lkXn755UgCzBVXXLF169apqanwWq1W&#10;Kzz3rNVq1ev1crk8MzMzNTVVqVSuvPLKbrfb7Xbb7Xa323297/ancejQoUsvvTSbzZ4cMjwGLRaL&#10;qS/A67dgbOxD//t/93sKAIBeBBgAAPjZ7dq1q1gsplKpVCp1MjaclEgkMplMKpVKp9OZTGbHjh0X&#10;XXTR67/ounXrXnzxxXq9Xq/Xw8ATxp5wl0nYOQ4fPnzOOecMDAxMTU01Go1Op5NKpV7/pV+jF198&#10;cdmyZeEdccLzxxqNRrlcPnz4sPoCAAD8P0KAAQCAn10ikYjH4+ExX6c84ys8+yt89lV55md24sSJ&#10;er1+wQUXjI6OJpPJw4cPHzt27GSACY8gW7Fixbp168rlcrVaLZfLyWRy0aJFkVz9tXjmmWfWrFmT&#10;+9ERgu12u1arTU9P12q1gYGBMzYGAABAHwkwAADws2s2m+12u91udzqddrv94wtarVan0wmfbTab&#10;kVz0+PHjw8PDhUIhvMPKunXrBgYG9u7du3///omJiaGhoY0bNw4ODpbL5dnZ2ZmZmXK5fNlll0Vy&#10;6ddiz54927Zt27Bhw8ntL81ms1KpjI+Pj4yMrFu37oxNAgAA0EcCDAAAbwDPP//87OxsIpEIf5s/&#10;Ojq6atWqfg8VBEHQ6XRqtVqj0Wg0GrVa7VWnkLXb7Wq1Gj5brVY3btz4+q9Yq9V27dq1atWqXC6X&#10;SqVisVir1YrFYt1ud+nSpRdeeGE2m43H41NTU+Gmk2PHjhWLxeXLl7/+S79Gn//857/+9a/fc889&#10;v/Ebv3HLLbeUSqVarTYzMzM+Pr569epT7hMCAAB48xFgAACYvzqdznPPPXffffeNjIxks9lkMtnt&#10;duv1+vbt20ul0uWXX75y5cr+TlgsFicmJsrlci6XS6fT8Xi8UCiEd1tptVrlcjk8BKxSqcRisfHx&#10;8XPPPfd1XrHRaCQSiVKplMlkwu7SaDQqlcrU1NSqVatardbk5OTJT544caJYLN5www1RvNfXpNPp&#10;PPzww0EQjI+P33vvvZlM5rHHHjv33HNXr14di8U2bNhwxiYBAADoLwEGAIB5qtFofPGLX0yn02vX&#10;rg17QyKR6HQ6rVarUqlMTk7ec889N99885nc2/Hj8vn8zMzMxMREOp2OxWLtdrter4c3Pmm1WrVa&#10;rVKpVKvV8HYshw4dmpiYGB4efj1XfOqppxYuXJjP58PtL+EWnOnp6YmJiZtuuqlSqezevXvPnj3N&#10;ZrNUKr31rW9dunRpRO/1NbnjjjsOHjwYBEEymbzxxhu/973vPfjgg0EQrF+//iMf+Ug+nz+TwwAA&#10;APSRAAMAwDz1wx/+MJPJLFu2bGhoKLzZSXgEWavVKhQK4YaYTZs23XjjjX08jqzb7a5YsWLnzp1h&#10;C2k2m2EoCn505/lSqbR8+fJMJpNOpxuNxqOPPnrZZZctXLjwZ7tcs9ms1WqLFi06edZZs9msVqsT&#10;ExOXXHJJGGO63W6hULj22mszmUyUb/U1qFarn/vc58LHy5YtW7Ro0datW8MPC4XC6OjoGZ4HAACg&#10;jwQYAADmo0qlsn///qVLlw4PDw8MDOTz+Ww2m0qlwiPIKpVKGGPq9fp3v/vd888//5prrgkP/jrD&#10;arVaPB5fv3791NTU/v37h4eHc7lcuAOm2WwODg6uWLEiHKxYLLZarUajsX379uuuu+6Vt4p57Z59&#10;9tlUKlUsFsPjzsKjxsrl8okTJ66//vp6vV6r1U6cOLFx48YzX1+CIHj88cd3794dPn7729++ZcuW&#10;2dnZIAhisdjw8PDr3PoDAADwxuIGmAAAzEdPPvlkoVAolUrFYrFYLA4ODg4MDBQKhWKxODQ0NDg4&#10;ePJxPB7fvXv35s2bW63WmZ9zxYoV5XI5nU6vW7funHPOmZ2dPXDgwAsvvPDCCy8cP368WCxWKpVO&#10;pxOLxTKZTKlUWrhwYTab3bp1a7vd/mmv1e12Jycnw8YTRp1wk8309PTIyMjJGBPeh+Y0vNe5bdq0&#10;KXxQKpWuuuqq+++/v9vtBkGQTCbXrl07MDDQl6kAAAD6wg4YAADmoxdffHHx4sXZbDaTyYTbX2Kx&#10;WPhUIpEoFAqNRqNWq+Xz+TDPHDt27MiRI2edddYZnnPdunW7d++emZlJp9Ojo6PLly8vl8utVqvb&#10;7Y6Pjx86dCidTieTyUKhEIvFcrlceA+b3bt3b9u27ZJLLvmprnXs2LGJiYmxsbFMJhOPx4MgaDab&#10;lUplfHz82muvDWPM1NRUIpFIp9On5+328txzz917773h48svv3zfvn2HDh0KP8zlcjfccMOZHwkA&#10;AKCPBBgAYJ76m9/8zVq5nM7n3/d7v7dgbKzf43CmhQeOpVKpZDIZ3t/+lc/G44Fu5jwAACAASURB&#10;VPFMJpNMJsNnDxw4sGbNmh07dixduvRnO9rrZ5bJZC6++OJ/+qd/Co9EazabqVQql8t1u93R0dEd&#10;O3aEu1USiUQ2m43H47lcbnBwcPny5fv37x8fH/+pbotyxx13TE9PX3nlleE3JLzjy8zMTKPRKBQK&#10;lUqlUqmUy+WftutE5amnniqXy0EQpNPpW2655ctf/nKn0wmCIJFIbNy4sY/36QHelE4cPPiNP/zD&#10;RqWSKRR+/VOf6vc4AACnIMAAAPPU8QMHqjMzmUKh1Wz2exb64GRxicVir6ovP76g3W4Xi8X9+/cf&#10;OHBg5cqVZ27KIAiCYOXKlYlE4pFHHmk0GuHdWcIY02q1VqxYMTMzMz4+nkwmw40p4faddrvdaDQe&#10;euihq666asmSJa/xQp/97GfHx8dvv/32X/u1X7v11lsHBgZqtdrk5OSFF17Y6XTq9frs7GytVhsa&#10;Gjqt7/ekb33rW2FxCX39618PH5x99tnpdHrHjh3hh+l0+t/8m3/Tl3vSAG9i7Wbz+P799XI5Wyz2&#10;exYAgFMTYAAAmI/q9Xqr1Wq3261Wq9lsJpPJV2WYRqPRbrfb7Xaz2bziiiuSyWQ+nz906NCZDzBB&#10;EJx11llXXHHF9u3bJyYmcrlcMpnsdrvZbHbt2rWFQmHnzp3hQWSlUimZTKZSqWKx2G636/X6D37w&#10;g/e9733heWK9Pf3005OTk91ud2JiYnp6+k//9E+ffPLJt7zlLatWrbriiitarVatVjtx4sR55513&#10;+t5meK7aN77xjbvuuuvo0aO1Wi3c4xIK/wHF4/GbbrrpgQceqNVq4SeXL1++evXq0zcVAADA/CTA&#10;AAAwHy1cuLBSqdRqtXq9XqlUwrPIwl/xd7vdWq1WrVbr9Xq1Wp2dnQ2CIJFIhLtM+jXwypUrV65c&#10;Wa/Xt2/fHgaY8JCxJUuWbNiwYc+ePeFBZMViMZFIZDKZdDr93HPPfexjH9uyZcsf/dEfpVKp3q//&#10;V3/1V81mMwiCBQsWrF+//k/+5E/279//7LPPfuADH0in0zMzM+VyudPpnL6Tvqampj75yU9+7Wtf&#10;63a7p1wQfj6RSOzYseOJJ54IP5nNZm+55ZZly5adpqkAAADmLQEGAID56PLLL9+0adPs7Gwmkwmz&#10;Sj6fD8NGo9GYnZ0tl8uVSqVUKp199tkzMzPJZLLT6fykNnDGZDKZyy67LHy8evXqxx9/PJVKLVq0&#10;KJfLHTx4MGww+Xw+Fot94hOfuOOOO4IguPvuu6+++ur3vve9PV62XC5v3bo1fHzJJZccPnz48OHD&#10;4YcXXXTR5ORks9mcmpoqFAqn6X195zvf+eu//utdu3bNubLRaNx7773h41gslslkLr300tM0FQAA&#10;wHwmwAAAMB+NjIysWrXq0KFDYX1ptVqVSiUMMM1ms1qtlsvlhQsXLliwYHx8fPfu3S+88EIqlZpz&#10;H8mZNDg4eOWVVz799NOpVGrdunXbt28/cuRIMpk8ePDgww8/fNVVV33/+9+fnJwMguBP//RPly1b&#10;dvXVV/+kl/rSl740Pj4eBEEmk7nuuus2bdrUarWCILjooot27tz5jW98Y9WqVVddddVNN910Ot7I&#10;nXfe+Xu/93vhFX8q4T+sSqVyOqYCAACY5+Y+bBoAAPriLW95S7vdPnz48LFjx44fP37ixInjP1Iu&#10;l9esWbNq1apCoTA8PLxixYpMJlOtVs8+++x+T/1/KZVKixYtOnDgwOzs7IYNG6anp//hH/7hAx/4&#10;wJ//+Z/v3r37P/yH/xDemn5qaup3f/d3X3rppZ/0Ol/96lfDB2NjY8PDw9u2bQs/XLVq1fbt2196&#10;6aUHH3zwO9/5TqlUivwt/P3f//3v//7v/wz1JTQ7O/tf/+t/ffDBByMd6o2tVqsdPHjw7rvvvvPO&#10;O++4444tW7ac3M8EAAC8mQgwAADMX7/8y788Njb2/PPPHzhw4NChQ+HRW+Pj44sXL87n891uNx6P&#10;FwqFBQsWnH322blc7r777puYmOj31P+XdevWLVy48PDhw5VKZXh4+Itf/GKlUmk2m7fffvvIyMi7&#10;3vWueDweBMHk5ORf/MVfnHKzyGOPPXbgwIEgCGKx2PXXX//kk0/OzMwEQTA8PLx27dojR44EQZBI&#10;JH71V3818uG/9a1vfexjH6vX66/nRWZmZv7bf/tve/bsiWqqN7Q9e/bcddddP/jBDzqdTjqdTqfT&#10;hw4devDBBzdt2rR///5+TwcAAERJgAEAYP6KxWLXXHPN29/+9oMHD46Pj09PT1cqlZmZmenp6dnZ&#10;2VarFYvFUqlUqVQaHR1duXJlvV7/p3/6p35P/Wrr168fHR09evTo0qVLP/rRjw4MDARBUC6XP/Wp&#10;T1177bVXXnlluOyee+757//9v9dqtVd9+Wc+85nwk7lc7qqrrnrggQfCW92sW7du9+7djUYjCIJs&#10;NvuWt7wl2rGPHz/+2c9+tlqt9lgTe4Uey6anpz/+8Y+Xy+VoJ3xjabVad9xxx9atWwcHB1euXDk2&#10;NrZ06dJly5aNjY0tX7683W7fd99927dv7/eYAABAZNwDBgCAeS2RSKxevfqyyy7bs2fP4OBgsVic&#10;mZnZu3dvOp2Ox+OlUimZTKbT6YGBgXa73Ww2X3rppSeeeGLjxo39HvyfxWKxlStX3nfffel0ev36&#10;9W9729vuvPPOIAgOHTr0hS984T/+x/945MiR8Pyxe++9973vfe/Q0NBTTz01PT39la98JQiCcI9L&#10;EAQXXnjhzMzMvn37wg+vvPLKe+65J3z8S7/0S5GP/Ud/9Ecnr/Xj7yh4RX0JgqD7Cqf8ks2bN2/e&#10;vPmWW26JfM43ioMHD87Ozo6NjQ0ODhYKhXQ6ffL+RrVaLZPJpFKpLVu2LF26dGRkpN/DAgAAERBg&#10;AACY7xKJxDXXXHPuuec+9dRTe/fuLRQKrVZr//79yWQykUgUi8V4PJ7JZMIGU6vVduzYUa1WI98R&#10;8npkMpnrr79+y5Ytk5OTL774YiaTCc/12rZt29133/2hD33oE5/4xLFjx9rt9q/92q/FYrFwX8sr&#10;xePxd73rXf/wD/8Q3o4lFos99NBD09PT4bMf+tCHoh342Wef/d73vnfKmhKLxeI/kkgkwgDT6XQ6&#10;nU673e50OqfMMN1u92//9m/f9ra35XK5aEd9Q2i32/fee++qVauGhoYGBgby+Xw2m02lUt1ut9Fo&#10;pNPpZDIZBEGz2bz//vvf8573hDcHAgAA3tAEGABgnrru3/27Vr2eSKeLQ0P9noX+i8fjo6OjN9xw&#10;w9GjR/fu3ZtMJvft23fw4MFEIhGPx/P5fPi/nU5nbGysXq/v3LnzggsuGB4e7vfg/6xQKFx11VW/&#10;/du/fezYsYGBgePHj4fR4t57752enm6322F0abfbp/zyTqezZcuWhx9+OPwwmUw+99xzsVgsl8td&#10;dtllqVQq2mk/85nPhKXnVcL6kkwmU6lUmA3CbRzh9qNGo9FsNk9mmFd97fbt27///e/ffPPN0Y76&#10;Kq+8Y838yRiPPPLIyMjIwMBAsVgsFosDAwOZTOZku0qlUrFYrNVq1ev1EydOVCqV+TM5zFuF4eHr&#10;P/jBdqORTKf7PQsAwKkJMADAPHX1aThSiTeBxYsXL168OAiCDRs2bN68+ciRI8lkMh6P53K5eDxe&#10;KBTa7XYmk7ntttvq9fov//Ivj46O9nvkf5bL5d7+9rfv3r271WoNDg5OTk622+2pqanvfve7r+XL&#10;v/3tb598HIvFwo0m1Wp1xYoV0c45MTGxY8eOH//8yfqSyWTy+Xy4jSOdTne73WazWa1Wy+VytVpt&#10;NBqtVuuUDeaHP/zhO97xjt43jPnZNJvNffv27du3b9euXWGO6na7a9euXbNmzbJly8L9JX104MCB&#10;4eHhbDYbfutO1pcgCMJ22Gw26/V6NpstlUqPPvro6c5U8CaQHxy85tZb+z0FAEAvif/xP/5Hv2cA&#10;AICfWjweP+uss55//vlut5tOp1OpVHgc1osvvvg7v/M7e/fuffrppzudzkUXXTSvNhOsX78+l8s9&#10;+eST4YfT09M/6aYpvbXb7W63G4/HgyDYtm3bkiVLLrjggqiGHB8f/9SnPvXjnz9ZXwqFwuDg4MjI&#10;yMKFC0dHRwcHB3O5XDKZ7Ha7vQ8i27lz56//+q9HnkOazeZ99933zDPPJBKJJUuWLFy4MNxuUi6X&#10;d+zYMT09vXz58vB71S8PPfTQwoULBwYGCoVCeOOiVz4bi8U6nU69Xq/X65VKJQiCNWvWnI5MBQAA&#10;nEl2wAAA8EaVSqVWr179zDPPhPVlcHDw2Wef/eY3vxnetX52dvbv/u7vxsbGbr311vR8OqDm1ltv&#10;nZiY+Ou//uuXX3759bxOeERYuNvjD/7gD9rt9vvf//5IJjzljpxYLBaLxRKJRCaTKRaLIyMjixYt&#10;Gh0dLRQK3W53dnZ2fHw8FouFZ5GFO2AiGWZOzWZz8+bNMzMzq1atKpVK2Ww2TEHhDYFKpdLLL7/8&#10;8MMPX3PNNeFpaX0RfvdOPj7lgpOP9+7d22w251U4BAAAfgZ2wAAA8AY2PDycy+X27t2bTqdvv/32&#10;j33sY7/4i7+YTCZfeOGF8PbmDz30UKVSueaaa/q7AeJVMpnM7bffHt705fXodDrhXXA6nc7TTz/9&#10;7ne/u1Ao/AyvMz4+/vjjj+/du3fPnj0f/ehHN2/eXC6XX7UmrC+pVCqfzw8NDS1atGjZsmVjY2OL&#10;Fy8eHBwMDyJrNBq1Wq1er4d3gvnxHTCxWGxsbCzCzTpBEPzwhz88evTokiVLFixYMDAwUCqVCoVC&#10;LpfLZDKpVCqZTCaTyUOHDtXr9WXLlkV43Z/Kjh078vl8oVDIZDKZTCaZTL6yuIRHyVUqlUqlMjk5&#10;uWjRonPPPbdfowIAAFGxAwYAgDe2FStWHD9+/Ld/+7efffbZdrv9qU996iMf+cjLL7+8ZcuWbrdb&#10;r9e/8IUvrFix4gMf+EC/J/1nH/3oR2dnZyN5qXq9nslkEonExMTERz7ykb/927+d80u+973vhe1n&#10;8+bNzz33XBAEMzMzhw4dmvMLT94DJpvNFovFwcHBBQsWDA0NhYehVSqV48ePh3UhHo//pBO0wv1J&#10;USmXy3v27Fm2bNng4GB4i/tCoRDuCmo2m+VyOZFIhGVo165dU1NTN9xwQ4RXf+3WrVt39OjRk4eM&#10;hWUo/BaFP6W1Wi3MV+VyuVQq9WVIAAAgWgIMAABveOedd97q1avD+8bv2bPnc5/73Ac/+MHx8fHd&#10;u3cHQVCv1//X//pfl19++XnnndfvSYMgCO6///6nnnrqJz0b/lL+lft1uj/yk76k2WyG65944olH&#10;Hnnk6quvPvnU9u3bw2/Lyy+/fOedd4afPHz48M98PljsR8ISE+p2u8lkMpFIhNtxzuTNSx577LFc&#10;LlcsFsP9JYODgyfDRjhPt9ttNpvFYjGTyTz//POpVOq66647Y+OdtGHDhi9/+csDAwNhLQuCIJ/P&#10;p1KpsL5UKpVyuVwul2dmZsrl8sUXX3zmJwQAACInwAAA8IaXy+U++clPtlqt7373u91u9/HHHx8d&#10;Hf3N3/zNP/7jPx4fHw+C4OjRox/60If+z//5P+edd96mTZv27t37wgsv3HPPPeGX5/P5f//v/30Q&#10;BO9+97vHxsZO97R/9Vd/1W63T/lUeMxXPB5PJBJh53jlbe3DO9v/+FeFTyUSiVar9Yd/+Ifvfe97&#10;v/nNbx4/fjwIgnDLxWuZKmwqqVSqVCotWLDg2LFj4Su8UtiBOp1Oq9U6mQ3CAFMul6vVaqPROHn4&#10;WI9iFKF4PB6eNpZOp3O53CuP9orFYqlUKpfLVSqVTCaTy+UWLFjw8ssv79y58/zzzz8Ds71SLpcL&#10;t2qFu3PC+9OEfajVaoUbXyYnJ48ePXrWWWctWLDgDI8HAACcDgIMAABvBul0+tOf/vTGjRsnJyfb&#10;7fY999wzNjb2n/7Tf/rzP//z8HYm+/fv/8QnPnHo0KGdO3e+6munpqb+5//8n0EQ/Mmf/MmaNWt+&#10;67d+66abbkqn06djzvvvv3/r1q2nfCrsLqlUKp1Oh0dUBUEQ1o4wbDSbzR4NJvxt/p49e/7sz/6s&#10;xwBh10kmk+l0ulQqDQ0NLV269KyzzhobG1u0aFGxWGy327Ozs5/73OdOGWDa7Xaj0ahUKlNTU+Pj&#10;44lEYnZ2ttvtzszMjI+PT01NVavVn3QDmFA+n39N36nXJpFIhCeehQ9etfkmDFph00omk9PT02vW&#10;rNm1a9e555575u8JlM/nw3PSYrHY1NRUuGcoCIJms1mr1aanp48cOZJIJK6//vozuYUIAAA4fQQY&#10;AADeJOLx+N/93d/9q3/1ryqVSrPZvO22237rt37r1ltvve2228Jbntx33329X6HT6Tz//PMf/vCH&#10;zz///P/yX/7Lu9/97siH/OxnP3vKz4epINzGUSgU8vl8JpOJxWInt0dUKpUgCMK28eNf3mw2w60V&#10;P/6a4S1bSqXS8PDw4sWLly5dumTJkoULF+ZyuSAIZmdnjx49eujQoc2bNx8+fHhycrJcLrdarVNe&#10;5eTel9nZ2RMnTsRisVqtls/nwx0wExMTExMT5XK50WicsU0wJzcGnXzwqpvbn9TpdM4666zi/8/e&#10;fcdHVWf/43/fNr1PJpNGIBBakBaliEhfRdYuu6KsKFiw7LriqruW3bWta0URy4qIHQusIivNBbEg&#10;vUNCSQjpdfrcmbn3ztx7v3+cn/PLkmIgQwJ8zvMPHpOZyb1nJgMPva+cc0wmv99fVlaWn59/ums7&#10;oc7y8vILLrggIyPDZDLRNF1bW1teXg5tQzzP8zyv1+uvuOKK1AZUCCGEEEIIoW6EAQxCCCGEEDp3&#10;DBky5MMPP5w9e3YoFOJ5ftGiRQ899NCECROS08Y66NChQ/fee28ikbj66qtTWJ4gCLFYrOX9kJTA&#10;vCyr1Wq32202m8FgYBhGFMVwOOz3+2mahhQB/mx5EFmW4SBZWVlOp9Plcrndbrfb7XA4dDodIYTn&#10;eY/HU19fv3nz5oaGBr/fz/N8O101J4DnQAcMz/MURcXjcZ7noVUIUiJYYSJJUlvHbJkSdZIgCKIo&#10;QnuQKIo6ne6EAKb5o9BdZDAYuj6Aqaio6NGjB6yigR+lxWJxu907d+70er3p6emTJ0/Ozc3typIQ&#10;QgghhBBCpxsGMAghhBA6Q9UeOaLIMk3Trrw8Tqvt7nLQWeP888+/7bbb5s+fTwhpamp66623YNDT&#10;yVIU5cEHH9y0adOjjz5qt9tTUltxcfG+ffta3p/cv2IwGGw2GwQnVquVYZhYLObz+ViWVRQlOYWs&#10;1QAGppBlZWX9/ve/hw6V+vr6LVu2NDY2ntCY0pFSaZpu2QQD2U88Hic/Zxs8z8OoNEg4QFsjyCiK&#10;0mg0qZ2vlZ+f//333zscDoPBAAtpDAYDjBdTFAU228diMZiZVlhYCLPIfD5fCmvoiAMHDvTp0we2&#10;1JCfd8CEQqF4PH7jjTfabLYurgehc0BcFJvKyxVZphkmq3//7i4HIYQQQqgVGMAghBBC6Az10YMP&#10;xsJhrdE457XX0nv16u5y0Nlk7ty5NTU1n332GSGktLT0lI8Tj8eXL1+en59/5513drIkURS3bdvW&#10;TjEwfwzWhKSnp8MmdpZlI5GIVquNx+Ow8R42rFAU1VaOUl1d/fjjj4ui2PGsBU4NcYvZbE4O8goE&#10;Ai2THlgDA0mMJEmxWCyZdiQSCZhd1tapaZrW6XSTJ0/uSFUdlJuba7FY/H5/srNEFEWNRqOqajwe&#10;j8ViPM9DC5HVanU4HH6/v60WotMnFAoZDAaz2ZwsEmrzer0QuXVlMQidMwJ1dR/86U9iJKIzmf78&#10;n/90dzkIIYQQQq3AAAYhhBBCCJ1rtFrtAw88sHXr1oqKis4f7ZVXXikqKnr66aetVmvHv2vLli3Q&#10;ZrFkyRJoCjly5EhbT4YOGIZhtFqt0WiEqMDlcnEcx/O8JEl+v1+v13McxzAMRVHtBDCJRCISibR1&#10;Ip1OZzKZBEGQZTkzMxPWvRBCoMMGnpPcTq/T6WDxTHPNt6okEglIg8jPzTEQ3rRaG0VRer0+Nzc3&#10;MzOznfftZLEsW1hYuGnTJrvd7vf7IdiALpPk+hyv18vz/JgxYyAikiRp0KBBKazhF+3fv99utxsM&#10;BmgAUhQFJss1NDSMGjWqKytBCCGEEEIIdSUMYBBCCCGE0Dlo06ZNv5i+nLAspK2nCYKwevXqeDz+&#10;wgsvmM3mVp9TUlKya9cuQsgPP/xQVFRECKmvrxdF8aRqhmQFZmSxLMtxHMdxcDuZu5xQdvsGDBgA&#10;S1ncbjdFUeFwWFEUSHoURQmHw+TnuKXVjhC9Xi8IQqsPJZtIZFlOBjCk3bcR2l8uvPBCSEdSKJFI&#10;9OjRo3fv3haLxefzRSKRQCAA+VAsFgsGg5FIZOLEiSzLhsNhQRAkSUpPT09tDe0LhUJut1un08E0&#10;PCjM7/critKzZ8+urAQhhBBCCCHUlTCAQQghhBBC55pwOLx48eK2HqV+RtN08+6NZGNHy2+RZXnj&#10;xo0PPPDAyy+/bDAYtm3btn//fkJIXV3dihUrCCGCILRsFml5XoZhGIZpNZiBGqA/A6aNwXoVnuej&#10;0aggCMnFKm0VmWSz2XJzc4PBoCAIqqpqtdqOrDzJy8sbMWIEIWT48OEDBw4khDzxxBNbtmwJh8Ot&#10;ni55Z0cGnVEUxbIsTdPXXXfdLz75ZHm9XofDYTQazWaz1WqVJKm8vLykpCQQCCQSif79++fl5SmK&#10;Au9qKBSy2+1utzvlZbTl2LFjFovFaDRC+wsMSYtEItXV1fn5+SmPoxBCCCGEEEJnDvzPfYQQQggh&#10;dK5Zv349tKG0lBz2BZ0lyf4PWZZhPhUkMS2/URTFb7/9dsiQIRRFybL8i0tEoJFFr9fb7fasrKze&#10;vXv37t07Ozu7tLT0hRdeOOHJsFglHo/DYnav16vVakVRZFk2Go02NTUFAoFIJCKKIlTY/qmj0Whd&#10;XV1bj0IMwDDM9ddfTwhxOBxTp06FgqE/I2nWrFl79+6Fqjq4TqbV9wG+V5Kkiy++OOWtJ+Fw2OPx&#10;DBo0SKvVQryRSCQ0Gg3DMAMHDnQ6nTRNR6NRSZIikYjf7/f5fJMmTUptDe0rLi7u3bs3TJAjhMiy&#10;LAhCMBhMJBJDhw7teD8TQgghhBBC6KyDAQxCCCGEEDqnCILw1ltvtfoQBA8cx2k0Gp1Op9Vqk8tC&#10;xJ8lG01afns8Hm//sEaj0eFwZGZm5ubm9uzZMzMzU6/Xx+PxpqamsrKyH374oaqqqrGxseURkjvt&#10;YXwWx3GJRMLv9zMMIwhCIBDweDyhUEgQhEQi0c6SFfgTLvTDbZ1Op9frCSHjxo3LyckhhEydOtVk&#10;MnXknRw+fPicOXPeffddQsipZTB6vf7222//5JNPPB4PIeSLL74YOnToddddl8LUYc+ePWlpaS3X&#10;q/h8vuzs7EAgQH5eBhMKhfx+/5QpU7py/lhDQwMhxGg0arVayKLi8Xg0GvV6vZmZmcmfFEIIIYQQ&#10;QuichAEMQgghhBA6p4iiePjw4VYfgq4UWERvNptNJpNWq4VviUQi4XCY53nycz9KW8eHuAUOAnFL&#10;Tk5OTk4OxACiKHo8nsrKyp9++qm6utrj8cCi+/bbVlRV1Wg0er2eYRhJkhoaGqLRqE6no2k6Ho9D&#10;bbC/pJ3mGwiToMVn5MiREydOJIT07ds3Pz+/w2/eiW666abt27cfOHCA4zie53+x+aY5aBWKRCKz&#10;Z89+4403IpEIIeTvf//7uHHjUhWBJBKJSCSSnp7efL0KRFaFhYW9evU6fvx4TU1NJBKJx+MOh2PS&#10;pEldvP3ltdde++KLLyZNmjRv3rzevXsriiIIQjgcjsViGMAghBBCCCF0zsMABiGEEEIInVPWrVvX&#10;6v0wYkur1RqNRrvdnpaW5nA4DAYDISQajfr9fo7jIHqBKWQtw4YBAwb07NkzJycnKyvLbrdrtVpB&#10;EDweT3V19U8//VRbWwtxSzwe73hQQVFUenr6kCFD8vLyHA4HRVGiKNbU1NTU1DQ2NsJgNEmSBEGA&#10;7fFtdedA/ADpC8dxd9xxR2dyl+Yee+yxP//5z+Xl5SzLxmIxURR/cQlNssElHo8vW7bszjvvvPba&#10;az/77DNJkgghd9xxx+LFi9PS0jpf28GDB6HxKNlfAl1EXq937NixsVjMaDQyDNOnTx+n05mZmdn5&#10;M54Unuf37dtHCPn2228lSbr++uubmpqGDRvm8/lkWS4oKOjiehBCCCGEEEJdDAMYhBBCCCF0Tikr&#10;K2v1fuhc0Wg0JpPJ6XRmZWW53W6LxUIICYfDMKcrOYUskUi0PMK0adNomq6trf3uu+/q6+u9Xi8s&#10;F+lI3ALL4TmOczqd1dXVyWlmI0eOHD9+vNvtNplMMEQrkUjk5eX5/f7Dhw9/99130WgU1sNAG01b&#10;50r2UnAcZ7Va4eWkhNvtfv7551988cXt27ebzWa9Xh+LxWBQW8snUxQFy3UoiopGo4SQcDj8wQcf&#10;zJs3b8KECevXr1cUpaSk5J577vnss886X1swGHQ6nXq9Hrp/oL8kFAo5nU7Ydc/zPMMw5513XufP&#10;dQrWrVt37NgxQgjLstOmTfv444+3bt3as2fPrKysq6++uoOD4BBCCCGEEEJnLwxgEEIIIYTQuY+i&#10;qGQAYzAYrFZrWlpaVlaWzWajKCoQCKiqGolEgsFgOBxmGAaef0Kfx2uvvfaLw8SA2WwmhCQSCbfb&#10;DYmOwWCAzphIJKLVaiGAGTNmzNSpUzMyMiwWCyxph7FdoihaLBaj0UjT9MqVK2OxGDTltNV3wjAM&#10;TdPwAlmWLSgoyM7OTsXb9v9JT09/7rnnPv3005UrV9bV1ZnNZkVRIICBBh1CiFarhfcNshBCCEVR&#10;MHasoaHh/fffv+OOO+rq6g4cOEAIOXTo0JIlS+bMmdPJwrxeb3Z2dnL+SoQyNAAAIABJREFUmCRJ&#10;sVjM5/NlZGTAXp9AIJDat6LjgsHgRx99BLd79OhhsVigG6aioqKhoWHWrFndUhVCCCGEEEKoK2EA&#10;gxBCCCGE/k+A8VyQweh0OqPRaDabbTYbIURRlEAgoNPpOI5Lpi8tjwBJQ0tpaWmJRCIej5vNZpZl&#10;RVFkWRaGmEEXCE3TgiAkn6/T6SRJysnJmTJlSlZWlsPhMJlMJwQwkGcMGzbM7/evXr26/ZFf0P5C&#10;URR81xVXXNGZN6pVFEXdcMMNY8eO/de//vXTTz/RNE3TNJy61W6bvLw8mqYPHDgAGczhw4eXL18+&#10;Z86cF198saamRpblBQsWEEI6k8EUFRWlp6cbjUboHFIURZIknufj8XhBQUE0GoVT9+zZ85RP0RlV&#10;VVVHjx4lhFAUdemll27atCkWi8GX2dnZffr06ZaqEEIIIYQQQl0JAxiEEEIInaHufv99oqqEogwW&#10;S3fXgs4REGOoP4M2Drh2336LSXMsyxoMBlVVHQ4HIUQQBOg70Wg0kAFAiNLq9zqdzilTphBC4vG4&#10;qqrp6ek2m81isZjNZhhBRtM0LK5nGEZV1Xg8XlhYuH379qampvaroigKcgi32927d++Tfms6pkeP&#10;Hk888UQoFPrmm2+amprWrFkDCVOS2+0eO3bsVVddlZaWtmfPnkceeUQQBNhbs3Xr1qysrLvvvvuZ&#10;Z56JRCKJRGLBggWDBw8eMWLEqRXz9ttv33bbbTqdDnpuZFkWBCEYDFosFkVRRFEMh8MajSbZkdPF&#10;Pv74Y7hhtVqHDh361FNPwZcMw1x22WXd1ZeD0LnE2aPH7z/8EP5TobtrQQghhBBqHQYwCCGEEDpD&#10;mez27i4BnTuSiQtMpoJpYz6fT1EUiqKCwWAwGIxEIqIowpCxtsIYh8MBLTKEEGhoIIS0XBiTbBC5&#10;7rrrTCYTy7IzZ86E+zUaDSFk+/btBw8eNJvNBoPBaDRarVatVguHhTgH0hej0ehwOAoLC9etW9ey&#10;GJZl4dSCIEDzDcuyl1566Wm9uM+yrMPhmDFjBiHkjjvuOOFdSr5AQsiYMWP++te/Pv3007BzXpbl&#10;r776Kisr65Zbblm0aBFstfn73//+zjvvZGZmnmwZBw4cWLNmzerVq8eNG3fnnXcOHz5ckqRIJNLU&#10;1DR58uREIhGLxbxeb69evVLxok9aRUXF119/DbdHjhx5/PjxhoYG+NJgMFxwwQXdUhVC5xiaYfA/&#10;FRBCCCF0hsMABiGEEEIInVN0Ol2r90O/Cyxm9/v9Op1OUZRgMEgI4Xm+sbHR7/dDBgMdGx0/o8lk&#10;gh0k559/Pux7nzBhQk5OTjvfotVqDQaDVquFeWjQvJJ8lKZpo9EYjUa1Wq1er4eNMicYP378sGHD&#10;Fi1aBDkQrK7Jy8u78sorO155J2m12nYepSgK2n2efvpp6OCRJGnx4sWPPfbYlVde+eWXXyqKUlFR&#10;MWfOnI8++sjpdJ7Uqbdv3y6KIiFk586dtbW18+fP79Onz4gRI9xut06nC4fDPM9TFNVdk762bt0K&#10;u4J0Ot2kSZM+//xzaIqiafr8888/5aYfhBBCCCGE0NkFAxiEEEIIIXROmT179iuvvNLyflVVZVmG&#10;Pgmv16uqajQa1ev1FEXFYrFAIOD3+8PhcLIJpuURWJaFvhZCiM1mu+yyy/Ly8gghkyZNspzkoDya&#10;plmWZX6WPGzzJ8D9DMNkZGQYjUbYaJK0b9++KVOm/OY3v/nkk0/i8TghJBQKTZ8+PSsr66QqOd2m&#10;TJmya9euL774gud5QkgkEnn11Vcfe+yxmpqabdu2qapaWVn5+eef33HHHRBidUQkElm0aBHcHjhw&#10;YDgc3rlz5+bNmz/88MNly5ZBzBYKhbpy+0t9fT38FAghsVjs/fffh9uQAB05cgS+1Gg01113XZdV&#10;hRBCCCGEEOpeGMAghBBCCKFzCsMwdrvd7/efcH/zAAYGfMGOEEJIPB6Hne2RSESSpLY6YDiOgz4V&#10;vV6/ZMmS9ntc2gfz0JJUVaX+d4cBPAH+9Pv9giCccIRAIPDmm28+8sgjTU1N69atg+M888wzGRkZ&#10;F1988SkXdjrcddddjY2NmzZtggymrq7urbfemjNnjs/ngzX1r732mqqqd955Z8sgqlXr16+HiV4s&#10;y06cOPHHH3+UJIkQYjQas7OzJUmKRqPhcLh///6n82WReDxeUlLy3//+t6KiYvPmzeFw+IQnMAwz&#10;ceLEbdu2waYciqKys7MHDRp0WqtCCCGEEEIInTk69H84CCGEEEIInS1MJtPtt9/e6kPJHTAwhayp&#10;qam+vr6+vh7mj7Xf/kKaDTfjOK4z6QshRBCEaDQqSVI8HoeTNn9UVVVRFCVJkiRJEIRAICDLMsuy&#10;MLgsWUZtbe1rr7121VVXnX/++XCP3++/7777fvzxx87UlnIWi+Vvf/vbRRddxHEc3HPw4MHVq1ff&#10;dttt6enpcM/rr7++YsWKDh4wuV4lLS0tNzd3x44d8OWFF164cOHCt99+u7y8PC0tzWq1pvR1/I/N&#10;mzfffvvtv/nNb9566621a9eGQiG1BfhJbd26FfI8hmH69OmTfMkIIYQQQgihcx4GMAghhBBC6Fxz&#10;/fXXZ2RktPqQLMuQeUCTRDAYDAaD4XAYtr/E43HY1dESx3HJGVk9evToZIUDBgyIxWKRSCQWi0Wj&#10;0VAoFI/H4aq9LMtwT/Khqqoqm81ms9ksFovRaDSZTMkM5siRI++8884dd9yRn58P93i93pdeegl6&#10;Tc4cVqt1zpw5brebZVlCiKIo3333XXFx8axZs0wmEzzn9ddfr6ys/MVD7dq1K5kwjR49uqSkJNnt&#10;lJ6e/v333y9duvTZZ589IdNKoZqamtmzZ99+++3bt29vf1cQz/MLFy6sq6uDL61W68yZM09TVWe7&#10;UChUUlICu4IQQgghhBA6ZzCPP/54d9eAEEIIIYRQKhkMBlEUN2/e3OqjkHMoiiLLsizLiUQikUjI&#10;sgwjv1r9FoqizGYzBDAURc2YMWPo0KGdqVCr1QYCgaamJq1WyzCMqqpQRjIZCofDoVDI6/UePHhw&#10;//79FEUlZ5RRFKXVauPxOHTq1NfXC4IAeQDsiWloaCgvL584cWKy4+RMkJ6e3rNnz507d0I4JMty&#10;aWnpiBEjevXqVVRUpCgKz/MbN24cP368zWZr5zgrV6787rvvCCEajWbu3LnLli2DcWT9+/dnGKa+&#10;vp4QoijKo48+ejpeRU1Nzdy5c4uKitqPXlqiKIpl2Ztvvrn9V/d/jSAI+/fv3759e1VVVXV1dV1d&#10;XWlpqc/nM5vNyZQRIYQQQgihsxcGMAghhBBCqOtUVVUdP368sbGxvr4+FAo5nc7TdKKePXuuWbOm&#10;5VqOpGQMA7lL+9fT9Xq9Xq+H2wzDPPfcc53PNrKzs8vKymDiWXI2WnIVDaQvZWVlGzdujMViVDMM&#10;w3AcN3nyZI/HE41GVVUtLy+32+1XXHHF9u3bRVEkhJSUlJSWll5yySXQcXKG6NmzZ58+fX788UdY&#10;aSNJUmlp6TXXXJNIJMrLy1VVDYfDO3bsmDFjRjsHee6552prawkh+fn5Y8eOXbp0KTS79OvXr7a2&#10;Fl7+DTfcMGrUqJTXX1tbO3fu3LKyslP7dkmSYHhaYWFhSus6W1VXV+/Zswf2AFEURdO0TqezWq08&#10;zx89ejQWi2VmZnZ3jQghhBBCCHUKBjAIIYQQQui0U1W1sbFx6dKlTU1N0N7h8/lqamq2bdvm8/ly&#10;cnKS071SxWQyTZo06b///W87GUwH6XQ6k8kEDSgURf3ud78bO3Zs5ytkWXb//v0FBQW9evWCgzc1&#10;NUWjUZ7noTkG0he9Xn/ttdcOGzZs2LBhI0aMOP/88++888777rvvsssuGz9+/Jo1a2KxmKqqR44c&#10;GThw4IgRI3bv3g2BxLFjxxiGGT16dLJ15kyQm5urqmpRUZEkSYSQSCRy/PjxW265paKiorGxkRDi&#10;8/l4nh8zZgyUnYzHvv/+e0EQysvLX331VVVVKYq64YYbDh48uG/fPkJIWlraoEGDjh07BmdZuHBh&#10;yrt/6urqbrvttuPHj3fmIIIg7Ny5U6vVDhs27Iz6uXS948ePf/PNN8FgUKvV6nQ6lmVVVY1GozU1&#10;NRzHuVyuuro6URTdbvf/8TcKIYQQQgid1aiT7Z1HCCGEEELopMiyvH79eo/H43K5TCaTRqNhGEZR&#10;lHg8HolEYMP8NddcczrmZVVUVMycObO6uvqUj0DTtNVqhT4SiqI4jlu/fn2yG6Yzqqqqjhw50r9/&#10;f5fLpdPpIKMqKSkpKyvzeDxHjhypqKgQBGH27Nk333xzWwcpKSm54YYbPB4PIcRsNj/00EPl5eUf&#10;fPBBPB4nhLAsu2TJknHjxnW+2hSSZfnPf/7zxo0boQ+GEDJq1KjZs2c/+eST0NpCCJk1a9bUqVNX&#10;r1790UcfwVy1E9hstpdffvnhhx+GmWN5eXkul6u8vJwQMmzYsH/96180ncptlx6P53e/+137K2qS&#10;OcEv/h+WwWB4++23hw8fnrL6zjaJRGL58uWKoqSlpRmNRq1WS9O0qqqSJEWjUa/XS1FUZmZmXV3d&#10;xRdf3NY+J4QQQgghhM582AGDEEIIoTPUujfeOPzjj2W7d7t799YaDN1dDjp13377rd/vz8rKcjqd&#10;FovFbDYbDAa9Xq/VarVarUajEUWxuLi4oKAg5ae22WyTJk3asGFDKBQ6hW+H3pfkFC+DwfD888/n&#10;5eWlpLYNGzZkZGTABWiapmVZjsVioVBo/fr1y5cvh2vQbrf73nvvNRqNbR3E6XSmpaV98803hBBJ&#10;kg4dOvTb3/6WEHLs2DEYsLZmzZpBgwalquaUoGl6/Pjx5eXl5eXlsMamrq5Oo9FceeWVO3bsEEUx&#10;kUhs3779k08+2bVrFyRJLen1ep/Pd+DAAVVVGYb51a9+VVxcLMsyIeTRRx/t0aNHamv+7LPP1qxZ&#10;09ajMD4r+WfzhT2tSiQSRUVFU6ZMMZzmf9lEUeR5XhRFQRBgCc1pPV3Hbd68mef5zMxMp9NptVpN&#10;JpPRaNTpdDqdTqPRaLVa+Ltgt9ubmpqSLWIInSDs9X737ruHN206vnt3/siR3V0OQgghhFArMIBB&#10;CCGE0Bnqi6eeqjxwwFNRMXjKFCOurT5r+Xy+oqKi9PR0h8NhNpvNZnPyYivHcQzD0DRN0zTP86qq&#10;pqenp7wAm80WDoe3bt1KmvUo/CKKonQ6ndlsTjZSUBQ1Y8aM6dOnp6SqSCRSVlaWk5Njs9m0Wi0h&#10;RJKkQCBQUVGxfPnyaDRqMplomh40aNDVV1/d/qEGDhwYiUR2795NCOF5vqysbObMmTDhjRCSSCQ2&#10;bNgwatSorKyslFSeEizLXnTRRUVFRTU1NTBh7NixY/369evVq9eOHTtghFr7BEGAkIkQkp6e7nK5&#10;oD3FYrH84Q9/gLc0VQKBwN/+9rdWZ9lB6MIwDMMwLMuyLAsf6eQnra2PXCgUcrvdQ4YMSWGdzUmS&#10;tGHDhn379u3YsePo0aMHDx6sqqpqaGiw2Wwp6d/qjNLS0gMHDmRlZTkcDovFYjKZTCaTwWA44d+E&#10;YDBIUVQoFOrRo4dOp+vemtGZKdTYuPrVV6sOHvRUVo698cbuLgchhBBCqBWpbMxHCCGEEELoBAcP&#10;HjQYDGaz2Wg0mkwmq9VqtVrNZrPFYrHZbHC/2Wy22Ww7duw4HQV4vd4PP/wQbhcUFNx6663t9wFA&#10;9AK1Nb9z8uTJt912W6qqKi0thdeu0WgoilJVVRTFSCSyf/9+n8+n1WpZltVoNDfccENHjvboo48m&#10;azt69Oj7779/0003DRw4EO7hef7VV18NBAKpKj4lDAbDLbfcktzwIUnSu++++9VXX0EXy0lpaGhY&#10;vXq1KIqEkIkTJzb/waXEihUrIM06AaQv8JPS6/XwCTcajZAlaDQalmXb6oaJx+OfffZZMBhMbamg&#10;vLz8P//5j9/vt1gs/fv3z8/P79evn9ls9vv9K1euPHToECzg6S4ej8dut0MWazKZbDZb838T4D00&#10;m80Oh8Pv92u1Wp7nu7FahBBCCCGEOuNMaUJHCCGEEELnHlEUA4GAyWTS6/U6na6xsXHVqlXQ2xGP&#10;xzmOGzFihF6vF0URJpIdPXq0X79+qa1h06ZNsCKFYZipU6dWVla22mABTQyQfDRPaCiKMhqNDz74&#10;4Pjx41M4MKq8vBx+rx/OJcuyIAjBYPDw4cOKosCJXC5Xx9eEPPzww1VVVevWrVNVddeuXU6n8557&#10;7vnHP/4BW1W+//77+++/f/78+bYzqZls9OjRTz311F//+tfa2tpEIuHxeE55P6WiKKFQyGg0XnbZ&#10;ZaktMpFIbNu2reX9zdMXnU4HH2DYJC9JkvAzQogsyy1fl6qq1dXVq1atujHVv7ZfUVHxww8/OByO&#10;jIwMSPiSK5disVgwGNy2bVtNTc2UKVNSe96OKy8vd7vd8G+CyWTSarWQUVEUpdFoTCZTPB4XRRH+&#10;FkiSVFRUlJ2d3V3VIoQQQggh1BnYAYMQQgghhE6XQCDg9Xphy8uGDRt27dpltVoNBoPBYDCZTLIs&#10;b9y48YcffqBpmuM4juNOxy/mf/bZZ3DD6XQOGjRo06ZN8KVGo3E4HPafwa/hJxMRQFHUoEGDnnzy&#10;yWnTprWziOVkBQIBlmXNZnNy9zhcHG9qaiopKYEoiBAybdq0jh+TYZgHH3wwJyeHEKIoyvr167du&#10;3XrvvfdaLBZ4wrfffnv//fefppaLUzZ69Oinn346LS1NkqRTTl+Aqqo8z3///fepqg3EYrEffvih&#10;5f0QwHAcZzAYbDaby+XKysrKycnJycnJzMxMS0szm83wcWo+kaw5WZZ37drVkXlrHReNRletWuVw&#10;ONLT051Op72FtLS07Ozs+vr648ePp/C8Hefz+RiGgfYgjUYDHWDNn8BxXPJRvV5PUdTQoUO7pVSE&#10;EEIIIYQ6DztgEEIIIYTQ6UJRFMMwDQ0NHo8nPT3dbrcbDAa45CrLsiRJPM97PJ7du3fn5eW1dZ26&#10;MzZv3rx9+3a4PWbMmKNHjzY0NMCXkydP3rNnj6IoJ1z3T9YwcODAWbNmXXjhhSnflO71eiGFgrdC&#10;URRYln7gwIFQKGQymSiKslgs11577UkdNj8//7333rv55ptramoSicSyZcvsdvvdd9/9yiuvQCvG&#10;t99+u379+uuuuy61L6eTRo0axXFcJ9OXpCVLllx44YWjR49OydEIIZ9++mnLO2GwGMuyWq3WZDI5&#10;HA6Xy2W32/V6vaIo8KmGDzlo+TEjhCQSie3bt0uS1P5MvJOyc+dOyF3MP9PpdNABI4oix3FQVSwW&#10;2759e25uLkR9XYnneUVRqGZOeAL1vyRJ6valNQghhBBCCJ0yDGAQQgghhNDpoihKOBwWBCEzM9Pl&#10;clksFtiNkQxg9Ho9x3ENDQ179+61WCynsP+jfVu2bIEOA41Gc9lll73++uuKohBCBg0aJAgC3B48&#10;ePDBgwfh+ZmZmb/61a8IIddff73FYkntLvekoqKi3NzclvPHiouLaZrWaDSEkPPOO+8Urjvn5+d/&#10;+OGHM2fOrKurEwRh8eLFf/3rX2+66aYlS5bAe/voo48aDIbmc7oaGxv//e9/J7+kaXru3LkpeJEd&#10;9uKLL5aVlbX1aHI4VfIeVVXbSWvC4fDtt9++e/dujuNOuaTKyspvvvkGbv/000+tno6maZhZZzab&#10;nU5nZmZmeno69HUFAgGGYeLxOEwhkyRJlmXY9NPyOMXFxRdccMEpl9qcoiiNjY1WqxX20MCSFYgx&#10;GIaBhTTw985isTQ0NKxfv/7SSy9Nyak7Ljc3d+fOnRBKwZ80/T9TGZL3y7KcSCQYhunMjxIhhBBC&#10;CKHuhQEMQgghhBA6Xdxut91u5zguLS0N1mubTCadTkfTdCKRiMVi8Cv5iqJEo1Gfz5fCVgBCSHV1&#10;9fLly+H2gAEDFEU5fPgwfGm1WpMX/cePH//OO+8kvyvlXTgnKCsrC4fDGo0GVl/AypBoNFpfX19Z&#10;WclxHE3TNE3fdNNNp3b83r17z5gxY8GCBfCuvvjii08//XR9ff3q1ash6fnDH/7w6quv6nS6BQsW&#10;7Nu3r+UR/vnPf1qt1pkzZ15++eX9+/c/rU0SFRUVn3/+OSRhLUFyQP+MEKL8r1a/KxKJ3HXXXW++&#10;+WarF+5VVY1EIsmz//e//4Xboih+8MEHHSw7mWrAmCyLxeJ0Ot1ut9lslmWZ4zhI1AKBAPxA2/pQ&#10;xePxvXv3pjCA8Xq9aWlp8OnS6/XNsw2KonQ6nVarhUdNJhN8Kk5q0l1KRKNRQRBEURRFMRaLQUoE&#10;D6mqCg/BHh1RFIcNG4YdMAghhBBC6OyFAQxCCCGE0DkFVpF3/WShVoXDYVmW09LSjEaj0Wi0WCxm&#10;sxkuCmu1WtiAIsuyKIo2m83j8ZSUlBQUFKTq7CUlJXV1dYQQmqavuuqqVatWwY4ZuFAei8UIIQaD&#10;YebMmac7dGmuqKjovvvu69Onz3333XfttdeyLAvzx4qLi/1+v8PhIISMGjVq4MCBp3yKP/7xj4qi&#10;vPbaa7Ise73eF1544YEHHvD5fJs3b1ZVNZFI3H333e0fIRgMvvHGG2+88cbUqVMfeuih3r17n3Ix&#10;7fvkk08aGxtbfQhW3MMuEJZl4SMty3L8Z4SQVjMYRVE2bdr0wQcfTJ8+HX7KhJDPP/88FAoRQgRB&#10;+PLLL0+qyLaaVyAWghYNjUaj0+n0en0ikYA2L6i5/cF68CpSCPIeWCN0QmcJvBDYSQPvbSwWE0Wx&#10;trY2KysrtWW0r7Cw8NChQ7ADiWEYVVUhK0rO4ovFYpFIJBwOu1wuXACDEEIIIYTOahjAIIQQQgid&#10;9RRFqa6u3rdvn9FoPHLkSK9evWiadjgcBQUFKVwdfwoEQZBlWa/XQ9xiNBqbXxRmWdZoNMZiMZ1O&#10;ZzAYjEZjPB5vaGhwu92dP7Uoim+++Sbcdrvd/fr1e/311+FLo9FYU1MDt6+55prUtt20LxaLvfba&#10;a4SQY8eOvfLKKy6X68svvxw+fLjZbD548CCs6yCEjBgxopMnmjdvHiFk4cKFiqIcP3787bffnjt3&#10;bigUOnDgwEkdZ+3atUVFRbfccsvs2bNbXtDvJEEQkht6TgAJAbRxAGhnkSQp9jNRFEkbGUwikXjz&#10;zTeXLVtWVVV1UiVRFAUBBrS2mEwmm81WX19fW1vb8snQhQNDvaBjQ6PRJBIJGDuWSCTa2v6SlPIZ&#10;d7Isq6oKhbV6XrgfnmM0Gk0m0/79+7s4gCkoKNi7d6/f74f0JR6PR6NRCGDi8XgsFuN5PhAINDU1&#10;XXLJJV1ZGEIIIYQQQimHAQxCCCGE0NktGAweOnSouLjY4XBIktS3b19FUSRJKikpKSsrGz9+fEZG&#10;RnfVBhtNoBWA47iWfTksy8L9LMvq9fqMjIyDBw+mJIA5fvx48uL++PHjd+3a5ff7CSEajaZfv37J&#10;0VuTJk3q/Lk6rqioaPfu3YQQiqImTZq0adOmzz///LPPPtPr9Q6HA9Iyp9N5+eWXd/5c8+bNW7t2&#10;7ZEjR1RV3bdv35dffjlz5swnn3wyGo2e1HGqqqqeeuqpaDT6hz/8ofNVNXf06FF4N06QnO5lMBis&#10;VqvNZkvu44nFYqFQKBAIQFeKKIqtroSBAXftpC8QtEDGYzQazWaz3W5PS0tzOp1Op9NiscBcLEVR&#10;IpHIypUrTwhgkhkGBAbhcBgG6EWjUdgBEwgEeJ4XBCGRSLSTwaS8U42maVEUoUNIkiSGYZpP94rH&#10;4/AoTL0bOXKk3+/3eDypraEj+vXrl0gktFotlAT/CCTfz2Aw2NTUNGLEiJycnK6vDSGEEEIIoRTC&#10;AAYhhBBCZ6i8wkIxGtXo9RpcANA2v9+/YsUKi8WSl5dnMpk0Gk3yl8ptNlswGFy1atXw4cMLCwu7&#10;sch2OgCaP0rTdFZWVmVlZXl5ea9evTp50hUrVsANk8k0fvz4119/HU40cODAWCwGG+nHjh3bmUlf&#10;pyC57l6n01100UXPPvssVJVIJFRVhcvxEydO1Gg0KTndu+++e+ONN5aXlyuKsmHDhv37959s+pL0&#10;0ksvEUJSnsG0CgIY2FMCu1WcTqfRaFRVled5j8cDk+vi8Xg78QZsd4egheM4OJrVanU6nWlpaWlp&#10;aQ6Hw2Qy6fV6GMsGuY7H49m3b5/X64UEJRaLwVlaPT40u0D6wjCMIAhwtHA47PF4AoFANBqVJAm6&#10;Utr6WzBlypRUvW8sy/bq1SsYDMZisWg0CuPINBoNhFXxeDwcDkPzUCQSgXiGZVmKokKhkMViSVUZ&#10;vwjylQEDBqSnp+t0Op7nGxoampqaEokEjCBTFOW8884bPHhwl5WEzlKcXt/7/POlWAz/OwEhhBBC&#10;ZywMYBBCCCF0hvrN4493dwlngd27d1utVrfbbbFYDAZD8wAGBn/RNL1r1y6GYbpllYKiKNAEkEgk&#10;YCjTCXvRk/s8JEmCTTCiKB44cMBiscA2lFPT2Ni4dOlSuD1o0CCe50tLS+HLnJyc/fv3w+0LLrig&#10;K+ePhcPhnTt3wu38/HxFUcrLy+FLWB8CM74uu+yyVJ0xKyvr448/njlzZnl5eSKRgI04p+zll19W&#10;FOWPf/xjJ6uSZXn16tWEkK+++qrVJ8AQMIhMHA5HRkZGVlaW2WxWVTUYDLIsCw0cMIWs1XSEENK3&#10;b98LLrggPT3dbrdDNgl5SSAQ8Pl89fX1xcXFPp8vFApFIhHoC4HJXR15CRCoJAMDmqYTiUQ4HNZo&#10;NKqqQptOMBiEAKatiEij0dA0nZ6e3uF37pcNHTp0w4YNwWAQ0hdZlrVaLcuysF4lGo3yPB8KhTwe&#10;T35+Pnz4KYo64W/l6VZbW2u325P/XpnNZkKIKIp79+5lWbagoKBv374Gg6ErS0JnKZvb/dsnnuju&#10;KhBCCCGE2oMBDEIIIYTQ2aq4uLi2tjY3N9dqtZrNZqPRqNfrWZa2oDAaAAAgAElEQVSF0UxweRcu&#10;vG7atKm8vPySSy7Rd+2vCUMnRyQSMZvNgiDAjeTYpXg8Dk0GgiBEo1FVVY1Go9PpFEXx4MGDo0eP&#10;PuVGkH379sHGdZZlL7nkku+++04QBEKIxWJhGAZ2h2RnZ6cw6uiIurq6vXv3EkIoipo8efKPP/4I&#10;lTAMYzQaYcTW+PHjO9/905zb7c7MzEwmPe1oa9V8kqIoCxcu1Ol0c+fO7XgBoVDo66+/httLly4N&#10;BoOqqlZXV7dTBnTAcByn1+vNZrPD4XC5XDabTVVVjUYTi8X8fj981KHHpdXKXS4Xx3FHjhzx+Xx+&#10;v5/n+Wg0Cmlf+3tZOig5giwajcLfslAoBJ9t2AcDH+x2enQ4jsvLy0ttBJiWlmY2m6PRqNfrlWU5&#10;+e8AhLKQDDU0NOTl5fXp0ycUCsXjcdjSlMIaflF1dXWPHj2SG48gGItGowzDTJs2zWq1dmUxCCGE&#10;EEIInVYYwCCEEEIIna22bNmSnp5uMpkMBoPJZLJYLDBQiBCS/LX3eDxusVjq6+sDgcC2bdsmTJjQ&#10;lRXabLZ+/fpVVlYajUaO4yiKSiQScOE1kUhEo9FIJMLzPCFk6NCh1dXVe/bsGTJkiMvlEgRhz549&#10;o0aNOoWTiqL4xhtvwO2srKycnJxFixbBl1OmTDl48CDcHjhwoN1uT8Wr/AUff/yxJEkGgyG5k8Zk&#10;Mg0dOvSZZ56B6/IwIAt+cOeff35q94Js3759y5YtbT1KNUN+buxoZ15WIpGYP38+y7K33nprq0/4&#10;z3/+A302e/fu3bx5MyFEluVwOHyyZSdjGJZlNRqNTqfT6XSKomi1WtgqRNN0Mn1p9QibNm3atm3b&#10;yQYtFEXpdDq4DacmhECbywmHggAGZsfJsixJUiQSgagD/t5B45csy6121VAUpdFohg8fnqpxc0kO&#10;h0Or1WZlZWm12kAg0NjYCD9QqNDj8fTu3XvAgAE8z4uiGIvFoAGly5SUlDAMYzKZdDpdMhmKRqMN&#10;DQ35+fldOQkNIYQQQgihLoABDEIIIYTQ2Qo2WGi1Wq1WazAYkukLIYSiKIPBAL+Gr9PpLBaL3W73&#10;eDyHDh3q4q0ngwYNOnToUFNTE0VR8Cv5yeFIyWvWhYWF0WiUoqhjx47t2LFj+PDhGRkZ5eXlZWVl&#10;eXl5bV1hbwvP83v27CGEUBQ1bty4/fv3NzU1EUJYlhUEIRgMEkJomr755ptPx+tVFKWuru7f//73&#10;119/XV9fTwiBfTOqqgYCAXgOTEVLdoFAukAI6dWrV8oTsldeeaWth+ifMQwDYQZkCZAZtNW3IYri&#10;q6++OnjwYK1Wu379ekKIJEmLFy+GR+HFtg/2srAsq9VqYclKy+ck4w3oJolEIhzHqaoajUYFQYBx&#10;dlBhWxFLOw8BCADgdnLgFWyDJ4Tk5eWNGTMG7pk2bdott9xy5MiRVotMlpo8GtzTzntICNFoNBqN&#10;5sYbb2ynwlPA83x9ff3gwYMhl7Varenp6UVFRWVlZYIgxOPxQYMG9e3bNxqNwjiycDh88cUXp7aG&#10;9gUCAafTCQ1M5OcphaFQSJIkp9N5sn/ZEUIIIYQQOsNhAIMQQgghdLaCVgDoEmievjR/AjzKcRys&#10;wTh48GB+fn5Xrnyw2+3Tp09fsWJFPB4XBCHZCqMoiiRJGo1myJAhUJ6iKD179iwpKdmxY0dhYWFW&#10;VtaePXtqampO6gKxqqoLFiyA2xaLZfTo0W+99Ra0IBQWFjY1NcEF8fHjx/fv3z+1r1RV1dra2jff&#10;fPPLL79MXnZPxgDQFUEIYRhm/PjxmzZtgqloNE1D6xIhpH///qntAPjpp5927NjR6kOQu3AcB0kA&#10;fH6gSEmSIOGA7fEtvzcYDP72t7/tSAHJLhYYJuZ0OjMzM3NycrKyslwul16vX7FixcqVK5t/C7xj&#10;EORASldVVcVxXDgchnXxXq83FArFYrHkepV2ghboaElGI3q9PvnXhGVZeLcpivrtb38LP4KRI0f2&#10;6NGj5XHmzJnzt7/9DUbGtawWEhfSbIxb8z9bgsUnV1xxhcvl6sjb2HE7duxIT08/4W+ZwWCIx+ND&#10;hgxxu92yLMO7Fw6HvV6v3W5P7RKa9jU1NQUCgT59+kAbXHIwmtfrJYR0ZSUIIYQQQgh1DQxgEEII&#10;IYTOVs2v8rfzhOScK5ZlGxoaOrhmPIXsdvuVV14JaQrHcXBBPJFIpKen5+bmyrIME6Ugg5Fluaam&#10;Bnp3Pv30U0LIkCFDTmotxAcffAA3zjvvvFAoVFpaCl/q9fqjR4/C7Q7mBydl5cqVjzzyCLzbsiwL&#10;ggDdJCdsiYexbMuWLYNn6nQ6aL/Q6XTXX399akvatGlTq58NSF80Go3BYDAajQaDQavVQltSLBaL&#10;RCKRSEQQhGSHR0fOBX0tycUtTqfT7XZnZWVlZmY6nU6DwaCqajgcbmpqqq6uXr9+fX19PaxmaXko&#10;nU43ZMiQwsJC2ONCCBEEoaamJh6PwxAtn88XiUQgJWqrPMiWWJaFa/2ZmZkQsRQWFkITmMPhGDly&#10;ZAffySuuuGLLli1fffVVq6f7xW6bE94orVbbv3//22+/vYPf0kEw7S09PV2n08GLhfUqgUAgLS2N&#10;ZVmfzweRTDQa9fl8Dodj3Lhxqa2hfeFwGLZVweA12FbF83wwGOzZs2cXD0NDCCGEEEKoC2AAgxBC&#10;CCF0tkrOYoJJTSc0wcDFTdhFIQgCRVHQiMDzPOx770pOp3PKlClNTU1er3fbtm1wlV+SJJvNBvOv&#10;IB8ym80wzWnPnj0LFy6srKwkhPz+97//8MMPO3iiNWvWwA2NRjNx4sSffvopFotBASaTCfoqcnNz&#10;+/Tpk8JX5/f7n3/++VWrVkHuIklSq2O1gN1uLyoqqq2thS85jotGo0ajcdCgQb17905hVYSQTz75&#10;pNX7KYqCpMRisTgcDpvNZjQaGYaRJCkcDvt8PujkgIaYVqMF6J6B6XaQtWRmZrrdbofDYTQaFUWJ&#10;RCJer7e2tnbz5s319fU+nw+WjrTVVZOUlpZ23XXX5efnW61WGFQFfRKZmZk+n6+0tNTr9f7i0eAv&#10;AoQQs2fP7tu37wUXXNDJVfMPPfRQQ0PD1q1bT3avTMvCBEFobGysqqpK7TxAnuc1Go3JZII4Lble&#10;xePxjB49WpKkyspKnucFQRBFMS0tbezYsSk8+y8SRbGsrCwnJwfyIVVVk/kQISQ/P78ri0EIIYQQ&#10;QqhrYACDEEIIIXS26t27d11dXSwW0+v1kUiEYZjkLndFUXiej8VigiBEo1GWZY1GoyiKFEWVl5c7&#10;nc5uKdjlcrlcrgEDBkiSVFNTw/N8ZWUltL9YLBaO4ziOM5vN0DVy9dVXf/jhh36/f//+/Z988skN&#10;N9zQkVMk549lZ2dnZmYuWrQIvhw8eHBxcTHc/s1vfmOz2VL1onw+37x583bu3AnpxS8uQSktLZ0/&#10;fz7chlQMemUmTpyYqpLaB2PBOI4zGo12u93tdrvdbpvNBpV4vV6GYSB6icfjre6Qz8zMnDVrlsPh&#10;gL4WuMRfX1+/c+fOhoYGr9cLn7229s+3w+FwzJgxo3///g6HA/a0w6CqRCIRi8WgU0cUxYqKilgs&#10;llwD0/I48KEihJhMposuuigl4+ZsNttLL730pz/96dQyGIqiYB8S1FxVVfX2228/++yz0AuSEjt2&#10;7IBmI2gbSq5XSUtLS0tLCwaDZrPZ7/f379/f6XSmfPrZL4JgD/IhuAe2QHm9XqPRaDQau7gehBBC&#10;CCGEugAGMAghhBBCZyuXy3Xo0CGz2azRaGiaVhQl2TEgiiIs2Y5GoxkZGRqN5vjx4263O5FIDB48&#10;uLsLJxqNJi8vjxBiMplKS0vhcrnZbIbF7FarVVGU4cOHx2KxxYsXJxKJ559/Pi8vb/To0e0fdtWq&#10;VSUlJYQQiqIuuuii4uJij8cDD5lMpkgkQggxGAypfQeeeOKJnTt3wtiuk/1eVVUDgQAMWAuFQims&#10;ihBSWVkpSVLL+5vPCrNarS6XKzs72+l0ajSaSCSi0WjgsjiEKPF4PLnXJEmSpN27dzc0NPj9/lAo&#10;BNvdOz6Gq0ePHhAN5uTkxGKxioqKZGFXXHFF375909LSoClHp9NxHKeqqiRJcJuiqMGDB1dVVW3Z&#10;sqWdZhrYjUQI6dmzZwqX/dhstvnz57/44osrV65sp8mpVVarde7cue+///6uXbsIIaIofvfdd/Pn&#10;z3/ggQegU6fzvF5vbm4upFaEENi65Pf74S8+9JoMHz48Ozs7Jac7WW+//fbWrVunT59+/fXXUxQl&#10;y7IoiuFwuLa2dsiQISkMohBCCCGEEDpzMI8//nh314AQQgghhE6Fw+EIh8N1dXVwARe2O8RisWg0&#10;CukLIaRHjx5Op5Nl2Wg0GgqF/H7/eeedl6oLvp1nt9sDgUB9fb1er4cpZLCeBDa3m83mLVu2RKNR&#10;WZaPHj06YcIEk8nUztHefffdAwcOEEJsNtusWbOWL1/e2NhICLnwwgt9Pl84HCaETJgwYcaMGamq&#10;f/ny5R999FEoFDqF9AVAuqDVanfu3JmVlZXCtGDVqlVr165teX8yfbFYLC6XKyMjIzMz0+VyWSwW&#10;lmVhaBXP87AGBppgTjhCLBYrKytraGgIhULtTxVLT0+32+0Mw9jt9vz8fGhhgQFZ8JmMx+MwdI4Q&#10;kp+fP3HixIyMDLvdbrFYrFarxWLR6/U6nU6n00FrF8Q8LMvu37+/1XiJEMKyLMdx0A2Wnp5+9dVX&#10;d+p9/F86nW7SpEm5ublVVVXJeK99FEVRFCWKYlNT05w5cw4cOABhmyzL5eXlHo/n4osv7nxhBw4c&#10;oCgqMzMTgkxFUWKxmN/vP3To0Lhx4yRJCgQCoVBowIABEM90sbKysqeeesrr9W7ZsoXjOEEQwuEw&#10;x3FVVVU//PDD5ZdfjgtgEEIIIYTQOYnu7gIQQgghhNCpg9UONTU1TU1NHo8H1mN4vV6PxyNJ0sCB&#10;A10uF0yaysrKgo3ldXV13V31/xgyZEgkEqmurvb7/dFoVFEUmqb1er3NZluyZElxcTEEJ4cPH77r&#10;rrvaueRdWlr69ddfw+2CgoJIJFJaWgpfchwHSQwh5KKLLkpV5T6f77333vP7/aecvgBZlgOBQCQS&#10;WbJkSTAYTFV5v4imaRhHxrIstIzAbbi/+T6hjtBqtf369cvMzLRarbDoPicnR6PRqKqq1WplWa6t&#10;reV5HtbDSJIE08koijIYDHAuh8NhsVgMBoNerzeZTCaTCYqBtMZisRiNRr1ebzQa09PT09LSWi2D&#10;oiiNRpPch3T99dd3+n1qxa9//ev33nvvxhtvPGHxUstioHEHvtyzZ8+GDRtuv/12i8UC94RCoVWr&#10;Vh0+fLjzJfn9frvdDj1whBBFUURRhOX2NE2LohgKhWDKX+fPdQp27dolCAIhxGAw9O3b9+WXX54z&#10;Z87NN9+8cuVKQkhmZma3VIUQQgghhNDpdqb88iNCCCGE0Aleuu66WDisMxpvfvllV69e3V3OGUqj&#10;0dx0000lJSXr1q1LS0szGAzwy+8cxw0fPjyRSGg0GoZhYLFKXl5eMBgsLy/Pzc2FDRlnAo7jrrzy&#10;yrVr19bW1sLVdoPBEIvFXnjhhZUrV6qqCtdtTSbTkSNHVq5cOXv2bGibeOedd5ofJxnVcBx36aWX&#10;bty4URRFQkjPnj1hiQghxO12X3rppamqfO3atUeOHOlk+gIggzl06NCGDRuuvfbazh+QEDJ48GCd&#10;Tgfv3glUVYUtL5IkRaPRcDis0+lgBBlMHpMkCeK6tlpbYOEQwzAZGRkGgyEcDkNPg6IoWq22urq6&#10;/dqSMcAll1ySmZm5d+/e1atXDx48WKvVajQajUaj0+maf0QhKIIwg+M4nU7Xo0eP5Oyy5pID1ggh&#10;ubm5Kfxxn8BisTz66KNz585duXLl119/3dDQAC+fEAIJEMMwJpMpNzf34osvfuutt2A/0KpVqzIz&#10;M2+++eZFixbB5zMQCNx3333z588vKCg45WIOHjy4Y8eOX//619BdpKoqdDJ5PJ5x48bF43FojOvM&#10;KTojFAp99NFHcHvQoEEwd04URajqpZde6paq0DmgqaLi/XnzBJ7XmUwPfPFFd5eDEEIIIdQKDGAQ&#10;QgghdIaS43E5Hk/E4ye97fr/GIZhBgwYoKrqhg0bVFU1Go0cx8my7Pf7NRoNzJWCcV6yLBcUFJSW&#10;lq5fv37ixInd9bvwLdE0PXXq1O+//76uro5hmOLi4s8//3zMmDGZmZm1tbWQwcBl95deeqm0tHTd&#10;unWw4735dCyIWAghWVlZ2dnZ27Ztgy/1en1tbS3cvummm1I1fykQCHz44YftL26B3ohkhwSEGW1F&#10;GrIsC4Lw3nvvXXrppSlZSN5WAJNMX2KxWCgU8nq9Go1GFEWO42KxWFNTE/T0iKIIGUyrB2dZFooM&#10;BoPtd+3A2DFCSM+ePSdMmEAIoWm65RS4hx9+GFYZQfNNqwEh3UxbP0fYPA/5zdixY09r0EhRlMvl&#10;uvXWW2+99VZCyOrVq2HuH3A4HFOmTIHbo0aNmj17Ns/zoih+/PHHDz300CWXXLJ69Wr4ANfX1//p&#10;T39asGBBv379Tq2SnTt3Lly48PXXX587d+7MmTNdLpcoijzPUxTFsqwgCLCjyOFwdPpFn4qGhgZo&#10;R2MYZuLEid9++y2ETxRF9e3bd8yYMd1SFToXqGpCkuC/Frq7FIQQQgih1mEAgxBCCCF0Lhg4cKDB&#10;YCguLhZFUa/X+/3+48ePcxwH7S/Qr2A2m91utyiKBw4ccLvdQ4cO7e6q/380TY8cOXLFihXHjx9/&#10;/PHHA4EATdPz5s37xz/+EQgEVFXleR5mZC1btkyWZWg1aNXEiRN37doVCAQIIVqtNjc3d9++fYQQ&#10;jUYzYsSIVBVcW1t76NChtspIpgjJRAG6SRRFURSlrc6SWCxWUlJSX1/fp0+flBRptVrhfWhOVVVZ&#10;lqH3xe/3MwwTj8fhBgyt8ng8wWAQFsBAtS2PrNfrW96p0WjcbjfcnjFjBuQuw4YNy83N/cVS//nP&#10;f7722muJRAJ+uIlEguO4E6Z7waOyLCcSifj/Xm+95pprioqKjh49Ck8TRXHgwIHz5s37xfOm0LRp&#10;09p6qKCg4J133oF5aIFAYNGiRffee299ff3OnTuhW6W+vn7p0qV/+ctfdDrdKZz63XffJYQoirJ5&#10;8+Z+/fqtXLkyPz+/oKDAbDbTNC0IQjAYzMvLO+WX1hmyLP/rX/+C21lZWVlZWUuWLIEvtVptCkcC&#10;IoQQQgghdAbCAAYhhBBC6BzRs2fPtLS0oqKimpoas9lcWloK3TAMwxiNRlisoihKZmamIAhlZWVW&#10;q7XXmTTbzWg0Dhs2bNasWbDoZenSpXffffddd921YMEC2A0TDAZhwlL7x9m3bx9kNoSQ7Ozs+vp6&#10;uD1lypQUXoP+9NNPY7FYqw9B9AKNR/D+UxSlKIosy/F4PJkxtAw2YHH6smXL/vKXv6SkyBtvvPGf&#10;//znCXdCDpRIJKLRKE3TiqJEo1G9Xk/TNMytCofDMFKsnaArGY04HI6pU6cOHjyYEGK1Wi+44IJT&#10;rrawsLCurk6SJBhOBSPOkjVDyw48Go1Gjx8/nvxGeBV33XXXc889V19fTwgJh8MjR4485UpOh4KC&#10;gunTpy9fvpwQUlFR8emnn950000NDQ2VlZWEEEmS1q1bR9P0gw8+2Gq41Y7du3c3NTURQmianjBh&#10;wk8//bRx48aNGzdaLJbVq1dLkhSLxYLB4Cm313RSOBxeu3YtIYSiqAsvvLCoqMjv98NDBoNh2LBh&#10;3VIVQgghhBBCXQMDGIQQQgihc4fRaExed87Pzy8vL6+rq4N1FHCF3WAw2O126H74+uuvp0+fnpGR&#10;0b01Nzdo0KDnn3/+zjvvDAQCgiAsWrTowQcfnD179uLFi0VRhOlSyevykGG0DAl27txJCIHnVFZW&#10;arVanU7HMMyoUaNSVWcikaisrGw1nEiutddqtXq9Xq/Xw2QtWZZFURQEAVKEtppLYrHYxo0b77//&#10;fo1G0/k6s7OzW70fAhjyc7ARiUQ0Gg1FUdAZIwiCKIqSJMmy3Gr7C2RLcPu2226bPn1650slhPTv&#10;37+4uNhms+n1eo7j4OMKJ5Ikief5SCQC+VB1dbXP52v+ctauXet2u2+77bZXX30V5sK99dZbPXr0&#10;gKaTMwFN04899hhN059//rmqqrt27crOzr711lvnz58PM9zC4fCaNWsIISebwbz99tvRaJQQYrVa&#10;hwwZAhkPIeTCCy/MzMwMBoM8z7tcLrvdfhpeVpuKi4th/N0PP/wA95hMpsLCwg8++AAGrzEMM3z4&#10;8BT+rUQIIYQQQugMdKYsX0UIIYQQQqnVp0+fIUOG1NXVNTY2hkIhURRVVYVuGKfTGYlEPv300z17&#10;9rS6pL0bTZ48Obmphef5hQsX9u/f/9prr4UL8RAYJBIJ4WfxeFz+X3B/LBaLx+PxeBy+zM7OTtU+&#10;dlVVV69evWHDhlYfTa6LN5vNDocjIyMjJycnNzc3JycnIyPDbrebTCbIkE6YrwUURSkrK4ML8Z13&#10;+eWX5+fnt/oQDPKCTSHBYNDn83m9Xr/fHwqFotGoKIrttL80H5OVwi33DofD7XZ7vd5gMBgKhfx+&#10;v8fj8Xq98GcgEAiFQoFAoLGxcevWrZIkwfsMb6MoikuXLk0kEr/73e9g9Fk8Hn/yySe3b9+eqvI6&#10;j+O4e+65Jz09nRAiy/Lq1as9Hs8tt9wC25hUVY1EIuvXrz+pmj0eT1FREdweNmxYTU0N9AARQmia&#10;fuaZZw4fPhwIBGw2W6pfTStisdiPP/74xBNP3HXXXffdd9/9998/b968d955Bx4tKCgQBCHZuqTT&#10;6SZPntwFVSGEEEIIIdSNsAMGIYQQQuic5XK5Jk6cuGPHDq1Wy7IsTdMcx7Es+9xzz61Zs4bn+eee&#10;ey4ajU6bNu1kpx6dVg8++GBNTc2XX36pqqrH45k/f/4jjzzi8Xg2bNgAg7zgN+jbpygKNJpAK4nb&#10;7W418PhFPM+vX78ebi9fvhyGm5WVlcEW8RNA+qLRaPR6vc1mc7lcLpfLZrNxHCeKYiAQ0Gq10GiS&#10;SCTaWgYjSdKOHTuuuuqqU6i2pfvuu+/3v/99qw9BgwsUk3xz2t9SQwiB2ANu9+zZE8KDlICd9mVl&#10;ZRRFwQw0aF0ihECQFgwGGxoavv/++2PHjhkMBtgJpNPpYM8Nz/OLFy9+7LHHrrjiii+++EJRlEgk&#10;8tRTT73zzjuQeZwJ0tLSXn/99XvuuaexsVEUxQ8++ODhhx+eOnXqqlWr4LMdCoWeffZZg8HQwX1F&#10;xcXFMMSMYZhLL73066+/hr8dZrO5pqZm165d3377rdlsXrly5Wl9XYqirFy58v3336+pqTkh04UY&#10;j+O4iy66aMuWLcnBfQ6HY9KkSae1KoQQQgghhLodBjAIIYQQQucyu90+ZMiQHTt2wDISi8Vy6NCh&#10;SCQSiUQIIeXl5a+++qrNZjujfhVdr9cvWLCgqKjoyJEjhJCKioqFCxfee++9fr9/165dbQUDrVJV&#10;VRTFRCKxcePGj/8fe/cZHlW59Q383lP39Jn0TBqBQKhGuop0iR0UPSBFKXIQEVBAsCEgyEEQDgIW&#10;OogIWEAs9CYtoBBCCb0E0pMpmT579pT9flgP+82TTIaQDMKj6/fhXDtT9tzTuDz3f9Za3347ePDg&#10;295l+/btJpOJELJ69WoIeyp3u6p85uoXwvQXsVgsl8u1Wi2Uv0RFRUkkErfbbTAYKIqCmRwejwdq&#10;d4Ke+ejRo7V/jqFlZmY2a9bswoULQa+FzfHKlS6hX16KopRKJZ/WtGvXrm5D42vCsmxqamrDhg3V&#10;arXH4zEYDCUlJT6fz+v1OhwOg8Hw559/nj9/Xi6Xk1tzaDiOUygU8Hk2Go0LFiyYPn16YWHhsWPH&#10;CCFnz54dPnz4mjVroqKiwrjO+mjevPm0adPeeOMNQojVal20aNGHH35YXFycnZ1NCPF6veXl5VOm&#10;TJk9e3abNm1ue7avv/4aDuLi4mJiYk6dOgV/Nm3aFD63Tqezd+/ed+vJEEIIuXDhwqRJk27cuAEf&#10;nuofIYqiIiIiEhMT161bB5dAtKZSqe7qwhBCCCGEELrnhNOnT7/Xa0AIIYQQCuLIhg0+lhVJJK2f&#10;ekrxl/TP+btSKBQOh6O8vLy4uHj27Nnr1q0bO3bstWvXysrKCCFWq/XAgQMNGjRIS0urW43I3SAS&#10;iTQazc6dOyEbMBgMBoMhMTGxpiAhNI7jWJY9e/bso48+yjeAglKPr7/++o8//jh48OCYMWOWLVu2&#10;bNmy7du3Hzp06PDhww6Hw+Vy8T/YJ5V2ll0ul9frrf5AAoFAJBLJZDKNRhMTE6PX6xMTE/V6fWRk&#10;JNQYMQzjcrlcLhc0Tws6BkYsFut0ug4dOkRHR9fhyVYhFAqfeeaZ33//3Wg01v9sUqkUwg9CiEAg&#10;mDVrllqtrv9pgc/n+/333xs1ahQRESGXy2UymVKpFIvFN27cuHDhQlZWVlZWVkFBASGEoij+syoW&#10;i3v27JmRkZGbm0sIsVqtV69enTBhwrlz5yBIKy8vP378+JNPPhnerKg+kpKSXC7X6dOnCSF2u724&#10;uPi11147ffo0TK/x+Xwcx5WXlz/xxBOhv5Jnzpz55JNP4CPUu3dvi8Vy5MgRuCoxMdFgMMDxokWL&#10;wjJSqLpAILBhw4b333+/tLQ0dHTndDr37dtnt9vhT7lcHggErl27lpKSEhERcTfWhv4JXBZLzrZt&#10;fq9XJJE8OnDgvV4OQgghhFAQWAGDEEIIIfQ3R1FU27Zt9+zZ89ZbbzkcDkLI559/Pnbs2JkzZ0Lz&#10;IqvVOnny5LZt294/nZoIIUeOHJFIJNCXqf5FIX6/v7y8/L///W+zZs0IITt27OBHZYQWCAQoimIY&#10;BqphgnYeqwyKYEQiETQiUygUSqVSJpPBSHmapqEUSSAQVOoY25IAACAASURBVE4RKhOLxYFA4OzZ&#10;s82bN6/DM61Oq9W+9tprkydPDhoa1Z5UKq0ctzz77LOJiYn1Xt3/99tvvyUkJCiVSolEIhAIIDZz&#10;u912ux06aHXo0AFCC0JIenr6ww8/LBKJXnrpJbikuLj4wIEDhJBz586tWrXqvffe++CDD4qLiwkh&#10;OTk5mzdvHjJkiEBwX4zAFAqFkydPZll2w4YNhJDTp0//+uuvr7/++qefflpRUUEIsdvtJ06cePvt&#10;tz/55JPK2YnVaq1crrR//374UyaTde7cef78+ZCCxMXFkVt5YUZGxl1Kni5durR48eJ9+/bV5sbw&#10;bvJ/Qm/AQ4cOnTlz5tNPP23SpMndWCFCCCGEEEL3HAYwCCGEEEL/CM2aNYuPj79y5QohJDs7e9eu&#10;XaNHj/7kk09gfobL5Ro3btzSpUs1Gs29XikhhJw7d2737t3kVhpxR23HasKy7M6dO//444+abgDZ&#10;ic/nEwgEfr/f5XJRFAW9re4Ix3GQG3m9XpZlYVw8DKTx+XyQJ/Gq310kEoW9FOn555/3+/1z5szh&#10;qyLuVJX0JS0tbezYsWFa3f8wGAytW7eWyWQQOfj9foZhbDbbyZMnhUJhTEzM/PnzQ9z9k08+GTp0&#10;KLStO3jwYGJi4tixY+fMmQOf8I8++oiiqCFDhtw/ZV6DBw8+cOBAcXFxIBDYtWtXcnLyyy+/vGzZ&#10;Mpih4nQ6T5w4MW3atNmzZxsMhkuXLm3duvWXX34J+oFs2rQpwzCQpxJCoqKiIHkihLRr104kCv//&#10;6btw4cLrr79eXl5et7u7XC6fz6dWq61W67x58xYvXiyVSsO7QoQQQgghhO4H2IIMIYQQQvepiMTE&#10;po8+2qxz57i0NNHd6Z/zj6JWq3v06HHw4EGz2cxxXF5eXpMmTR544IGzZ89Cy6OSkpKzZ8/27du3&#10;qKiooKBg5cqV33333bZK3G43x3FyufwutTOqbMeOHTt37iSEUBTl8/lC3xiCk5oKSirz+/0ikQj2&#10;oymKEolENE3Dj/GVSqXJZAoEAjabzW63Q5Ox6iUjFEUJhUK5XK7T6apvhfMzYKRSKU3TNE3Da8Uw&#10;jMViMRgM5eXlRqPRYrE4nc6aWpDJZDKVStW+ffuWLVve7nW6A82bN+/YseMvv/xyp3UwMPdFoVDw&#10;L69MJhs3blyLFi3CuLxjx465XK7U1FSdTieVSimK8ng8FoslPz9/9+7dHo/n8ccf79ixY4gzqFSq&#10;nj17Hj582GQycRx35cqV9PT0du3anT59Gp7yoUOH0tPT09LSwrjs+tBqtV27dt23b5/D4fD7/Vev&#10;Xu3evbtSqbx69Sp8MLxer9VqzcnJmTNnzjfffJObm1vTeycWi8vLy69du0YIUavVaWlpUOClVqtn&#10;zJgR9gqY8vLyYcOG1Tl9AYFAwOfz0TRtMplYlm3fvn24lof+OYRicWzDhk07d27WpUt0Ssq9Xg5C&#10;CCGEUBAYwCCEEELoPhWdkhKTmhqdkoLpS7io1eq4uLht27ZxHOfz+a5cufLEE08olcrLly/Dhm9p&#10;aempU6cWL168bNmy7Ozsy//brl271q9ff/jwYYVCkZycLBaL795SP/jgA9jehZKRoLeBtEMgEAhv&#10;gT9DxzB+v1+lUul0OplMZjAYOI4zGo02m81sNnu9XoZhKrd4IrdyGrlcHhcX17x5886dOz/77LN9&#10;+vRp3bp10OZLsABYD0VRfBmHyWQqLy+HAMZms/EzYKqfQS6XK5XKsAcwhBCj0bhp0yboBJWSkiKR&#10;SFwuV4jbUxRF07RKpYJEBC6UyWTvv//+E088Ed615eTk6HS6+Ph4lUolEokCgYDb7TYajadOnTp1&#10;6pRUKp0yZYpSqQx9EpVKpdfrt23bBpv7ly5d6tmzZ1xc3Pnz5+ETfv78+czMzPtn9rtWq9VqtXv3&#10;7iWEMAyTl5fXv3//ioqKoqIiQojP5zObzefOnbttGZbNZrtx4wYcw7cAymgee+yxsL9TLMsuXLjw&#10;2LFj9T9VIBAQCoUikaiwsLBZs2bQOQ2h2hNJJPx/KtzrtSCEEEIIBYcBDEIIIYTQP0ijRo1UKhWM&#10;ynC73Tdu3Ojfv7/JZIINX7/fn5eXF3q3t6ysbPv27fv371epVGlpaXdjqIbJZPrmm2+sVishBPaR&#10;q6s8akUqlUokEolEAuNVQgcwgUDAbrcbjUaj0ciybNAEAhKX+Pj4Vq1a9ejRo3fv3n369OnatWtq&#10;airLsufPn9+7d+/u3bvdbnf1VfH/y3Gc3+9nWdbpdFosFqPRaDAY+PIXj8fj9/uDBjDx8fFisfhu&#10;BDB8XZFYLJ42bdrNmzf5RlVVCIVCqVSqUqlgeg1/OU3TU6ZMCfuefmlp6eHDh5s1axYVFSWXy6ER&#10;nM1mKy0t3bdvX1lZWaNGjfhZL6E1bNhQo9HAJ5xhmCtXrrzwwgterzcvL4/juIqKigMHDvTs2bNy&#10;O7V7C8afHD9+nBBis9kqKipeeumlixcvlpeXsyxbU/oYArx0kJm99dZbCQkJ4V3wmjVrli9fXtO1&#10;UIjGV6TdtigNimBYli0uLu7evfvd6JaGEEIIIYTQPYT/gYsQQggh9M8yfPjwS5cufffdd4SQ69ev&#10;f/PNN8OGDSsrK8vLy6v9Sc6fPz9u3LijR4/Onj077Cs8f/78zZs3CSE1NR/j0xepVArNvsRisUAg&#10;CAQCLMsyDMMwDGxe13L/WigUymSyyMjIBg0aNGnSJDU1NSoqiqKo8vLyGzduHDx4sLCw0Gg08n3D&#10;ajoPTH/x+XyQzcAgGZqmYagMwzBOp9PlcjEM4/P5gp4HkiSKoho0aFCbld+R7du3w0FKSopKpTp/&#10;/jz8Ca8eHMvlcnKriqLK3Zs2bfrKK6/06tUr7AvbsmVLXFwclNoIBAIY2O5yueD1J4R07dq19meD&#10;QS9Tp04lhBQUFCxbtmzMmDEmk+nkyZMcx129evWtt9764Ycfwv4s6oaiqFGjRl27dm3nzp0cx2Vn&#10;Z8fGxur1+nPnztX5nNC7DD7JYVwqIcTj8axcuTLo7KLK0Qv/4YFvBJQfBb2X3++32+0ajebMmTMW&#10;iwWLYBBCCCGE0N8MBjAIIYQQQv84kyZNysnJuXz5Mmz4ajQaKDe5Uxs2bDh69Ojy5csbN24c9kUS&#10;QkI0H4P0RaFQqNVqKNQQCoU+n8/lctntdpvNBkNEYP+3+hkgcYmIiEhNTW3WrFmTJk0iIiL8fn9J&#10;Scm1a9e2b99eWFhoNptdLldNdSo1gcIXOID1iMViiqIgmGFZFkbL+P3+oPvRcrkc2peFnndSB+fO&#10;ncvOziaEUBTVq1evAwcOQPWPSqWKiopyOByh7963b99x48YpFIrwrgpcv3792WefhfFC8Fp5PB67&#10;3X7u3DlY2HPPPXdHJ3z55Zdzc3O///57Qsj58+e//fbb0aNHz5gxA4K9kydPLly48M0337wbz6UO&#10;hELhxIkTL1y4kJ+f7/f7f/3119Ct4WrD6/VyHBf2PoHffvutxWKpfjmkL9BPDFAUxeeRIOjEI0II&#10;fCnEYvFPP/30+uuvh3fBCCGEEEII3VsYwCCEEEII/eNERUWtX79+4MCBMP1lz549dT7VjRs3Ro0a&#10;tWfPntv2GqqO3409depUVlaWy+Vas2YNqZS7BA1g+PIXuVyu1WqjoqKioqLUarVYLGZZ1mq1GgwG&#10;2MSH7KT6T++fe+65Hj16REdHe73ewsLCCxcubNy4sbCw0Gq1QmewoNvE5FZvMZlMBjEJIaSsrKz6&#10;zeBBYQEejwdqAvhL+IKAoA8RGRlJCAnvfHvw5ZdfwvQXlUr18MMPT5kyBS6XSCRyubx6AANPNikp&#10;qWfPni+++GJ0dHQd3uLa+P333w8fPtyiRYuWLVuKRCIYPu92uysqKq5cuUII6devH9Tl1B5FUe+9&#10;996ZM2cuXrzIcdzRo0fj4uImTJgwdepUq9Xq9/sXLlwoEAjGjBlT/UnBW3OXnmxNEhISVq5cOXz4&#10;8Js3bzIMU9PH446cP3/+k08++c9//hPG53LkyJHqF0L6Av0AaZqGujSoZIK5Sh6Px+PxwDyn6k8N&#10;biYWi0+fPu3xeKRSabhWixBCCCGE0D2HAQxCCCGE0D9RVFTU/Pnzn3322fqf6tq1a506dfr6669v&#10;WwcD+7CEkD179ly+fLmgoGDr1q013bimnkXwQ3uIDWBsu16vj4yMlEqlDMMYjUYohfF4PCzLwp5v&#10;lTPs37//5s2bhYWFNpuNZdkQm92QnYhEIq1WSwjRarWVZ1TAOJmgxQpQB1NlK5+7paaHi4iIgN3n&#10;IUOG1HSbujGZTHxLq9atWxcWFsL0F4qiWrZsefnyZVjksGHD+KgjIiIiLB+P21q4cOGVK1fefvvt&#10;d955Z+vWrXFxcXK53Ol0FhUVQb7Vvn37OpxWp9Nt3Lhx8ODBubm5fr9/y5YtUVFR48ePnzNnjtvt&#10;DgQCCxYseOihh9q3bw/tzpYsWQJ33LZtG0VRTz75JPw5evRomqYlEkm4nm9N9Hr9gAED/vOf/4T4&#10;hFQZrHLbT9SGDRseeuih3r17hyWDYVkWZtVUB19JhUKhVCrVarVcLheLxYFAwO122+12u91OUZTb&#10;7YYYsvqCWZaVyWQXL15kWRYDGIQQQggh9HeCAQxCCCGE0D+RxWIZO3bsbW9Weas3xM2Ki4tHjRr1&#10;1VdfwURxntfrLS8vJ4R89913kAGcOnXqto8oFAoFAkFNXZj4ChiZTKZSqSIjI+Pj42NjY2madrlc&#10;IpHI5XJZrVar1SoSifjqk8pnsFqtOTk5NT00RVE0TSuVSkKIXC6naZq/AU3TGo2GENK6detmzZpp&#10;NJobN2588MEHUFlS3R31LiOEQJVAhw4dMjIy7uiOt/Xzzz/DMBWxWJyZmbl3716YrxMRESESiSCj&#10;atmy5bBhwyo/379AXl4eLIwQolKpKioqRowYkZSUlJ6eLhQK3W53RkbGgw8+WLeTa7XauXPnPvfc&#10;cxDFrVmz5oMPPhg6dOiKFStgls/48ePHjx+/YcOGEydOVLkvn8csWbKkffv2b7zxxkMPPXS3X5yu&#10;Xbt+/vnnBoMh6LUCgQC+GvCpJoTUpqbqnXfeEQqFzzzzTN2WxLJsRUUFHH///ffVxzLx30eapuH7&#10;GBUVpdFopFIpzHcxGo0wn4nvQlZ9qdCUr3K6iRBCCCGE0N8D/jcuQgghhNA/0S+//MJvfFdXeZ42&#10;BBggxD7v9evXx40bN3PmTJVKxXEc7F9brdbff/899EoEAoFYLFYoFBEREXq9Pjk5OSkpqaioaNWq&#10;VUEXRm4lJbDnK5fLVSqVRqORyWQSicTpdMrlcqlUyqcvoX/7D/MqBAJBREQEIUShUFTeBY6IiIDa&#10;l+7du8fHx8fHx1dvDmaz2WbOnBn6OdaS0+ksKSl56qmnoL9ZuPh8vqysLDiOj4+Piori86fk5ORr&#10;167B8YMPPvgXpy+EkI0bN5aWlsJxmzZtSktLS0tLCwsLjx49mpqaKpfLW7duXZ9BJs2bN585c+a0&#10;adMYhmEY5rPPPps+ffqTTz65detWv99fWFg4ceLE257k+PHjQ4cO7dix48SJEzt06FDnxdzW+vXr&#10;g6YvfMghvgUafPl8Pu8tNbXOYxhmxowZnTp10ul0oR/d5XLx78Xp06fPnDnDcZzVaj1+/DiML6pp&#10;JlPlACYqKkqv10dFRclkMq/Xa7FYBAIBVKR5PB7Ive7wVUEIIYQQQuj/MAxgEEIIIYT+cVwu19Kl&#10;S2u6Fn5oDwkHVIRAQy1o51XTUHqO465duzZgwIDqv5GvDLaSaZpWq9WxsbFJSUnJycnx8fEqlcrv&#10;95vN5oKCgqNHj169ejX0U+ADIQALgxVWLgioqUGTQCCIi4uDqRWVWx6lpqZC7Uvfvn1pmk5JSdHr&#10;9aFXMmDAgL179x49erRucztUKtWbb765du3a/Px8Qojdbv/xxx979uwpEAjqcLagTCYTjPmhKKpL&#10;ly5nz561Wq2EENgZh0ojjUbTr1+/cD1iLTmdzmPHjsEHRigUPv3007/99hv8CaNECCFPPfVUPR+l&#10;f//+hJCpU6d6PB6TybRgwYKJEyeazeYjR47c0Vv2xx9/jBo16sUXX5w4ceLdaJNVUFCwadOmoFdB&#10;SCmVSuVyOVRlCYVCjuM8Ho/L5XK5XBRFeb1en88X9Bk5HI4JEyasXr2av6SioqKwsJAQwnFcVlYW&#10;zNqxWCw5OTn8GaBg5bbLrjwARqFQaDSaqKiouLg4hULh9XolEonb7bbZbHxFGtwlLENuEEIIIYQQ&#10;uv9hAIMQQggh9I9z/fr1oqKioFfxP7SXSqU0TfO/tWdZFn7DDt2cgu7Mer3e6hfC5qxcLo+MjNTr&#10;9Q0bNkxMTIyMjBSJRE6ns7S0ND8//+jRo6WlpVarFXpw8XesfjY+d/H7/TC6w263m81m+AE+TG63&#10;2+1utxt+sF/TPq9UKtVoNAKBoF27dtDN7PnnnyeENGzYEAKY2ouOjl6zZs3o0aMh5LhTHo+npKRk&#10;4sSJs2bNgnZtmzdvTkxM/PDDD+twtqB++uknOFAoFG3btl29ejWUMiQkJPAxT+vWrePi4sL1iLV0&#10;8OBBvvdXXFxccnJydnY2/CmTyYRCYbt27aACqZ769+9fWlq6YMECQkheXt6KFSvqlqCYzeZly5ZB&#10;zVN96nKCunDhgslkqn45fCWlUqlSqdRqtVqtVqVSicViv9/vcrksFovFYoFIA74X1c/AMMz58+dX&#10;rFhRXl5+8+ZNv99fVlYGgR8hJHRiWhuQwUBkCykRDIOBbyiUpkH6EsZYESGEEEIIof8TMIBBCCGE&#10;0H3q/MGDfq9XKBI1bNuWvsM9cRTa1q1bg15eeb69UqlUKpVyuRxmhLjdbofDAcO0SchfxwsEAolE&#10;olQq4+LiUlJSGjZsqNfrVSqV1+s1mUz5+flZWVnFxcUmk8nhcIRoScQX31S/KhAIeL1el8tls9nK&#10;y8thWIhEImEYxmQyGY1Gm83GMAw/c6L6GVQq1bRp0xo0aNCgQYP69/vS6XRLliwZOXLkkSNHPB7P&#10;Hd2XZdkNGzYoFIpx48bNnz8f5m0sXry4SZMmULpRTwzD8NVOzZo1CwQCfM+xmJiY4uJiOO7du3f9&#10;H+uOOJ3OVatW8aFd165ds7OzoTRHKBRCR7hBgwZJJJKwPNyQIUMOHz58/PhxjuOCTgCqvY0bNwYC&#10;gTlz5oRlsj1wuVzLly8PehXf4EutVkdHR8fExERGRtI07fV6rVYrJEnQi6ymD3wgEHA4HJA/3ZEq&#10;vf40Go3ZbObblFVWORn1/m98XVpN5WgI1RnjcFzPzvb7fEKRqHnXrvd6OQghhBBCQWAAgxBCCKH7&#10;1G/z5rntdqlCMfzzzzGACa9169YFvbzKMO3IyEi1Wi2RSHw+n91uN5lMMEy7pu3U6OjoXr16NWzY&#10;MDY2ViKRWK3WoqKivLy8w4cPl5eXW61WhmFCVKUAoVAol8sh8gl6A9jn9Xq9UO9CURTLslAE4/V6&#10;bTab2Wy2WCwul4tl2ZoCmHbt2nXp0iWMRQwajWblypXjxo3Lzs42Go0sy9729kqlsri4mOM4l8u1&#10;evXqN954Y9SoUYsWLXI6nRzHzZo1q3Xr1k2aNKnnws6ePQuhjlAo7Ny5c1ZWFvQcEwqF0PaNEPLA&#10;Aw/c1dEmQRmNxuzsbHh3aJru3r37l19+CX+KxWKapqFDXbgeTqvVrlq1qm3btrd9a2rj+++/b968&#10;+dChQ+t/qtzc3NOnT1ssFr76p7LKI+7VanVUVFRCQkJsbKxcLmdZ1mQyURQFjcgYhgld9VUT/iEg&#10;N4U5LtHR0dHR0ZGRkTqdDjqeeb1ehmG2bt1aPYCBryTLsgzD2O12i8UCnce8Xq/ZbLbZbC6Xy+Px&#10;1NS9EKE6sxuNv3z6qcfppJVKDGAQQgghdH/CAAYhhBBC6B/HbrdXvxD2YcVisUwm02g0MTExMLCd&#10;pmk+4fD7/XwXsurNjrRaLU3TBw8eLCwsNJvNLperNmMkpFKpVCr1+/38ZAsoLBAIBCzLVt8uh4E0&#10;EMAQQiCqoWlaIBDwlTpOp5OvgAn6iBqNJuwtpJRK5VdffbVr165PP/2UZVmLxcKybOWXWigUarVa&#10;iUQC3c/gBS8oKCCE2O32JUuWvPvuuyNGjFiyZAn0JXvxxRc3bdrUuHHj+qxq4cKFcBAdHd24ceMf&#10;f/wRNug7d+5848YNuKpNmzbhKjSpvbVr1/JvbqNGjcRi8eXLl+HPyMhIQsgzzzwTFRUVxkfMy8ur&#10;aYw8qFLREjrJmDdvXtu2bVu1alX7BWRlZZ05c4YQUlRU9PPPP8OF0NkvxJL4ujSZTKZSqSIiImJi&#10;YhQKBcuyFEU5HA6FQiGVSoVCIXyogp7H6/VKpVKRSCQSiRQKhVqtjoiIiI2Nhe94ZGSkTCYTi8VQ&#10;WGY2mw0Gg8FggK5odrvd6XSyLAvlLFXODOmLz+fzeDx8P0CGYWia9vl8NpvNYDDYbDboChi6DuaJ&#10;J5640waACCGEEEII3ecwgEEIIYQQQoRU+iG8VCqFCpj4+Hj4rb3H45FKpV6v126322w2p9Pp8Xiq&#10;9we7cuUKTPMO8RCEELlcLhQKA4GAQqEg1ba5+R1kmUwGYU/180AG4/F4YOfX5XKJxWKKoqAyxuPx&#10;QO+jmspf5HL5sGHD7vDlqRWpVPrMM8906tTp66+/3rVrF8MwVRKgyvvjNE23bdt2//79hYWFHMdZ&#10;LJa5c+fOmjVr0KBBa9eu9fl8JSUlzz///KZNm9LT0+u2Hq/Xe/ToUThu06ZNQUEB33MsEAhAKQxF&#10;UX9B+YvP54NJJDApx+12r127FoIHgUCQmZl54MABvjRHJpMJBIK2bduGdw2ff/55TQEM5BwQYMB7&#10;BLkCd0v1uzgcjiFDhqxdu7Zly5b8hS6XC268b9++ixcvwoXr16+H1mp1rv+AtQmFQrFYLJFIJBIJ&#10;TdMURUkkErFYDNFL6PEqPXv2fPrpp1UqlUgkCgQCTqfTarWWlZWVlpbm5uZC177KdSq1L6PhAxiG&#10;YWw2G1SkWa1WsVgMnzGr1QoVaSG+khKJBEb+hLGrG0IIIYQQQvcDDGAQQgghhND/4ItgpFKpTCZT&#10;KpUajUahUHg8HoZh5HI5TdMikQims9RmqxQqWlQqFexiK5XKyjuw1bdi+eEfKSkp3bp1y83NXbly&#10;ZdAMBvay+SQGts75vWDokxZ0q1coFPbo0aN169Z3+uLUEkVRERER48ePHz9+/N69e61W648//ljl&#10;KTz55JM6ne7pp58WiUQffvjh9u3bCwsLCSFms3nmzJlz5sypqKj45ZdfYFh6v379NmzY0Lx58zos&#10;ZtWqVRA5yGSyLl26bN26FSoYxGKxxWKB27Ru3bpdu3b1fdo1s1gsP/zww8GDB3fs2BH0Bmq1+sEH&#10;H5w5cybff0wqlbZq1apuT7kmJ0+ePHjwYNCrIL2A6hAIMwghfr/f7/f7fL4Qk4TMZvO77747a9as&#10;TZs2wSXfffdd7YcA8dUtUqmUpmmNRlNWVuZwOCrfpspsFY/H43a7XS4X5BzQeczr9d42Nbl58+aa&#10;NWsgCAk9HikEuVxOCHE6nVUu57+GhJBAIMAwjNVqhaQHFhn6QeF1SE9Pf/jhh+9oPQghhBBCCN3/&#10;MIBBCCGEEEL/C/+r/8AtVYa+hNi3hQiH7yMkk8kq/+q/ev2BQqGIiYkhhDz44IMZGRkKhaJrpT7+&#10;/fr127dv36VLl4I+FiwJEhc+DeIqCXovpVI5cODA274IYdGzZ09CSN++fUPcZtq0aTabbevWrbDz&#10;XlxcPG3atBkzZthstv379wcCgeLi4oEDB27fvj0+Pv5OF7B37144SE5Olsvl0P+KEJKRkcGXwvTr&#10;1+9OT1tLgUBgxYoVy5cv53udBeXz+ZYuXXrz5k1CCEVR0dHRhJCw78UvXbqUYZjql0MEAqkPTdMS&#10;iUQkEhFCIO1gGMbj8UDDvaCfqNzc3D59+tz20flok6ZppVKp0+kiIyPj4uJiY2OjoqK0Wq1IJPL5&#10;fF988QVfN8Pj4w2n02mxWMrLywkhcrnc6/WaTCaz2Wy32yGGCZGpwMtbSw0aNODraTIzM1NSUuC4&#10;UaNGJ0+enD17dtAVwjEsVSQSCQQCjuN8Ph+Uo4V4DQkhMpmsX79+UBKHEEIIIYTQ3wkGMAghhBBC&#10;iJBb0QX80J5hGIfDYbVaaZqGPWiLxWK322GQA2yk1tRKSK1Wk1u9tqr3XIqNjYUd9h49eiQlJcXE&#10;xDRr1izEqgYNGvTZZ5+ZzeYQayaVWnuF/lE/DKKv3DPqnpNKpcOHD8/Ly7tw4QIMjMnLy/vkk08m&#10;T57sdruPHj3KcVxRUdHixYunT59+R5NaDhw4cPLkSUKIQCB49NFHz549yw+k0Wg0+fn5hJCoqKg7&#10;mmJSe6WlpW+//fbOnTtve0uHw5GVlcX/6ff74+PjH3/88TAupqKigg+fKuPTFxivolKpFAqFRCLh&#10;OM7j8TgcDrvdDvFG5YwhNH5ki1wuV6vVkZGR0dHRcXFx0dHROp0OMgaGYSBKycvLy8rKgikp0AGs&#10;ytkgYoSJRzBPhRDicrmkUilMWDEajbdt8BVUZGRkYmIiHEdERFSOCTt37lzThKS0tLQVK1bAMqqs&#10;E/5ZgH9A+Gk0fIIbIhaVSqUtWrTA8heEEEIIIfS3hAEMQgghhBD6H5VnORiNRrFY7PF4aJr2er1m&#10;s9loNFqtVrfbDS2ParnVm56ertPpCCEvvviiQqHQ6/V3VMkxYsSI/fv3Hz9+vEprpipquRgYM177&#10;R/9rtGnT5qOPPpoyZcq5c+dgr//cuXNffvnl66+/zjBMTk4Ox3HLly/nOG7mzJlQn1Ebx44dg4Zj&#10;KpWqdevWixYtgjysYcOGfD3Ec889B3lYeBUXF/fv3796McdtcRxXUlISFxdX53EpQR07dqykpKT6&#10;5XwHMKVSGRERERUVpdPpZDIZx3FOpxPmyVcpAqtyubABxwAAIABJREFUBpFIRNO0QqHQ6XTR0dGx&#10;sbFxcXFRUVEqlQoyEofDYTaby8rKsrOzy8vLzWazw+Fwu921bwLGfyshP2NZ1mKx8BNWbDYbhDch&#10;vpVisRgqWlJTU6dMmQIXxsbG8qUttSeVSkeMGFG9CIZUmprj9/sr9ycMXZEmEAhkMtmjjz6K5S8I&#10;IYQQQuhvCQMYhBBCCKF/nEaNGl27dq3KhZV/a2+1WoVCoc/ng2Ha/D4yH8DUtHdM0zQc9O/f/+mn&#10;nyaEJCYm8h3J6kAsFs+ePbtPnz4ul6uem/Iw6Pvw4cNvvvnmokWLIBa6T7Rr1+7JJ5+0WCyFhYUe&#10;j4fjuD///FOlUo0bN2727NnQhG3FihV+v3/u3Lm1POevv/4KBy1atHC73Xzo0rRpU6iMkUgkbdq0&#10;CftzKSoqGjhwYB3SF8Bx3MmTJ995550VK1aEd2HVwegXCGCioqL0en1sbCxMKrLZbFKpFCaaeDwe&#10;+MxXL4L517/+9cgjj4hEIqfTabPZysvLCwsLc3JyDAaD1WqFohbIWuq8SIg0WJZ1Op1+v59hGJqm&#10;ocEXy7IMw7jdbniUmkIOmqbhi6lWqzt06FDnlYABAwYcO3Zs//79QZdapSKN3K5joVwuF4vFGzdu&#10;7N69e1JSUj3XhhBCCCGE0P0GAxiEEEIIoX+czMzMr776qvrl/G/tKYqCreeKigqRSATbvk6n0+l0&#10;8j/er353gUAgFArhODo6umnTpmFZrVar5ThOq9U6HI4q0+xrKSIiolu3bgcOHIApIEeOHNm+fftf&#10;NgmmlkaNGuVwOLZs2VJcXMyybCAQ2L9/v0ajmTRp0kcffVRQUEAIWbNmDUVRc+bMue3Z9u7dCzUf&#10;QqGwe/fu+/fvh/ZWERERRUVF8PYpFIp27dqF91msXbt27ty5ZWVl9TzPjh071q9ff1ffI5j9Du3C&#10;FAqFVquNiYnR6/VqtToQCFRUVPh8PrvdbrFYoGalcqjAO3ToUFZWFrQpg3ftjrKW1q1bu1wuu92u&#10;1+vPnTsXCASqdyEjt76YMFIFhsFQFAXBjO+WmjJRKPGp/ZJuSyQSTZw48fLly0VFRTXdpvad0ODl&#10;crlcCxcunDFjhlwuD88qEUIIIYQQuj8I7vUCEEIIIYTQX23YsGFBL68ycMJoNJaVlZWUlJSWlsKo&#10;CafTyc+AqX53kUgEAYxAIAjjaPd169bByRMSElQq1Z3eHcZRPPzww4MHD4blBQKBGTNm/PTTT+Fa&#10;YVhIpdLJkyc/++yzOp0O9vp9Pt8vv/ySlZU1adKkqKgoQgjHcWvWrHnnnXdue7YvvvgCyjWio6PT&#10;09P//PNPuJymaavVCscvvfRSeJ/C+vXrP/zww9DpC1VJiJt5PJ633377ypUr4V1h0MVABgOdxFQq&#10;lUaj0Wg0KpVKLpfTNA39u/ih9FUUFhbevHnTbDa7XK7QlS6PPvpoixYtkpKSevbsmZmZ2aZNm0aN&#10;GsFcJUJIfn6+UCgUCoU1PRBkMCzLut1u5y1Q+xJ6+gtN0/xLHa53vGHDhsuWLbujXoJV8B8Aj8cD&#10;H9QTJ05MmTKlbgkrQgghhBBC9y0MYBBCCCF0nxJJpSKpVCyVht6oRXUQHR39yiuvBL2K3+eFH+Zb&#10;LJaKigqr1Wq3210uF8uyIXaZ+V+vw2CMsCzV5XItX74cjnU6HV9h0759+9s2UxIIBFKplKZphmEW&#10;Llz40EMP9ejRAz5ODMO89957fFeu+4RYLB44cGCDBg20Wi2sk2XZ9evXX7lyZeLEiRqNhhASCAQ2&#10;bdoUdKQ8Ly8vLz8/H447dep05swZk8lECKEoKikpCXb8JRLJkCFDwrj4S5cuffTRRy6Xq6YbUBQF&#10;NVIikQiyOsgbavqCe73ekSNH2my2MC6yCggtIHfkZ73w4BL+NqFPRVGUSCSCnmbdu3dv1apVSkpK&#10;48aN+awlPz/fbDazLHv27NlTp04VFhba7XabzcYwDIzqgc+2WCwOsVooeWFv8Xq9oWfJCAQC/puo&#10;VqubN29ep9cpiNTU1FWrViUlJdWUGIXw3HPPjRkzhk9DLRYLZDAnT548evRo7atnECIUJZZK4b8W&#10;7vVSEEIIIYSCwwAGIYQQQvepCT/88MGOHRM3bYq+80nRKDSKokaPHl1TY6LK+7wej4dhGBiD4fP5&#10;aqp9IYRIJBJ+73jQoEHhWurq1avhEcViscPhgOoNiUQycuTI6jkQbIKLRCKtVpuQkJCent6wYUOY&#10;Wl9RUfHJJ5/0798/IyMDbswwzNixY81mc7iWGhZpaWkLFixITU3lMxiGYVasWGG328eNGweDyq1W&#10;a79+/XJycqrf3Wq1lpWVrV692mAwcBwnkUgyMzN37twJr2GDBg0YhoHjDh061GHrvCY2m23ixIkO&#10;hyPotRC9iEQiiUQCkZhMJqNpWiqVisVioVBYUwaTm5u7devWcC2yOoheoK+Xw+GwWCwmk8lgMBgM&#10;BpPJZLVanU4nP8QlRImJQqFo3Lhx586dW7VqlZycfPny5fLycpilxGctDMPU9PWRy+WRkZFxcXEw&#10;pgg+sSHWzI+7v21WIRKJ+Nc2JiamYcOGtXthaiUlJWXnzp2vvPJK7Yc8QeHL/v37GzZsyKehgUDA&#10;brfDc5k2bdqhQ4fCuEj09xadkjJx06YPduyY+OOP93otCCGEEELB4QwYhBBCCKF/ori4uJdeeunr&#10;r78Oem31Ydqht3oFAgG/CUtR1KOPPhqudR44cAAOoqOjzWYzHyTQNH3+/Hl4uIiICPiZv0QigSoc&#10;oVDYvHnzp556qmPHjsuXL4eBN9euXVuzZs1rr702e/ZsKBA5c+bM0KFD16xZExEREa4F11/jxo1H&#10;jRr16aefwsZ0IBBwu92LFy+eMmXKqFGjPv/8c4/HYzKZBg8evGTJEoZh9u3b5/P5vF6v3+8/duzY&#10;jRs34Dyw2b1mzZqLFy9yHEdRlFqtNhgMcO2IESPCuOYdO3ZcunQpaP8oWAafvkgkEkgF/H6/1+v1&#10;eDwsy1IUVdMM+QMHDvTv3z+MWREPPuR8+mI2myUSic/nUygU8MqXl5dD2z1ok1XTVwCeVEVFhcVi&#10;ue2DRkREwDclKSmpR48ecGGzZs3S0tIIIRs2bPj4449h6lJYCkEgOoJKo1dffbX+J6xu8uTJffv2&#10;/frrr/fs2WOz2WpaNkVRsbGxFovF4/HYbLbPPvts6tSphYWFFy5cIIR4vV6n06lQKCiKmjVrVuvW&#10;revQbBAhhBBCCKH7EIUl3gghhBBC/0x2u/2tt97au3dv/U+lVCplMhkcP/LII/Pnzw/9K/5a2r9/&#10;/9ixYzmOEwgErVq12rNnDwQJY8aMgboQKPLo0qWLWq0mhFAU1aJFi4yMDJqm+QZlxcXFw4cPv3jx&#10;IiFEJBL961//atGixfz58ysqKuAGI0eOfP/99+u/2jAKBAILFiz49ttvbTYbZDCEkMjIyI8//vj4&#10;8ePffPON1+slhAgEAolEAtFL6BMKBAIYBlNQUEAIiYiI+PXXX0N0u7ojDMP06dPn/PnzDMMEfWiR&#10;SCSVShUKhUKhUCqVUqlUIBDAqCGHwwGzTELMFrp+/Xo9t+NLS0t79+5dXl5e5XKKosRiMU3TSqVS&#10;p9PpdDq1Wk3TNMdxbrcb+u9ZLBaHw1FTBiMUCvn0rkodT2JiInws09LSOnXqBBemp6fr9fqa1llR&#10;UTFhwoQ//vgjEAh4PJ66/T81pVLZrFmzU6dO8R8SrVbbpEmTjRs31uFstXf58uWzZ89+//33/J8q&#10;lQrmxKhUqv79+7du3frXX3+dN28e3KBbt27PPPPM3Llz+fdFq9XCZ7Jly5azZs2CnnsIIYQQQgj9&#10;n4YBDEIIIYTQP5fNZpswYcKePXvqc5LK6QtFUcuXL+fbfNXT7Nmz161bRwjRarWRkZHHjh3jOE6t&#10;Vn/++efTp0+/fv06/Kz+hx9+aNq0aYjzlJSUDBky5PLly4QQuVz+73//mxCybNkymIYiFounTp36&#10;8ssvh2XN4eL1ehcvXrxu3Tqj0QjrJITo9fqZM2du3759y5YtMDjkjkilUp1OJ5PJJk6c2L9//3At&#10;9fvvv58+fbrFYoEd/8pgxL1UKlUqlfAmQgmIQCDweDxWq9VkMpnNZpvNBkPsgyZJ8+fPr2lkUe11&#10;69aNrw2qDFp+0TQtl8sVCoVcLofsEMYgOZ1Ol8vFdyGrfnexWKzVauE4IyOjTZs27dq1gz/T0tLq&#10;UFl1+vTpV1991eVyQW+0OrzLer3+/fff37Jly759+2DNcrl87969kIX8ZU6dOqXRaFJTUytfWFFR&#10;MX78+OPHjxNCRCLRoEGDYmNjFy9eDJ9wgUCg0Wjg9e/QocPcuXP/ygUjhBBCCCF0NwinT59+r9eA&#10;EEIIIYTuDalU2q1bt8uXL+fl5dXtDJXTF0LIwIEDn376aRivXU9FRUUfffQRdLVKSEg4c+YMHHfs&#10;2DE1NXXz5s1+v5+iqL59+9525IxKpYqJifntt98IIV6v9+rVq48//rhKpbp06RKM0zh69GhGRkbK&#10;/TRtSCgUpqenHzx40G6388mE3W6/cOHCsGHD3G53Xl7enf6Uyu/3u1wuqVT68ccfV37X6umNN96w&#10;2+1BB8BA+QtN02q1Ojo6Wq/XJyYmJiQkREVFKZVKsVgcCAS8Xi8Mk6+pAqZ58+ZdunSp5yIdDkdW&#10;VlbQq+Az4Pf7WZZlGMblcjkcjsqlOTWlL4QQlUoFn/YOHTosXrz4oYceSrilbq9wXFxccnLywYMH&#10;/X4/tA6r6aFrYrfbCwsLBw8eXFBQUFZWRgjxer1yufyRRx6pw3rqLC4uTqfTVblQJpN169Zty5Yt&#10;brc7EAjk5eV16tRJq9VevnyZuwVmUxkMBq1Wm56e/leuGSGEEEIIobDDAAYhhBBC6B9NKpX27Nlz&#10;8+bNNU1Qr4lQKNRqtbBbCgYOHDhmzJhwNbbavXv3zp07CSESiaRJkya5ubmEEJFINHTo0EOHDkFL&#10;MbFY/M4779RmtHhaWlpkZOT+/fsJIW63+9q1awMGDKioqCgsLCSE+Hy+K1eudO/e/b6aPCGTydq0&#10;aXPixInK1SEVFRXXr19v2bLliRMn6nBOjuOcTmdhYeFTTz0VrsEq8+bNY1nW4/FUv0ogEIjFYrlc&#10;rtVqY2NjExMTk5OT9Xp9ZGQkTOthWdbtdvM5R9DB8h07dqx/ANOsWbONGzcGbZJGCAkEAnwGAzEM&#10;DKeB9m41RSBisVihUPDnf/zxx+u5SJCWltawYcO9e/cGAgFIsKC5Wei8TSgUCoVCWKrBYGBZ9uWX&#10;X87JybHb7YSQEydOeL3evziDCYqm6cTERHh2Ho8nLy+vf//+JpOpqKiIEAKvtlQq9fv92dnZOp2u&#10;SZMm93rJCCGEEEII1V34p1kihBBCCKH/W8rLy/kmVx07dmzdunXo2wsEAugoVXnQy0svvRTG9IUQ&#10;8u2338KBXq/nlxcbG9ugQYPs7GwYBtO8efPOnTvX8oSDBg36+OOP4fjGjRurVq169dVX+fAmNzd3&#10;xIgRpaWl4Vp/WDRu3Pjdd9+VyWRqtRqyLo7jcnNzly9fXudzchz3008/1S2/4f38889Lly5dunRp&#10;mzZtDAaDzWarfhuKoiiK4mfAyOVylUql0+mioqKio6MjIyO1Wq1KpaJpWiwWC4XCKjNUwkulUtU0&#10;hR4qYHw+H8RIkL54PJ7Q6QshBDIk0K9fvzCutlevXiNGjIAXBAbVSKVSmUwmCoamaZlMJpVKJRIJ&#10;fCUDgcDvv/9+4sSJ1157TalUwiXr1q27fv16GBdZZ5mZmQsWLIDjwsLCjRs3DhgwICEhAS5hGAZy&#10;MpZlP/vss/tkzQghhBBCCNUNBjAIIYQQQv90Z86csVqthBCxWNynTx+YHB4UDPOIiIiQyWR8/YRQ&#10;KOzfv//48ePDmL7s2bMHRrZQFNWyZcs9e/ZA4vLwww9fvHjRYDDAVY888ohEIqnlOQUCQZ8+fVq0&#10;aEEI4TguJydn8+bNEydO5Gd4nDt37scff7zfRiR27Nhx0KBBUEoC3a6CloncqRdeeKE2GYzX64Wi&#10;kIULF86bN++pp55KSkpKSkoaOXLklClTpkyZUlBQEAgEarMeCGOgUENwC3VLPZ9ObYwaNapTp041&#10;Xcs3IoPJKxC9hHheEomE/+wlJCQkJSWFcal+v3/Dhg2EEIqiHn300eeffx4CKkkw8EpCpZFGo4EP&#10;idfr3bBhg9frHTJkCKQyFotl4MCB90me0b1797Zt2xJCOI47ceLEkSNHRo4cyZcTORwOGH7j8/lm&#10;zZplsVju5VoRQgghhBCqBwxgEEIIIYTuRwzDOBwOvvLj7mFZ9ssvv4Tj+Pj42NjYnJwc+FOtVqtU&#10;KoVCodVqo6Ojo6Oj1Wq1TCbjt8spioqLi1u3bt3bb78drn5WICsrC/a+1Wr1zZs3oQpBJpN16dLl&#10;999/h81ZhUIxdOjQOzqtSqVat27dAw88QAjhOG7nzp05OTlvvvkmP67jv//977Jly4KOgr9X/H5/&#10;VlYWwzC3DTkg4YCQg483arqxx+OZP39+9ZZcJpPJaDR+//33U6dOnTp1aps2bWBqy8cffzxnzpzj&#10;x49DgULluhCKoqAOo8qpICiCVMPr9TIM43Q6rVZrRUWFxWKxWq12u73yiPu7HX2JRKK33nqr+jrr&#10;QCwWV84pGzduHBUVVf/T8n744QfIRCUSSZcuXSoqKiCAhLeYqkQoFEokEplMJpFIKIpSKBQJCQkQ&#10;hbrd7i+//LJVq1aZmZnwSSgtLX377be9Xm8Yl1o3FEWtWLHiwQcfJIT4/f7ffvvN5XK98MILkBVx&#10;HMfXVF27dm38+PF/wb+ECCGEEEII3Q2i298EIYQQQgj9VWDud3Z2dmFhodVqValUqampKpWqZcuW&#10;/M/DwysrKwtqTQgh3bp144dGCIXCqKgoGAxTeWccdnLlcrlOp3vllVeef/75sC/p6tWrMP2FENKq&#10;Vavc3FxYQMOGDUUi0fnz52EZTZs2rc30lyp0Ot1//vOfF154Afb9v/nmmw8++GDQoEFr1qyBGGDO&#10;nDkqlWrgwIHhfVJ1duDAgbNnz0JNRk3JEL81z+cufPgBgmYbe/bsWbZs2bPPPksI+e6772Bg+8aN&#10;GyHfqgk8kEQiUSgUkZGRer0+NTU1JSXF7/fPmDGjyo1hDV6v1+12W61Wg8EgEoncbrdIJHI6neXl&#10;5Waz2eFwMAxT0wCY8Grfvv3q1av//e9/3+nEo8ooipLL5Xy4lZCQMHny5DAt8H8cOnQIDhITE2Nj&#10;Y0+fPg1/ymQyuVzOcVzQvOfll1/OyMho1KjRTz/99N577zEMYzab586d++GHH5aUlECwevLkyTlz&#10;5kyePLn2pWN3iUQiGTVq1IQJE1wuF8MwK1eufP/992/evHngwAFCiN/vt9vtSqWSoqi8vLxt27b1&#10;7dv3r6mUQgghhBBCKIwwgEEIIYQQul+4XK7vvvuOEKLT6fR6fXJyciAQcLlcpaWlFy9e7NWrl16v&#10;D/uD8lGHTCbr3Lnzp59+CpvgGo2Gr3JIT0/ntz7j4+MzMzPj4+Ohl9fdsGHDBmg6JBaLO3To8NNP&#10;PxFCBAJB586d+XyIoqi33nqrbudv2bLlzJkzp06dCsUcixcv/vDDD3v06LFnzx6IK1auXNmpU6ek&#10;pKTz58/v37//woULVc5A0/Tw4cOTkpI0Gk39nuttuN3uVatWQSJSU+ECP2dFJBKJxWKRSCQQCDiO&#10;g1ZaXq8XgqWgs0xmzpwJc3FCJB9wcojc4uPjk5OTU1JS4uPjlUqlz+czmUz5+fkHDx7My8urfl+O&#10;42CyvdPpNJvNQqGQZVk4YBjGYrHA/BgIYGoKio4dO1bLl6s2Hn744a+++mrs2LF1a2wlkUjkcjnf&#10;bU8ikbz88svR0dFhXGF2djY8ZYqiOnXqdPr0aaiGIYRA67/HHntsypQpIc7w/PPPHzhwYMuWLYSQ&#10;69evL126dNy4cdOmTcvPzyeErFixQqvVjhkzJoxrrhv4B+edd95xOBxGo3HFihXjxo27efPmjRs3&#10;CCEMw8BgG0LI4sWLCSEvvPDCvV0wQgghhBBCdwoDGIQQQgjdp76fNs3jcklo+vE33tDGxd3r5dx1&#10;Tqdz27ZtKpUqKipKoVBIpVLYRvd6vTqdzmKx/Pzzzw888ECIIRZ1YLPZ+IZj6enpDMPA1ichRKlU&#10;8m1/Vq1a9Zf9Xt7hcJw6dQqOGzRocPjwYTjWarUPPPDAokWLIEjQ6XSZmZl1fpR+/fqZTKY5c+YQ&#10;QsrLy7/44os333zTaDSePHmSEHLt2rXBgwcnJycfOXKkpjNs3ry5adOmQ4cOfeqpp0JMzamnvLy8&#10;kydPQnVI0AQF0hcY0g7D2GmaFgqFgUCAZVm32+12uxmG8Xq9NdWXVLkQulpJpVKtVhsbG5uUlNSg&#10;QQO9Xq/T6TiOs1gsRUVFFy9e3LVrV1lZmcViYVnW7/fXlN9UDmAoivL7/U6nk6ZpgUDg9XqdTqfd&#10;brfb7XwAE/QkfDeqcOncufPgwYM///zzO7oXRVFSqVShUFTutte2bduwpwInT56E1nAqlapt27af&#10;ffYZvLxisRgeujad96ZPn24ymaCS5s8//2zQoMHo0aPnzJlTUVFBCFm7dm3Xrl1btWoV3pXXQbdu&#10;3Z555pmNGzcSQi5cuLB58+Y33niDn/tis9k0Gg3EXUuWLOncuXNMTMw9XjG6n1jKynZ+/jnLMBKZ&#10;rH+1CjyEEEIIofsBBjAIIYQQuk/dyMlx2+1ShYKtNqbib2nnzp0URcXGxmq1WrlcLpFIhEIhx3Es&#10;y8KAB4FAcO7cuRYtWvBD48PyoBcvXiSECASCp556avfu3SzLEkI0Go1MJoNd4MzMTBjM8NfYv38/&#10;LImiqMzMzFmzZsHuc8uWLV0uF+RDFEX17du3ng/00ksvHThwAEoNLl269N133w0fPtxgMBQUFBBC&#10;CgoK4CCEixcvvvvuuytXrnz11Vefe+65sAwXqeLnn3+GWKKmkIOfAqJQKDQajUajUSqVYrE4EAg4&#10;nU6bzQbFE3xHsuongfxGoVDExMQkJiY2atQoKSkpMjJSJBI5HI6SkpL8/Pw///yzpKSkoqLC7XaH&#10;SEqCggzG4/FAmuh0OsViMYQxLMsyDOPxeEKkOGq1Ojk5+Q5estpp0qQJHNA0PX78+EWLFjmdzhC3&#10;h3CryhfhgQce+Oijj8K7MKPRCGVwhJCMjAyr1VpUVAR/wvilhISE2lTCabXaxYsX9+7dOz8/PxAI&#10;bNmyJTY29tVXX/3iiy/cbnd5efmwYcPWrl3bvHnz8K6/DiZMmFBRUbFz506O4/bt25eenj548OBl&#10;y5axLMtxnNVqjYyMpCjK6/VOmjRp7ty5crn89OnTO3bsMJlMVU4VGxv72GOPtWnTRi6X35Pngv5i&#10;Xrc7LyfH43TSSuW9XgtCCCGEUHAYwCCEEEII3XsFBQUulyshIUGr1arVaqVSKZfLIYDxeDwOh0Mg&#10;EPj9frfbferUqW7duoXrcXfs2AEHERERTZs2Xb58OfxJ0zR0+iKEjBgxovJP/u+23bt380uqqKiA&#10;vltisbhLly6HDx+GTEgikTz22GP1fCCdTrd06dIRI0YcP36c47gjR47ExcWNHDlyzpw5dzQg5MqV&#10;K+++++6hQ4c+++wzvjNVuJSXl8Pcl6BzWfjmYzRNazSamJiYmJgYnU5H07TP54OZKxRF8fNjqgcn&#10;Wq127Nix8fHxMpnM7XaXlZXl5+fv27evqKjIZDI5HA6v11tTZzCeWCwWCoWEEJZlqz8EBDAQ//h8&#10;PrfbDTeGy6FPWk0d0ggh0dHRXbt2rfULVisOh2PFihVw3Lhx44SEhJoeXSqVwsQXWHNlLVq0WLBg&#10;QdiLn3Jzc0tKSgghQqGwV69eO3bsgK8AvNGEkFdeeaWW30etVvvhhx+OGTPG4/EwDLN27dr33nuv&#10;d+/eP/74o9/vNxqNgwcPhpKve0uhULz22mtHjx612Ww+n2/t2rWTJk164oknfvvtN/jsORwOlUpF&#10;CLl58+bo0aPFYnFpaWnQU124cOH333+Pj49v2bJlv379GjdufPeWbTabTSYTfDB8Pp9er1diBoAQ&#10;QgghhKrBAAYhhBBC6N47fvy4SqVSqVRyuVypVGo0GqFQCGNXJBKJSCSCcgGNRnPjxg2j0Rh0BPed&#10;unbtGj/r+6GHHrp06RL8opym6ejo6PLyckJIamrqX9nzJz8/v8qS4DgmJiY1NXX16tUcx1EUlZGR&#10;0blz5/o/nEajWbNmTUZGBsxK2bJly40bN1wuVx1OtXXrVr/fv2TJkvqvildUVAQDyUkNM1r4/mMy&#10;mUytVkdHR8PMdrlc7vV6YXcYGpExDAPpCMQ5PJ/Pl52dnZ+fbzQa7Xa7x+MJ0U+Mf1CoxyK3ajIA&#10;IYRlWX5aSWV88Y3f7xcIBHDjykU5NT2iVCoNe6ZFCDEajWfOnCGECASCnj17HjlyBII9iqLUanXl&#10;rIVfbRVTpkx57LHHFApF2Ne2fv16OEhISIiLi4N1EkKgsxwh5OGHH6792Xr16vXll1+OHDnS7/dX&#10;VFR89dVXb7/9dlFR0ZEjRziOM5vNkyZN+vTTT8P+LO5Uenr6okWL3njjDafTabVaV61aNWHChOvX&#10;r+fm5hJCGIaRSCRSqZRl2cLCQviUVr67XC6nKIovQSspKSkpKTl8+HD37t0nT54c9tVardbdu3fD&#10;v8zw+WRZFv6x6tWr192ohEMIIYQQQv93/XU/ZkQIIYQQQkFVVFQ4HA6ZTCaVSmHIhEgk4rd9YWNR&#10;LpfDkA+KogwGQ1ge948//oCGYxKJpEePHrt374Y6AIFAwIcQgwYNunvNfGBHvrLly5fDkmiaTkxM&#10;PHDgACQu7du3z8/PLysrgzs+9thj4dqXVygUS5YsgVebYZhjx47dUX+tynbs2DFq1Kg63x3wr4nT&#10;6Vy9erXNZquy11yFQCCAkS1KpVKn08XExOh0ZwY8AAAgAElEQVT1+sTERL1eHxsbGxERoVKpaJrm&#10;x4dU4XA4tm3blpubW1pa6nQ6YdgMfy0frsjlcoVCodVqo6Ojo6KikpKSIB6IiYlJSEiIiYmBF1As&#10;Ftf0vkDWAiUvXq/X6/VCXU7o8pqEhAShUNiiRYvavny1w1d6abXaZs2aQRpBCElLS5PJZMJKqqQv&#10;AoGgUaNGW7du7d27991IX3Jyco4ePUoIoSiqV69eBw8e5Iux4IV98sknoRak9nr27NmlSxc4vnHj&#10;xqpVq4YPH96oUSO45Icffpg0aVLYnkA9tG/fnq/ty8vL27hx4/Dhw2NjY+ESm80G/fTsdjs0rKsM&#10;JgkZDAa73c4niG63e9u2bVOnTs3LywvXIjmO++OPP3bu3KnT6WJjY/V6fXx8fHx8fEJCQnR0NE3T&#10;W7ZsuXz5cugIEyGEEEII/aNgBQxCCCGE0D1msVgcDodIJBIKhSKRqPrAFeg+BNfy7Z7qyWazrVq1&#10;Co5TU1NlMtmFCxfgz+TkZJjULRKJ2rZtW//HqiIQCOTn52/atKmwsHDXrl1Bb9OsWTOGYdxuNyGE&#10;pumuXbv++OOPPp+PoiiVSvXyyy+HcT09e/YcMGAAX3lQHzt27HjjjTcWLVpUy3wIRlwQQsrLyzdt&#10;2kQIuXjxIl/1UuWWNZ0EMhiRSCSVSmUyGYQlYrHY4XBA9CIUCqGSI2gxB4Cr+KIruVzu9/thtIxa&#10;rWYYxu/3R0VFwUHlxfj9foqiZDKZy+WCd8dqtYYIje5ob9rlcqnV6gcffLD2d6nNObOzs+G4TZs2&#10;JSUlfD8rkUhUPT+DJ6XVap977rnMzEw+Ergbjh49CgtQqVQdO3acOnUqXC4WiyUSCSGkXbt2Id7E&#10;mqxcuXLIkCGHDh3iOC4nJ2fLli0w6N5oNBJCtm/fPmDAgDZt2vC3t1qtVd4mlUoVln92Qps7dy4h&#10;ZOvWrRzHHTt2rGHDhkOHDl28eLHL5eI4jgk5DIwPXRiGUSgUUJtFCDl48OCZM2fmzZuXlpZW/xWW&#10;lJRcvXpVo9GYTCa73c5xXEZGBt9/j6ZpiURy/PjxpKQkmUxW/4dDCCGEEEJ/AxjAIIQQQgjdY7A/&#10;Tm41Zaq+Q81VU/8HhZ1EQghFUV27dv3jjz/gt/YikQjmpRNCunbtmpCQUP/HqiwvL2/JkiW//fZb&#10;iGdBUZROp9uwYQP8mZKSolarz549C3/269cvLB3YeAaD4bbpC59ewLJDLH7Hjh0ffPDBjBkzgnYi&#10;MhqNkCp9++23UN3CT1y/7QKCPijfyMvv93u9XpZlPR6PSCSCgyqFJjX1MdPpdAKBICIiIiEhwWKx&#10;sCybkJBgtVohbvH7/VDaUtNoHKVSGRMTc/36dZfLJRQKNRqNxWKpcyWQQCCQyWROp5MQUlpampmZ&#10;Gd6eTjt27Lh48SIhRCKRdO3adf/+/XwdmFqtNplMFEWlpaW9+OKLcHuxWPzss8+GcQE1KSsrgxCO&#10;ENK+ffuCggJoA0gIgd389PT0O+o/xhMIBCtWrBg0aNCJEycCgcD27dv1ev2oUaP++9//ulwuh8Mx&#10;fPjw5cuXp6SkfPPNNyaT6YcffoDBM7wnn3xSp9MNGzYsLS2tDglQ7c2dO/fQoUMwDGbz5s3jxo17&#10;5JFH9uzZU/szwMwYhmG0Wi38u2qxWCZPnrx48eJ6/mtmMpn27NkTCATcbjcUI/p8vqysLJqm09PT&#10;o6OjoWTK5/Pt2rWrT58+9XkshBBCCCH0t4EBDEIIIYTQPZacnBwbGwvb5bCHXrkFGSEEBsDwvZuq&#10;l8jUwTfffAMHGo0mIyPjs88+g9355ORkj8cDV/Gdi8KioqJi165dM2bMuG2AxHHczp074Wf4FEV1&#10;6dLl+PHjsPsvEAh69eoVxlURQl555ZWaroLcRSAQVJ9cUlPvLI7jtmzZolarp0yZcv36dfjZ/pIl&#10;S+DGf/75J99ILQR+sotGo1Gr1VeuXIHYJujD+f1+j8fjcrmsVqvRaBQKhQqFgmVZk8kE3e08Hg8M&#10;ug96BrFY3KhRI4qiPB6PwWCAdRYVFdW0NolEkpSURAhp0KDBI488Qghp1KhRgwYNdu7cOWHCBI7j&#10;hEKhVqutcwbTvn37Z555Zt68eVAbtHbt2jFjxqSmptbhVNUFAgF+yFBiYmJERAQ/ZEWv1xcUFMBx&#10;//79//oN9M2bN0MtjkQi6d69+88//8y3BISvfIsWLercD1Aqlb755pujR4+22+1er3fdunUffPDB&#10;v/71r3Xr1vn9fovF8tprrxFCzGZz0Ltv376dELJ+/fqnn366e/fufDoVdg6HY86cOevXr5dKpeT/&#10;sXfm0VGUadu/q7qqunrvTmdPSFgEIgmLLJKwijuD46Cj4vgCbiMqKKIOKuOG6ziKgziyyCKDgyO4&#10;ASIiIMi+GSCACZAEwpa1k97X6lq+P+5JfW02IGm3931+J4dTXV391FPVVX0491XXfQGUlJScOnWq&#10;NfWxDURRdLvdqgbjdDpXrFjxyCOP4LAXD54QjUZTUVFx9OhR9ELp9XqGYWiaFkVREASfz1dSUmI2&#10;m/Py8vR6vclk8nq9paWlPXr0uKR9EQgEAoFAIBD+V0IEGAKBQCAQCIRfHoqiAoEA9s/x+/00TWu1&#10;Wpqmsbzu9/vx3WAwiMnPHdxdMBjcsmULLufl5bndbrX0LMsyPvzes2fPuATdIw0NDVOnTi0qKrrI&#10;Qio2HQIAo9E4bNiwV199VZZliqLS09Pjmwiyfv16TM9uDkVRGASCfeHw8XZZlsVG0FnS/IOCIHz+&#10;+efl5eXff/89OjnahqZp7PqFwRIZGRkYrGI0GimK8nq98+bNc7vdzT+IUlA0Gg2Hwx6Px+FwYH6P&#10;TqeLRqMej6e2ttbtdgeDQUEQUDRq8TCdTmdrLhOz2dy5c2fc7E9/+hMA6PX6Pn36NN9y2LBh119/&#10;/caNG1UNBmv9Fzz8Jhw7duymm2669957FyxYgPLVuHHjVq1aFRcz1rlz51atWgUAFEUVFBSUlJRg&#10;tz2KorKystAZYzAY8vLyOr6vSyISiRQWFuJy165dDQaD2hKQ53lscjV69OiO7GL48OHvvffe1KlT&#10;PR6P3++fM2fOCy+8cP78+S1btiiK0pr00oR169Zt2rRp586dL7zwQkJCQkfm05yqqqpt27ZJknTj&#10;jTdiyzVBEC6//PLjx4/v2bOnurr6kkZDDcZiseDZW7t27dChQ/Pz89v4yMmTJ00mkyAIx44dMxqN&#10;PM/X1dVhNNfRo0fT09PtdjuGKqFGjtI4xndVVlbW1dUlJyfzPG8wGFpTTAkEAoFAIBAI/9cgAgyB&#10;QCAQCATCL8+gQYM2bNhgMpk4jqNpWpIknU7HMIyiKJFIJBAI+P1+SZLS0tKSkpJOnTqVnJzckYyB&#10;Tz/9tKqqCgBYlh0xYsSuXbuw0o3GC9wmLy/PaDTG5egaGhoee+yxi1dfUOTA5V69enm93jNnzuDL&#10;O++8M74hHDt37mytMZdGo2FZFoNVtFotVoTRboJSGbaualHVcLlcW7dubXGPKLcYjcaEhIS0tLSs&#10;rKz09PTExESdTocl45qampMnT27fvt3hcGAfMDRFNQ9WQQFGFMVQKOTxeGiaFgTB7XazLCvLciAQ&#10;cLvdLpcrGAxGo9HWclmahMkPHjyYpmmj0XjzzTcDgNlszs7OvuBpxHFeeeUVAFA1GIvFEgwGw+Hw&#10;JVlhvF7v3LlzZ8yYMXbsWAz+qaiouO222z755BN03nQEVF8AwGg09u/f/9///jeeFqvVqibBXH31&#10;1WpG/c/GwYMH9+7dCwA0TY8cOXLPnj2qdIe35OWXX56ZmdnBvYwcOfK2225bsmQJANTU1Lz77rtP&#10;PfXU999/7/V6L34QQRBWr1599OjRadOmxbE526FDhw4fPpyUlGSxWFDhAABRFMPhcEJCQteuXTdt&#10;2nT48OFLGlMURa/Xa7Va0b728ccfX3HFFWiCiUQiGAVUVVWl3qrJycnXXHMNz/Opqakcx7Esa7fb&#10;GYY5dOhQUlJSYmKixWIxGo06nY7jOOw2Fg6HWZbFH+3i4mKj0cgwDH42XmeGQCAQCAQCgfCbhggw&#10;BAKBQCAQCL88GRkZvXv3Li4uRteLIAgYp4HLoVBIluU+ffpIkuR0OqPR6NatW0eOHNnufkRqF6aU&#10;lJT09PSlS5fiy+TkZCzFWiyW22+/PS6HhurLoUOHLr6JEPbLwiL+mDFjNm3aJAgCJr2PGTMmLrNS&#10;+frrr1tcj32feJ43mUxmsxmrrqhw+P1+r9eLJ0oQhLZTeVS5JSkpKSMjIzs7OyMjw263cxyHLb+q&#10;qqoOHTpUXV1dX1+P2RWiKDYfEP03LeYDiaIYiUTQnRMKhVwuF4bJY1+yYDAYCoXUU9rk4xRFabXa&#10;K6+8csKECXa7HQA6d+6MXZvagdFofPXVVzmOw4wfiqIMBgPP8+FwGLvntXGK0tPTr7/++gULFkCj&#10;NvD000/X19dv2bJFluXy8vJ77733krJAWkRN3MH2UGVlZfjSZrNhxzMAuPrqqzu4l4uhqsq5e3cZ&#10;AA0AvXtnbNy4EdcnJCRcfvnlb7/9Nn5ZLMui8nfnnXfGJdf9ySefdDgcX375JQCcOHHi+eefvyT1&#10;ReXkyZNPP/00RVE33XRTx2d17ty5I0eOpKenJyQk4DWjCjCRSAQFj+uuu87lcqFXL7ZDY9uxTChP&#10;4k/l4cOHZ8+ejY43URRV25/K7bffftlll0Wj0TNnzuj1eq1W63Q6a2pqgsFgp06djEaj0Wg0m80G&#10;gwFdNYqiqFZF/GU4ceJE9+7dO35CCAQCgUAgEAj/ayACDIFAIBAIhF8p/UaPjobDjFarM5l+6bn8&#10;HPTt27e0tPTs2bORSMRkMmm1Wo1GI8syag8DBgzQarWKolitVux7s27dujFjxrRDg/nhhx+wkE1R&#10;1JVXXnn69GmHw4FvpaWlYfhHZmZm165d43JcX3/9dRvqC0bHY/JN7Hrc3maz9ezZ891338WVKF3E&#10;ZVZIWVmZGngTC+a+cBxnMBisVmtSUpLdbjcajRqNJhwOO51OlmXRfYJdyJqbS7p06dKjR49u3brh&#10;nBmG8fv9NTU1586d27ZtW3V1tcvlCgQCgiBIknQx0hROqTUTDGob+Dw+plNg8zpBEPD0tpZYwzCM&#10;VqsdP378oEGDLvastYnBYHjppZdoml6/fn00GkUVzWAw4DwBILY1E17keGh+v7+2tvbZZ5997bXX&#10;AODUqVPz58+fPn26w+FA30NxcfHf//73p59+ut1zO3bsGF7qGo1m2LBh+/fvDwaD+JbJZMKQoc6d&#10;Ow8cOLADJ6At9u8vLy52fP31sbIyTyikOJ0hABpAMZt5WaaDwRt5/tzAgZedP39eteOgXcNms8XL&#10;lKPX6998881jx46VlZUpitJG2M8FCQaDf/nLXzQaTQd7o3m93l27diUmJiYkJKgWE/y5Q/kZxZho&#10;NDp8+PAVK1ZgIBPKhGogUxuZTKFQCK80APjmm29i30WdEk+v3W63Wq2HDh3iOA4bDAqCYDAYcnJy&#10;vF6vRqPheV6n0+HvAH4cVWG1ERlmL0mS1FpzQkLc4U2m/r/7XTQSYVtpokggEAgEAoHwi0MEGAKB&#10;QCAQCL9Srn/44V96Cj8rHMeNGzfuzJkzBw4ccDgc+JC1LMs8z/fq1QsrejRN6/V6rPgLglBZWdmO&#10;p623b9+OCzzPDx48+PPPP8d+Xzabra6uDt+666674nJQZWVlb731VouFUVmWsT9VG/LDgAEDSktL&#10;1XQKh8Mxa9asWbNmxWVuAFBYWKiW4GPB/mMowNhsttTU1LS0NKvVqtFogsGgXq/H1nDhcBjz7ZuP&#10;0Ldv3549e1ZUVBw8eLC6utrj8YRCIRQkLkZuMZvNWq02EokkJCT4fD6PxyOKIsuyLbYRUzUYVLOw&#10;PA0AWJXGK6e1nZrNZrvdnpaWdsEpXTw8z7/88ss9e/ZctGhROBzG7nYAgGVrta8dTlKr1aI+BAB7&#10;9+5NT0/Pyck5fvy4oiiHDx9eunTpU0899dRTT1VWVoqiOHv2bJqmp0+f3r6JzZ07F78sdJmsWrUK&#10;TwvGIOE2EydOvNSc9ouhqOjsW29t3bq1UhA4AC2AHoABsAFQAOD1ygBmgKRgMHvDBmHz5tMaTVeD&#10;oZSmAbN50tPTO95/TIXn+f79+6vun44QDofnzZvXDjeeoijbt2/HnBX8ui0Wi8FgMBqNVqtVTSTi&#10;eR4NQKIoYhxRt27dqqqqUGUEALzC8eJvTfaQZTkcDuPPKa5R73q8AHJzc++//340G6mBT/ivRqNB&#10;dbCurg7Vyub+MK1Wy7Isdh47ffq01WoNhUIkA+bnwWS3Xz958i89CwKBQCAQCIS2IAIMgUAgEAgE&#10;wq8FhmG6devWrVu348eP19fXYwsydKjwPE/TNHbBMhgMkiRlZ2eXlpZKktSzZ8/YhjwXZP78+bhw&#10;2WWX8TyvZn3TNI1GCqvV2rNnz44fjizLasm7yfpAIKDW5dtgw4YNGzZswGWGYViWXb9+/QMPPBCX&#10;6bUBCjDYggwlitTU1MTERI1G4/P5FEXx+Xxutxufi0fBo4nCsXr16hY7hjUBrSoMwyQkJITDYWxW&#10;FolE0BbD83wwGKQoCh/Jx3JwaxoMVp8pilIvBlXsaW0aDMOYTKbk5OSOZ6s0gWXZe+6554orrli6&#10;dGlRUREeUZNtsNgNAKIoejwerKR/9dVXjzzyyIcffnj06FFZlrds2ZKQkPDCCy8888wzLpdLkqQ3&#10;33xTo9E88cQTlzqlaDS6Z88eXL7iiiuqq6sxBgnBcrnJZMrNzW3/YbfE4cPn/v73LZs2VQGYAJIB&#10;OAAOQAOgAaBQgAFQAGQACSAqSVFJMgFYg8E+VusPitJA0zBx4sQ4TqmsrEzteNYiVCNwEVfR0aNH&#10;X3/99VdeeaX5r5AgCOgwE0Xx8OHD2FusuLiYYRiDwaDT6VAvzMnJqa2t5Xme53m9Xs/zvDoUWkyi&#10;0WgkEsF+gJ06dfL7/ah5QKPrK1bna67BKIrSos6qotVqs7KyUHGhaVq9qdFnQ1GU2Wx2OBzqyhbP&#10;lfpWMBj0er1x6cxGIBAIBAKBQPhfABFgCAQCgUAgEH515OTkxC5v376dZVksC2IvHZPJhOnrxcXF&#10;giD06dPnIkfet28fVippmh4yZMiBAwew8xLDMBaLBZdvuOGGrKysjh9FeXn5pk2bmqyUZRn9HJc6&#10;miiKfr/faDQuW7bs9ddf7/j0WkOtpaIGw3Ecz/MGg8FgMDAMoygK9kfC5G3VbtKc5gVrlmXRjJKQ&#10;kIAP7CckJEQiEVyJxgs1el2Fpmme57GTWGsmGHWPFx+0Q9N0cnIyAOTn51/kRy6Vvn37vvHGG598&#10;8snatWvdbndrGTAMw6SkpNTV1UmSFAqFli9fPnXq1NmzZ5eUlEiS9MUXX6SkpDz99NOvvvoqXp/L&#10;ly+/6aabMMTl4lm1alVDQwMAaLXaq666asOGDXgRdurUSS3Zp6SkdOnSpUPHHIMgiO+/v33evEP1&#10;9SxAMoAOQAvAArAAGgAagAagAJRGAUYGEAGiAHr8c7sNgnD2yiulwYMHx2tWAPDhhx+6XK4W30LJ&#10;QVUg4Mc9vlprq7V8+fKCgoJhw4bh1VtZWblmzRoAOH78eGFhIQDcfffd119/PQ7Yr18/1Wii2k04&#10;jgsEAmgxaa5woL8EJdjU1FSHw2E0GvF+iUQimMkUKxddZE8/vMdZlv3hhx/QbdZcX0Hwxxb7kmG4&#10;kfoWhjDh7SyKolar9Xq9P0+MEIFAIBAIBALhNwERYAgEAoFAIBB+1SQkJFx11VV79+7lOA4Lo1iO&#10;NJlMkiR179796NGjPXr04C+uA/68efNUm0u/fv1mzZqFxcrk5GQUZjQaTbziQD7++OMmlVBZlt1u&#10;dxsSQtugTaGwsNDr9ZrN5jhMsRXUMi7aMkRRFARBEASM5IlGo2opto1qr/q8fFJSEn7WYrGocgt+&#10;j609mG+z2Ww2GwDY7XZ8lP748ePvv/9+OBzmeT4SiVy80NIaVquV4zi73X7rrbd2cKg24Hl+4sSJ&#10;EydOPHDgQFFR0Y4dO5pskJqaes0116SlpX377beLFy9WFKW6uvqzzz57+OGHn3rqKezbtnjx4hdf&#10;fPH+++9fsGBBJBI5d+7cn/70p48//viSNBjMPQIATHrHXBkA4DjO4/EAAE3T9913XzwOGgBAEMSX&#10;Xlq/cOEPADYAY6P6wjWqL6oAg6AGIwFIjRoMGmW4YJA7eDDw3XcnRo2Kj+urvLz8q6++avEtlF5Q&#10;dER9EQCwux1e86IotqbBTJs2LSsr6+TJky2+W1paOnnyZLWvF+4I43/UcCNVemyicEBjtzpEo9Gk&#10;pKQkJCTo9XqKogKBgMvlwvZiahey5ncHOmkwpsVqtSYkJCQnJycmJtpsNpPJxDCMzWZDO5pq98Hb&#10;HxdEUYxEIhhIo9VqVZUInWehUAh/H7AnYUZGRlJS0sV8FwQCgUAgEAiE/wsQAYZAIBAIBALh147V&#10;ak1PTy8rK8PkA7PZjA+Dm81mWZZ79uw5c+bMJ598sknVr7q6urKy0ufzLV++XF25d+9eXMjLy3M6&#10;nefOncOXHMehGNCzZ88RI0Z0fM7BYLBJtR29L+1WX5BQKHT8+PHz58/36tWrYxNsFazA4jPv+Hy9&#10;2+02GAyyLDMM4/f7XS6Xz+fDqivKMC2OYzKZOI6jKEqSJCw3tya3cByHnqesrKxRo0bhQnZ2duw2&#10;o0ePPnjw4M6dOzUaDcbDdESDwR5QAHDzzTenpqa2e5yLZ8CAAQMGDLj//vtb2yAvL6+urg6dE0eO&#10;HMnKynrsscdmz54diUSCweDbb7/93HPP3XLLLZ999pkoimfPnr3zzjtXrlx5kRlIBw4cwKuRoqjh&#10;w4f/8MMPKLoAgNVqxbvAaDRee+21cThUgGhUeumlbxYuPAaQCGAC0AHwjeoLG9N/rIkAI8cIMLgl&#10;A8B4vcykSWvef//mq6/OaWuvF0dr9hcURbRaLfYB0+l02OMrGo2Gw+FgMIjyZ2saTDQabVF9QX2l&#10;rq7Obrc3adUVC4ocqHQ2yeBRFEUQBHw3Go0KgpCWlpaSkmIymQDA5/NptVpJkiKRSCQSwTCY5rJo&#10;p06dJk2apNVqsWWZ2+2ur68vLy93OBwul8vr9fbq1SslJUVt5Sf9mGg06vf79Xo96lIGgwFvbVEU&#10;g8FgIBDAf10u14ABA/r06YNxRwQCgUAgEAgEAhABhkAgEAgEAuE3QZ8+fQKBQEVFBT5CbjKZsFpq&#10;Nps///zzDz744NChQx9++GFKSgoA7N+/f9++fStXrjx//nyLo2k0mlGjRm3btk0QBADATyGjR4+O&#10;y4RFUayuro5d4/V629F5rDmhUOjdd9+dO3dux6ucaWlpDMM0nxU+/C4IQiAQcLvdPM8rioKJL8Fg&#10;sKGhoaGhwe/3Y7RJGxH30NLj/BaLBdWj3NzcgQMHAgDP8xejJz300EOlpaVOpxMA2q3BYKKMRqNx&#10;u90FBQXjxo271BF+OqZMmVJYWFhZWSlJ0oYNGyZNmvTAAw8sWLBAFMW6urp33nlnxowZLpdr06ZN&#10;siyfO3fujTfeWLx48cUEIBUWFqJ+wPP8kCFD3nnnHTx1SUlJqhpx4403xuUoJEl+4YW1ixefALAD&#10;mAD0P24+xsQ4YNSZxwowEuousW3K3G548MHVCxfePGpUR3XHM2fONF+JMgnHcTqdzmw2W61Wi8WC&#10;prpwOIyJR6pBpA3XF0VR2EbMZDJhclJmZmZKSkpmZibm/fz3aGPAOwhNNii2abValDdwy3A4HAqF&#10;UF8JBAIURaF/xWq1AgAmxHi9XrfbjepIi9eDw+FYunSp1+vFoXCnsRuUlJTQNC02gvPBDJtQKOT3&#10;+4PBIMdxNE3jLwPDMKitCoKAoS8NDQ2pqal5eXmxR0ogEAgEAoFAIJD/HRIIBAKBQCD8NsjPzy8q&#10;Kjp79iz28DEYDBqNZu3atUuXLgWAQ4cOPfbYY++9995//vOf9957D5WV1pBlecmSJfX19fjSarXa&#10;bDbsi9Xx9JczZ86UlJQ0cXsEg8HWIkCgscVQbO43tJlosnr16hEjRtx1110dnOpVV11lMpmaGwKw&#10;LoylVXw3FArpdDqapgVB8Hq9aIIJh8OiKLY4Saxoq3thWVav199+++0AoNfrMzMz2zHboUOH/vWv&#10;f50xYwaOrygKJpxfPN27d8/Ozt6/fz8WoKuqqtTo8l8DGRkZixcvnjRp0rlz58Lh8EcfffTkk09e&#10;e+2133zzDQBUVFTMnz9/2rRpDofj0KFDiqJ8+eWXL7744ssvv3zBkdWmWzk5OdFotKKiAl92795d&#10;XY5XzkpxcfXixcUASQAmAEMz+wvz4wAYVAvUDBiMgdHEuGT+u4HbLb355o4rr+xmMGjb2n2bnDx5&#10;EkNZmoBpKBzHGY1Gu92ekpKSmJhoNBoBIBAI1NfXY48v9Je06Prq3LnzoEGDMjMzk5KSjEYjRVHB&#10;YLC+vr66urqwsHDHjh39+vVLTU2N9ZdgHz9V8EB9BdULg8GA/hu8BwOBQCAQ8Hq9DodDlmX06KCF&#10;SxAEnufV9oytqXHBYLC19mjIqlWraJoOBoMWi8VkMuFkcnNz9Xo9muFOnz5dXl6O6ksoFGJZVhVg&#10;AoGA0+msq6sbOnQox3Ht+mYIBAKBQCAQCP9rIQIMgUAgEAgEwm8DiqL69u37zTffVFZWMgxTWVn5&#10;5ptv3nXXXTk5OSUlJQCwY8eOa6+91u12X3AoRVFizTGCIIwdO1an00mSdPLkycrKyt69e/fseeHM&#10;CVmWP/vsM1xev359ZWUlAPj9frW/E4IxCa0NgmVTDIRA0SI297tFGUaSpLfeeqvjAgwA9OrVa9eu&#10;XU1W4gSi0WgwGFQUBRsQqU2HwuFwIBDAFmStdWTCuAtcfu655+KVWIMOAHQq+Hw+QRAURTEajW+8&#10;8cYTTzzRhuqGYeN6vX7ixImSJH3//W6u5hsAACAASURBVPeKolRUVDz22GPqN/hrICsr65577nnl&#10;lVcAoKGh4YMPPpg2bVppaempU6cURSkqKlq+fPnkyZNfe+01FE7ef/99RVFw+9b4/vvvjx8/DgAU&#10;Rd1www3ffvstCldGo9HpdGJPvJycnOHDh8flEO6449+NuS/6RvVF20SAoaj/OmAaFUcZVT8AqVlC&#10;jKrQSIWF9bNmffvii2PaPTe8dJuvxxtQq9UaDAabzZaampqenm6xWADA6/WyLIu9toLBYCQSic1K&#10;UUFLyokTJ7Zt21ZfX+/1esPhcDQaVf1h27Ztu+aaa2LNJRiagv3NvF6vLMtpaWkAIElSOBzG2weX&#10;sbtXbW1tWVmZ1WpVe5EBgBrI1LYRrTk6nQ7TlQCgW7duN954I8/zsixjE7bm2ycnJ3Mcd/LkSZ/P&#10;ZzQaY38N3G53UlLSnXfeiV3RCAQCgUAgEAiEWIgAQyAQCAQCgfCbgabpIUOGfPPNNy6X66WXXjp/&#10;/nwgEHj66aefeeaZ6urqaDRaVVXFsiw+PH7xVFRULFu27MUXX9RoNJh6UlhYGAgE+vfvH7tZeXk5&#10;Ji54vd6zZ89i3b+hoeGC44fD4dayu9Xcb5w2ijH4XDwWarE+3ry0WllZ+cUXX3Q8QH7q1Kl79uxp&#10;Pj1cIwiCqsRgRVhtl4SV39Zqvnq9Hhd69OgRx4fi582bhwsJCQmiKGIxvVevXlgTb769yWTCMxwO&#10;hymKOnny5NKlSx966KG6urrTp08DwMGDB996663p06fHa4Yd54477vD7/bNnzwaAkydPfvrpp6++&#10;+uojjzzidDplWd6yZUtCQsKTTz45c+bM+vp6WZYXLlw4YMCAsWPHtjbgvHnz0H1ls9n69OmzZMkS&#10;XM8wjGoAKigoiMvkp0z5qKGBAzAA6BulF1Rf8I+hKPzTUJSGomiKohQFFEVWFFlRJEURFUVqyRyD&#10;2TDmhQuLHntslNWqj8tsVVCAYRgGW5DZbLbk5GSbzQYAPM9HIhG3242pMCiUNh9h//79qOq1tou6&#10;urrS0tJQKIRt/fr374/ZSMOGDUM5Z+PGjefPn8fgJZ7n8XZDhcPn89XW1m7cuFEURYZhsCsgCjDY&#10;fAz7AaoBMC1OgKZprVar0+lWrlxpMBgoirokWZSm6f79++fl5R07dqympub48eMajUYQhCuuuCI3&#10;NzczM5PkvhAIBAKBQCAQWoQIMAQCgUAgEAi/JaxW65gxY8aNG4fJ4du2bbPZbM8999zzzz+P6SBY&#10;a75UDebYsWOvvPLKP/7xDwAwGAw8z2O11GazFRUV6XQ6g8Gg1WoxH9toNPbr149hGJ/P13woNc2b&#10;47iGhgZ0kLS4U5qmGYbhOI7neZ1OhxVeiqLU3O9wOByJRFrUORRF2bBhQ8cFmMGDB+fn5+/evbv5&#10;W/hMPXZMwgf/odEcg0/ct6Yq4UHhcl5eXosP1LeDw4cP4wmnafqyyy4rKSnBrnHo6sCTzDCM3W6P&#10;3SNFUThhPI2FhYVfffXVE0888fzzz3s8HlmW58+fz/P8lClT1J5pvyw0TY8dO/bLL788efKkoig7&#10;duzo3LnzzJkzZ8yYEQgERFH84osvUlNTn3zyyVdffTUQCMiy/Ne//rVHjx6Yo4PeiL179+7fvx8H&#10;LCkpEQSBZdkBAwaUlJRg5z2Kojp16lRbWwsAGo3m7rvv7vjMo1Hp22+rAcyNoS/cj/9YimJpmqNp&#10;VqNhNBpGPeGyrOBXJMtRWY7KMtUowCiNfyjA6AXB+Pbb37388u8uJvnm4sHuf6oaynGcagTBGxmj&#10;p9q+QprcpDiULMssy44dOzYSiezbt69///633HILBiPh/YXtyGRZHjlyZE1NzYYNG5KTk41GI/6C&#10;ofmspqZm8+bNbrfbYrG4XC6WZaPRKIoogUCgoaHB5XL5/X5BENoQYHQ6nV6vv/nmm9PS0tp99jiO&#10;69u3b58+fdS9/EruGgKBQCAQCATCrxYiwBAIBAKBQPiV4m9oUBQFKEpvsWhIrHEMJpNp0aJF48aN&#10;Ky0tVRRl7dq1aWlpTzzxxBtvvOH3+wFAFEW1WqomXTepS2KIdGwhsri4+Jlnnpk/fz46UWRZxn8H&#10;DBiA9hSsqGoaoWl66NChu3fvxs5FmIydlpaWlpaWlJRkMBhcLtfzzz+PXpbmR4EFX5Zlm+d+RyIR&#10;zP32eDxt5H7v3r07HA53XN6YNm1aiwIMNIbByLJ88fk0AKDX69UTG69kEQBYtGiRKIoAYLPZ1EAL&#10;m83WvXt3dHVQFKXX63U6XZMP0jRtt9tlWcYIjbVr16anp0+ZMuUf//gHmpNmz549aNCg/Pz8eE21&#10;gyQmJi5atGjChAmVlZWyLK9cuXLGjBnjxo1btmwZpm4sWrTo+eefv//++xcsWCAIgsPhuOOOO/71&#10;r3+FQqHZs2fv2LGj+ZjRaHT16tVFRUWiKNI0nZiYqFoWbr31VtWx1BE++GCP00n9WH3BnmMsAEov&#10;nEajZVmOZTUsS2k0QNOgKCBJIIqaaJSNRhlRpAGoRmlPblRfOIAogBZAv2DB93/5yyiLJZ4mGLye&#10;MexETZ7HGCfUQdVue21c9niPXH311Tabraamxmg0durU6fz587W1tfv27cPApMrKysGDB8fGwKgZ&#10;MIIgRKPRwsJCr9drMpl69OgBABUVFU6nE91aHMcFAgGNRiNJUiAQwBsf/TFutzsQCEQikdZ6kVEU&#10;hYrOoEGDOq5dNfnlJPyCSKIY9HhAUYCiTHb7Lz0dAoFAIBAIhBbQzJw585eeA4FAIBAIBEILvHPn&#10;nTuWLz+4bl3OsGEGq/WXns6vC7PZ3LVr19WrV6MPo6SkpKCgoHv37keOHMGeXdjeB8up2JlH/jFY&#10;91SlBawnOhyOnj179ujRAwuyNE136dIFU6mNRqPBYMD6Ps/z+Fx8RkZGXl7eDTfcMGTIkJ49e1qt&#10;Vq/XW1paunPnzvXr12/ZsgX7dLWYFY/qC8/zZrM5MTExLS0tIyMjNTXVbrcbDAYM/cbKLFo3mhdV&#10;Q6FQbm7uxWTVtE1KSkpFRUVpaWkb2yg/po0tMSEcl/Py8h588MFLdSO1iM/n+8c//oFROrm5uRUV&#10;FSi2DR8+3G63r1u3Dr9Km83GxKiVNE3bbLbLLrts+vTp48eP/+KLL/BLLy4uvvHGGxMTE4uLi/GI&#10;du/ePWLECPuvpoKJQe779u3Dy+D48eP33HOP1+utqKhAT1VRUdHtt9+u0+lOnDghy3IgEPjoo49W&#10;rlx59uzZNoZ1u90YGZKamurz+fCrfPDBBzt16tTxOT/88Odut64x/YWPTX+hKE6j0TIMr9XyOp3G&#10;YKCMRjCZwGgEnQ44DhiGomkKQKMo2E0OLzOlsQVZbCMy0WCIFBR0a8cMHQ7Hf/7zn+brUQ1F7wvH&#10;caoRzefzOZ1Oh8PhcDhcLpfP58NOXy16vwwGg8ViCQQC586dq6+vr6ysPHbsWFVVlcfjQWlEURSL&#10;xdK7d2+v1+t0Ouvr62tra71er9frra+vFwQhLS2tvr5+8+bN1dXVP/zwww8//FBZWel0OtWbDpUb&#10;DI/x+/1er9fj8Xi9Xr/fjypRaxIRwzB6vT4vL++ee+6Jy/1I+JXQcPbs+5Mm7fzoo0Nffz0sHqlg&#10;BAKBQCAQCHGHPExKIBAIBAKB8Jvkqquueu6551555RXMApk7d+706dPHjh37+eefY5G9jdx7RFEU&#10;lGE0Gg3HcTRNS5L02muvFRQU8DzP87xGozGbzajNNH/iW1GUs2fPfvzxx06nMxAIhMPhFvv/qDEb&#10;saj9jrRardFoTEhISE9Pz8jIsFgsFEV5vV6tVov525j7LYoiRVFNBsey+yWfuGYwDDNr1qz6+vo9&#10;e/Z0cCiapmO9FOPHj4+LtQIAVq5ciS3meJ7PyclZv369oigsy44cOfK7775DZ4xOpxs6dKhaHP/D&#10;H/5gNpuzs7OzsrJwzeuvv/7Xv/4Vczhmz579/PPPV1ZWbt26VZblqqqqSZMmrVmz5pKCMX5Sxo8f&#10;DwCzZs2KRqM1NTXLli2bOHEiluZlWa6vr//b3/72t7/9zel0fvvtt5cUwC7LcmlpqdFotNlsCQkJ&#10;OTk5HZ/t/v2n6upEVXEBYAA0+EdRDE0zGg3HcVqdjo6VXjQaUBQIhyEQAL8faJoCYNGOgqkwAFLj&#10;UOik4QD4r74qeeKJ69sxyU6dOuXm5hYXFzdZj04vzH9yOp0Mw2CPLwAIBAJOp9PpdGLOShu5Rwjq&#10;gq0RDAbLysq0Wq3FYsnMzBRF0W63x2bX33HHHcuWLWsi8OAe8SKXZVkQhGAwiAYmtNGgQac1+wsA&#10;8DxP0/S4ceOa+8MIBAKBQCAQCISfFCLAEAgEAoFAIPxWefjhh99///2qqioAcDgc8+bNmz59utPp&#10;3Lx5M/pgLhKUOhiGYVnW5XKtWLFi4sSJ2IgsNvgEK5uosmCtMxAIHDt2rI2R2/CLNGlBZrfbU1JS&#10;7HY79tGKRqMej6ehoYHjuNZyvxVFwSDujqPVap988skHH3ywoaGh3YPQNG21WtXGVnl5efGKdgeA&#10;NWvW4ELnzp3V/mMpKSkpKSlHjhzBUI38/PwFCxa0Mcgtt9xSX1//2muvAUB1dfW8efOmTp3qcDiO&#10;Hj0KABUVFbNnz37uued+PXHi48eP37hx44EDBwCgqKgoMzNz8uTJM2fOrKmpAYBz587NmjVr2rRp&#10;hYWFLpfrkkaWZdnr9UqS9MADD2DafAeprvYHg1QT6SVGgGEZhtNqaaMRrFZISACbDYxGYFmQJAgG&#10;weMBNGbIMiVJrCyLsiwqijqIqsEwAOzJk5d2sCroNmu+Hu9oQRACgQAKsX6/P7YfoMfjQQGmjZAV&#10;DIhSSUpK6tatG66/8847cWVOTo7RaGxjhtnZ2WPGjFm7dm3zGQIASsuouKgtAVV7X2u/Nvg7c801&#10;1wwaNKiNXRMIBAKBQCAQCD8FRIAhEAgEAoFA+K2yadMmv9/PMAw+G3769OlFixaNHDly165dl2oN&#10;wbZOAMBx3FdffXX33XdTFIUGFGjs/KOixjZg7HksLMsGAgGURvBheZxbi8Q2PuJ5HlOyKYqKRCI8&#10;z7MsyzAMTdNqk7RLcjlcKgMHDvziiy8ef/zxgwcPtuPjTdQXq9U6ZcqUeNlfvv/++/PnzwMARVFD&#10;hw59//33cXnQoEGnTp1SRaPf//73Fxzqjjvu2LZt286dOwGgpKTks88+mzRp0t/+9jeU8ZYuXcpx&#10;3IwZM+Iy7bjwzjvvPPjggyUlJZIkbdy4sUuXLvfcc8/cuXN9Ph8AHD58+JlnnrlU9UUlEAgUFhZO&#10;nDix48aI8vJ6APbH0gsNQOMCTTMMo9FqwWAAmw2SkyEpCSwW0GpBksDnA0wyEkUQBBAEKhplaTqq&#10;KFFFoRvHoVUfjCiyp07Vdu2a0o553nbbbdu2bWuyEmWMaDQaCoXQYoI/LAAgimI4HA6FQuFwGJuP&#10;tXgbYi4ULj/99NN5eXkWiyUtLa0dM5w6derhw4ebt5JTGwDiz1Hz9a0NqNfre/Xq9Ze//IXYXwgE&#10;AoFAIBAIPz/0Lz0BAoFAIBAIBEI72b17tyiKGNiAaw4fPjxnzpx2N+bCKOxz587t2rVLkiSn01ld&#10;XV1XV1ddXV1ZWXn27NmKioqysrKSkpKioqKSkpK6urprr7122LBhKJB4vV6Hw4GpDJi5fUEjjlr5&#10;VaO/w+FwOBzGZkdqT6ELJq/Ehezs7AcffBBNP5eEXq+32WyxxpHHH3984MCB8ZrY4sWL0etjsVgq&#10;KytdLpeiKFqttqCgYOfOnShxGQyGsWPHXnAoi8Uyf/78/Px8AJBleevWrYWFhZMmTVI7jy1ZsuT4&#10;8ePxmnnHSUhIeOSRR3A5FAotX768e/fuN998MxbTFUVBN0y7Wb169ZQpU1B97Ahff13c6FNBsYTC&#10;BYqiKEpD0xqGoVCAsVjAboeUFEhPh4wMSE+H1FRISgKrFYxG4HlgWUqj0VAUHTMUFSPD0IIAmzeX&#10;tG+eubm5LSb9oFYaiUSCwaDX621oaKivr6+vr29oaPB4PMFgUBAEvB9bHBb7lQGAxWLp379/Tk5O&#10;+9QXAMjIyPjzn//c2rsowDShjR8HrVabnJz8yCOPEPWFQCAQCAQCgfCLQAQYAoFAIBAIhN8qW7du&#10;BQCKonieR4NI27XIiyEajWIFFpOuy8vLDx8+vH///urq6tra2traWo7jOnXqVFpaeujQoYULF65f&#10;v37z5s11dXV1dXUY0N1kwDYaiKkP3ft8voaGhtra2pqaGtyR0+n0er2hUCgajbbW9QgPvCMH2xyD&#10;wYAlZo1G8+KLL14wlJ7jOJvNptfrY2WbMWPGXHfddfGa0sGDB9VwmoKCgtLSUgCgKCozM9NisZSU&#10;lGD/sWHDhrXd3EnFZDJNmzYNJywIwmeffSaK4vjx4zmOAwBRFO+6665flQYzYsSIN954A5fr6+uX&#10;LVs2duzYFltpxUL9mDa2XLt27b59+y51Vvv2nZ4///v584+++OL+yy//d0kJHyOW/OiPoiiKojUa&#10;YFnQakGvB5Ppv43I7HZISACr9b+pMDwPLAsaDdA0RVE0RbUwWowbpj107dq1NaeUekui9c3v9/v9&#10;/mAwiPn22P6rxQ+iiQ2X09LSunbt2r65qdx6663Tp09vYwMlhjY2oyjqxhtv/Pjjj/v27dvBKREI&#10;BAKBQCAQCO2DtCAjEAgEAoFA+D9Bkxp0G4VLURT//e9/z5w50+Px2Gw2u92ekJBgtVpXrFhB0/Q3&#10;33xTVVXVhmOApmmO46xWa3Z2du/evXNycnbs2LF69eome2+S+81xnCiKDQ0NFEUFAgF8+t7n86GT&#10;psVKq06n69evX7tORsvIsjx//nxcTklJ6datW2sZMxzHYXoN/PjE6nS6uXPn5ubmtsNG0xr79u1D&#10;I5FWq73hhhs+/PBD3GlBQcHx48ddLhdOoO2CdRPy8/OXLl163333SZIUCAQWLFjw/PPPX3fddevX&#10;r5dl2el0PvLIIxs2bPiVhMFQFHXTTTcVFRWtWLECAE6cODF9+nTsydba9mrnOlyjapOtXfbjxo07&#10;c+YMNt1SwVZ7AODz+ZYuXQlwJQD/n/8cra/XABhEkZckLYAMwAH0B6gDOBE7i5iF/86FooCmQaMB&#10;hgGWBZYFjgOKAo5TdRegacAtG+WW/z/IjwdvS1JqmwkTJqxbt87hcDR/S41UiT110ObPBQBg50Bc&#10;jsstSdP0H/7whzVr1pSXl7em+lwQlmWfeOKJCRMmxPFmJBAIBAKBQCAQLhUiwBAIBAKBQCD8HKhC&#10;gl6vb3ddG4vjAHD+/Pkvv/xSDf9oozUQ/LgejXVStRjd4qcURfF4PGfPnj106JDH4ykvLz9y5Egb&#10;s0LFxWw2p6Wlde/ePScnJzs7m2EYh8NRXFy8YsUKNTS+ybGoAkxs7jdmz3i9Xrfb7fP5MPe7xXnq&#10;dLoePXq0ecIujSNHjuzatQuXr7766gMHDvj9fnxpsVjUZ/xbRKvV5ufn33fffc1zcTpCTU3N559/&#10;jss9evTA7BYA0Ov1AwYMWL58OZ4Zu93eu3fvSxp55MiRCxcuvP/++wGgvr5+zpw5zz77bF1d3fff&#10;fw8A5eXlzzzzzGuvvdb2Uf9sUBT1+OOPl5WVHThwQBTFysrK1kxRFEVhHokaIISigtrRrsVrSRCE&#10;t99++7777gOANWvWnD59GgBKSkrUE64oCsBMgKEAVwCwmMXS2HOMAdBQlFVRTuO2jX+gvkTpR5ZB&#10;kkAUIRqFSAQiEaBpEEWIREAQIBoFSQJZBkUBVD1ixmlhzHafzG7dus2cOfPRRx9t7Ufjkjr+sSyr&#10;XiRWq/X2229v98RiSUhIWL169ZIlS+bMmdNGjlRr2Gy22bNnX3nllXGZDIFAIBAIBAKB0G6IAEMg&#10;EAgEAoHwExIMBktKSjweT1VVlc/ni0ajl112WWpq6uWXX34xCe3V1dXhcBgAli5divkoa9eubbKN&#10;oiht+1GwGI1VabVTmfp0f4vF1lOnTk2dOrW1MSmKYlnWaDQmJyd36dKlZ8+eWVlZJpPJ5/NVVFTs&#10;3bt3+fLlDocDA72hlcfn1X5HwWAQD8Hn82GeDfYlCwaDoVAIkydaHGHMmDGtnrh28d133+GCTqcb&#10;NmzY7Nmzcb9ms1mv17dWBdbpdIMHD54wYUKfPn3iOx8AqKioqK6uBgCNRjN69Ohly5bh+i5dunAc&#10;V1ZWhi8nT57cdpetFhk6dOi111777bff4o6WLFny8MMP19bWYv75p59+yvP8c889p9Vq43Y8HcBo&#10;NL788su33nprQ0NDixc8Co0Mw7Asq9VqeZ5nGIaiKEyVj0QigiCgpalF4WHWrFlvv/02tOX2SAHI&#10;AtDQtIamNSxL6/Uak4my26nUVCo93fzJJ5zHI8eIJQqAjPYbRZEl6b+6SyAAXi/o9UBRwPMgiuDx&#10;gMcDgQCEQiAIIIookWI7QaXZgDJFyRZLh4SxMWPGHDlyZOHChR3sWMiyrNlsVq+9jIyMrKysjgzY&#10;hLvuumvNmjWo4OJXecGP6PX6oUOHvvHGGyT0hUAgEAgEAoHwa4AIMAQCgUAgEAg/FYFAYNWqVRRF&#10;WSyWtLS0zMxMWZYjkUh5efmJEyeuvvrq1NTUJtv7/X6GYc6cOeP1evV6/UsvvVRcXNz2Xtqwv2A9&#10;muM4rVar1Wo5jtNoNGo9OhwOR6NRjHZoXofFZBH1JcMwer0+MTExOzu7W7dunTt3ttls0Wi0qqqq&#10;tLR006ZN1dXVPp8PXT5NhkLVp/n0UAdCQUgQhEAggN4g9CtEo1F1es0/q9FoJk+e3PaZuSRqamqw&#10;wxUA5OTkCIJw5swZfJmamup2u/F7TE9PVz+SkJDw+9//PjEx8aeQXgBAEITFixfjcnJyckpKCgbA&#10;0DRdUFBQVFTk8/nw3bvvvrsd4/M8P2fOnMcff3zjxo2KouzduzctLe2xxx575ZVX3G43ACxfvnz4&#10;8OHXX3997JRi42ESEhIyMzPbfYCXCl7JrSlh6H3RarV6vd5kMhmNRp7naZoWRRETTfB0CYLQmsOj&#10;+UqapmmaZllWr9dbLImJidaUFCo9nUpNhYQEMBhAUSAQgPp6qKpSsFMcaiSNf/9VX2RZFEUuEqEC&#10;AfB4ACWtUAi0WpAk8PmgoQFcLvD7IRwGUVQkSVIUCUf48YAygKTTUXfckd/Bkzljxgyn0/npp5+2&#10;ewRUX9QGXwaD4fXXX+/grJpw4MABVF9omp44ceLOnTtV0bEJmAg1bNiwe++9N76dCQkEAoFAIBAI&#10;hI5ABBgCgUAgEAiEnwS/379p0yaz2Wyz2QwGA8dxNE0riiIIgtVqdbvdX331Ve/evTt16hQMBsvK&#10;ygwGgyiKoVDIYDDodDqbzYZ6SZNh1Sqz2Wy2Wq2lpaWRSKTFCajqi8FgwHq0Xq9nGEaSJLUeHQgE&#10;Wsuyxr3YbLZOnTpddtllXbt2TUpKAgCHw3Hq1Km1a9eeO3fO5XJFIpE2Hkvv2bNncnLybbfdNmvW&#10;LPRVNEG1yIiiGIlEsJiLkgwKS609oX/rrbd269at1bN/6ZSWltbW1gIATdPXXHPN1q1b0Xuk1WrV&#10;Axw6dOjMmTPjuNO2qamp2bt3Ly4PGzZs3bp1aOAwGo19+/adP38+npzrr7/+YtxULWIwGJ555pl9&#10;+/Z5PB5ZlteuXZuZmfnwww/Pnj07HA4rivLMM8/YbDYA2LNnz759+yKRSGFhofrx1NTUbt265efn&#10;5+fnDxo0qKMHfCFWrlxZXV3dqHP8CLwvMJjHarXa7Xa73W40GhmGiUQiHo8H44XUjJPmg6CBhuM4&#10;HCEpKSk1NTUjIyMlJcVms+l0OkkyBQJ0fT1UVyt79ig1NUpDA/h8Ujgsi6IsyxIACyAASACSKpYA&#10;yNgCLRoVIxHW76cwaEYQwOMBjgNJglAIPB5wucDnQxOMLElRWUYNJnYoCUAEiAKE4nI+p02bdvDg&#10;wYqKinbkrDRRXyiK+vOf/xwrT8aF9evX44Ldbi8oKFi9ejWqwjRN45xTU1Ozs7MBYPjw4QMGDPiJ&#10;pFACgUAgEAgEAqHdEAGGQCAQCATCr5QJs2bJkkRpNLa0tF96LpeM1+v95ptveJ5PTk42m806nU51&#10;n2B/Ley1VV1dHQqFdDpdWloaOlRYlmVZlmEYbBqWk5NTXFyMCStJSUmZmZnZ2dnp6ekWi4Wm6VAo&#10;9PLLL3u93uYTUNsx6XQ6s9mcmJhot9sxyCQajXq93oaGBixiIs01mLvuumvgwIEMw7jd7tOnT2/f&#10;vv3cuXP19fXBYLCNSIaMjIy+fftSFPXoo48CQOfOnRMSEgDA5XK9+OKLLX4E947l1Njo7zaCKDQa&#10;zSVlzl8MX375JS7Y7faePXuqbhitVhsIBHD5pptuiu9O22bNmjW4YDQa8/PzH3/8cXzZvXt3WZZP&#10;nTqFL4cPH94kPf6S6Nq167vvvvvoo496vV5BEJYuXfrss8/ecsstn376qSiKTqfzoYce8nq9LXb9&#10;qqmpqamp2bVrF8uyQ4cOfeihh/LzO+rMaI3CwkL8UlpLf0H5xGAw2Gy2tLS0tLQ0m83GsmwoFHI4&#10;HBqNRhRF7ELWorbH8/yzzz5rs9l4nhdF0efzORyO6upqVOZcLpfP1z0U+lCSJEmSG7UQFEWijbqI&#10;DeB840v1XVFRNLIcFcVIJKKhafR4QSgEPA8MA7L8375kfj8EAhAOK9FoVJajiqKOIMWoLyKAMG5c&#10;fBweGRkZixcvHj16NGqNqqpxQYxGo1arjQ2379at2/jx4+MyK5WysrJNmzbh8pAhQ7CXozoBmqaH&#10;DBny+OOPx131IfyGsKalTfzHPxRJotubrEYgEAgEAoHwU0MEGAKBQCAQCL9S0uKar/4zU1RUJElS&#10;QkKCxWIxmUxoatFoNIqiYOw8RVEYbdK5c2fUWtSYFkxtwTjxKVOm9O7d22az0TQdCASqq6vPnTt3&#10;9OhRrAgHg0GsnDYH69HYOslq1B1iNAAAIABJREFUtaakpKSnpycmJvI8LwhCQ0MDwzBoOhEEIRqN&#10;Nq9Hb9++vbCwsK6uzu/3R6PRNrIiBg0a1LVr18zMzD/+8Y8mkyklJaX5NhMmTNi6dasastKESwr9&#10;BgCNRrNjx44uXbpc/EfapqGh4ZtvvsHlgQMHnj59Gt0wGo0mJSUFy76DBg3q27dvvPZ4QTwez/Ll&#10;y3E5Nzf31KlTLpcLAGiaHjZs2L59+0KhEABkZ2ffcccdHdzXyJEj586d+/DDD/v9fq/X+89//nPG&#10;jBk1NTVbt25VFKWhoeGCI0Sj0a1bt+7Zs6egoOCdd96xWq0dnFJzvv766/r6etQLm7+rXvA6nc5i&#10;saBamZSUxLJsIBBAH4zP5/N6vQzD0DTdvC2eKIpbtmypra11u90+ny8SiTTrzmcHqG3UWqIAEYAI&#10;RYUBQgCBxMRoUpJSUhKJEWBEAAZABNAoCi1JtCDQALws09EoFQwCywJNg6KAKEIkAuEwhMOyIEQl&#10;KdIowIgxrhd1p6FRo7rG66za7XbVQve73/3OarX+5z//aU2GQY+RXq9v4szr0qXLe++9F68pqRQV&#10;FaH2qdVqR44cuXjxYvwuNBoNx3EURQ0aNIioL//HYbXa9N/yfxUIBAKBQCD8X4AIMAQCgUAgEAjx&#10;p7a21mq1Go1GnU5nNBpNJhPWfAGAZVmNRiNJkiAIPp/PbrdjzoRq/ohNXvH7/evWraupqfF4PGg9&#10;adI6qY0n1rEezfO82Wy22+3oCdDr9eFwWKvV4t69Xq/f78f5NPn4mTNn2sh1v/32261W6+TJkxmG&#10;QYtP2yfEZDL961//ysvLU2NLOkI0Gn399dcHDhzYq1evjo8GAB988IHf7wcAjuNGjBixfv16NHxQ&#10;FKXafQYMGMCybFx2dzEcOXIEp8Sy7KhRo9atW4fftclk6tev30svvYSbDRw4EFuEdZDhw4dfc801&#10;6Lk5f/78okWLpk6devLkyRYbx7VGJBLZunXrqFGjXn/99dGjR3d8Vip+v3/16tVtCHWq5Qt7iJlM&#10;JqvVmpCQwHEcx3HBYBAjYViWjb3XYolGo1u2bGlzFrUUtQuAAfCMGZNps/EsK1x+OZORkRgIaF2u&#10;ut27K0tKKAADAA/AAUQBNAA0CjCyTIsittfjolEmHKY1GsCJSBKIohKNSqIYFcWILAuyHI0x1oiN&#10;CxGAMIDnuuvic9kDwJEjR/CU8jw/YsSIL774oslPitoIEQN1Yl0vSNeuXefOnWu32+M1JZVt27ap&#10;u6AoCsNgAADtgwBQUFAQ950SCAQCgUAgEAjxhQgwBAKBQCAQCHHG6XRKksTzPGaGo/dFfRfDonU6&#10;XTAYFASB4zhcr1aW0RmDsd0AUFZW1oYFocU8DNyL6gnQarUGg8FisWAaTSgUCofDaMpBNag1oUVR&#10;FByEpukRI0b069cvJSVl3Lhx0FiNvaTTotfrly1bdvvtt7c25wty8803Hz9+HFO4nU7nxIkT9+/f&#10;f6nTaE40Gt29ezcuZ2VlmUymo0eP4sv09HS1/9jgwYM7uKOLR5KkBQsW4DLGkBQVFeHL3Nxct9t9&#10;/vx5fDl58uR47fTtt9+ORqNff/01ABw5cmTKlCmt+avaxuVyPfLII/Pnz7/uuuva0PAuiQMHDoRC&#10;oQs2yFJvItwv1Ug79sgwDH6wb9++/fv312q1PM8XFHQJBIK1tYLDUXz+/PnTp6sPHXJh6zZRFCVJ&#10;oenRsmwC4AFYAKZRgMFkI5BlpTHwiBUERpWCZFmWZUmWo5IkNnpfhBjXi4BuG4AwQODhhwdrNB29&#10;5tXTNWfOHFzOysrSarXHjx/Hl3q9Xg0Wau0E0jT96KOPjhs37qcQJsvLy1GAoSjq6quv3r59Ozp1&#10;KIpCuXf48OEZGRlx3y+BQCAQCAQCgRBfiABDIBAIBAKBEGfcbncwGFRbijXP58BH9bHVmCiKauY8&#10;IoqiKIrRaFQURYZhrFarKsBgJZTneVR0dDqd0+nEYPbWUEvSuJfYuJcLdv3Kzs6+8sorx4wZM3r0&#10;6I7rHAAwfPjw1atXv/XWW9u3b7/Uz6KYNH369BdeeKGmpgYAzp49O23atHfffbeDs/L7/YcOHQIA&#10;iqKGDx9+5MgRNWpCrfgPHTo0Nze3gzu6ePbs2YOKC0VRQ4cO3bt3r9PpxJfXXXfd5s2bUZzr0aNH&#10;HFswMQwzb968fv36ud1uWZaxxVn7kCRp0qRJP/zwg9FobN8IPp8PTUg//PDDjh07CgsL1U5ZLaJe&#10;3oIghMNhn8/n8XgwVCkQCHi93kAgEA6HsatYa0KO2Wy+5557WJb1+/0FBQU0TdfV1Z0/f76ysrKq&#10;qsrlcq1cuTIajbahIBoMR3w+O4C2UYChASiA/59sJEmSLDMUFaVpDQBNUdB4L8qKIimKpCiq5UVo&#10;/EP1JQQQ0Gq9TzxxbbxkrVAo9P333wMARVH5+fklJSVqoFRKSgoasFpEp9PdeOON9913X2pqalxm&#10;0pwlS5bg12Sz2XJyclatWoXr8ccTAP7nf/4nLj9KBAKBQCAQCATCTwoRYAgEAoFAIBDiDNaClRia&#10;b4ArQ6FQeXm51WpFxQUTwsONMAwTCAT69+9/zz337N+/f9euXc21HJPJ5PP5WtuFJEnRaDQUCvl8&#10;PrfbzfN8KBSKRCIul8vn84VCodYCyZGkpKSbb7752muvjWOhMz8//8MPP1y8ePHbb799SSV+RVHW&#10;rl2blJT02GOP/f3vf3e73QDw1Vdf/fGPfxw5cmRHpvTOO+/ggtls7tev38KFC7Hym5qaqlbq0ffz&#10;s7Fr1y5csFqt/fv3f/PNN/ElFqPnzZuHL/v06RP31k+33Xbb4sWL4zLUhAkTPvzwQ5PJdMEt/X4/&#10;qoyq8rRt27bq6urmW2JIUnMFBW86QRBCoZDb7XY4HCzLog4aCoUcDkdDQ4PP50MNprVWZgaD4ezZ&#10;sxgDg23oWrs1WoSiKJ3uXCRyQhB0ACyAJkZ9UQBkABmAURRJUTSKEqvNKIqC70oxDceiMcaXEEAA&#10;wLNw4e1Wq/4i53NBli5digtGo7Ffv37/+te/8MSyLNtcZNLr9TabjWGY8ePH9+/fPysrK17TaI7X&#10;61UtX/379z937lxdXR2+NBgMAJCVlfXTaT8EAoFAIBAIBEIcIQIMgUAgEAgEQpxJTk42GAwYbh+N&#10;RiORSJM2X6IoRiIRVFyqqqocDkcgEBBFUavV+nw+i8WSkZEhy3JWVpYkSUOGDBFF0e/379u3r8mO&#10;zGZzampqdXV1iwKMLMuovni93vr6eo7jIpEIz/OCIDQ0NNTV1Xk8nlAohFXmFg+kb9++N954Y3xP&#10;DgAYDIbHHnssPz//vffeKykpaTtlJC8vLxgMnj17FsWkf//731OnTn3ooYfmzJkTCoX8fv/999+/&#10;aNGiUaNGtXs+H330ES5cfvnlkUikoqJCfQuNJunp6d27d2/3+JeK0+lcsWIFLufl5TmdzlOnTuHL&#10;AQMGnDx5UnVE3X333fHd9XfffffBBx+0sQFKcerF3JrEiBw6dOjBBx+cP3++xWKJXS/L8rFjxwCg&#10;rq7us88+A4Dz588fPnz4gtOjKArb4jV/C+VGQRACgYDL5dJoNHidazSaSCTi8XgaGhq8Xm8oFEIT&#10;TItz9vv9ajO6tqehNhVUI1JQGXK5XAZDcTSaqihMowDz3wk2CjAS9iVrIsAAKAASgBwjwAiN6ksQ&#10;IAAQ6NHDOGRIlwtO7+LZuHEjLnTt2lVRFDVkJTs7G60wWq32vvvu69SpEwBkZGTEK3Lpgpw/fx5/&#10;FjiOGzp06KZNm/BOpChKq9UCQI8ePaxW688zGQKBQCAQCAQCoSMQAYZAIBAIBAIhzphMJqPRiC2P&#10;wuFwIBDQaDQcx9E0jWViv98fCoVCoVAwGKyqqsrNzeV5PiMjIzk5ObYFWW1treqJqa+vpyjqiiuu&#10;AIDExMQxY8YAQFJS0mWXXZafn69WTmPBoUKhkMfjwV5nbrebZVlRFL1er9PpxFZpbTzm/6c//emn&#10;O0uDBw8ePHhwbW1tcXHxwoULm7thcnNzr7322quuuqq8vHzq1KmHDx+WJCkYDM6fP//FF1+cMGHC&#10;kiVLJEnyer0vv/zygAEDzGZzO6axfv16fNifYZhhw4bt2bMHZ2IwGAwGg8/nA4Du3bv/FBnjACDL&#10;8oEDBzwezyeffKKurKqqwrZyWq12+PDh3377bTAYBACNRnPDDTesWbMGBbOcnJyePXvGdz7//Oc/&#10;W1PjMA0IZQaUYdTWeW009dqzZ89f/vKX+++/H19+9NFHHo9HluWdO3decDIURbEsy/O82WxOTk5O&#10;T0/nOO6LL77QaDTN/RmxiiNFUXipYFKRKIrBYNDn8/n9frULWYu7UwOZYlEDTrRaLWotahesjIyM&#10;xMREAEhLS7v66qsB4Ouvv/7kk0+s1q1u9zWKgr4xVVzBPxRmNI3dySBmmyYOGNX74gcIAvQuK/OW&#10;lHiGDDFc8NRdDDU1NSdOnAAAjUYzZMiQoqIivMwAwGg0Yhe+jIyM++67Ly67u3hiA5A6depkNBpL&#10;SkrwJc/zuDB69OifeVYEAoFAIBAIBEL7IAIMgUAgEAgEQvzp37//li1bjEYjy7LYMQmDWxRFCYfD&#10;wWDQ7/f7fL6GhoaUlBTMyVAUpaqqKhKJRCIR9HaYzWaWZX0+X25u7oQJE2655Za8vLzm+7rtttv+&#10;/ve/N1mJvoRoNBoOhz0ejyRJoVBIp9MxDIPLfr8fdaDWBJjExMQmxoWfgpSUlJSUFCxet0aPHj3e&#10;eeedBx54AOvFHo/nrbfeeu2116qrq9etWyfLcnFx8aOPPjp37tx2JI7s2LEDjz0pKalr164rVqzA&#10;l1arNRAIAADP8+PHj2/n4bVOVVXVp59+umfPnqNHj0JMHo8syyi/RaNRjUYzb9481SGUkpKSnp6u&#10;tma64oor4msC2LJly5EjR1p8C6UXhmEwVQUdXajwodML44uaf1BRlM2bN2/atOmCe1flFqvVmpKS&#10;0qlTp8zMzJSUFNTVfD6fw+HAC6C1hniobkYiEYy5DwaDLMtSFIWtySKRSDgcxqm2KDfi0dE0TVEU&#10;Kje4XhVgTCZT7969AaB79+5XXnklAKSmpjZR5jp37nzgwIGTJ08aDPuDwStlOdb4IgJwAExjNgzd&#10;UoMy6cf9x4IAga5dE2trbwgEWEWp+fOfiz7+mOnbN/mC5/OCbNiwIRwO43H16tVrzpw5eFoyMzPr&#10;6+txm9/97ncd39GlEg6HN2/eDAAURRUUFMQm0+B3kZ2dHXfpkUAgEAgEAoFA+IkgAgyBQCAQCARC&#10;/MnIyLj88stLS0tRfREEQXXAYEwFFpQpiurWrVsoFKqvr0djQTAY7NevH1aQjUYj9ttpm/HjxzcX&#10;YKAxQF4QBCxMh0IhnAMaBVDpaaMe3bt3786dO3f4TMSHnJyce++994033sDol+rq6tdff/2FF15w&#10;Op27d+9WFGX9+vWTJ09esGCBXn8JCRkVFRVr1qwBAIqiBgwYUFlZWVNTg28ZDAbcV2JiYt++feN4&#10;LHV1dR9//PGqVascDkfsmRcEIRgMoqEE10Sj0dLSUnWDfv36HT58GKPRLRbLAw88EMdZAcCePXuw&#10;0VMTsOMWx3E6nU6v1+t0Oo7jKIpCf1UwGMRgIfSgNP94a3YThmF0Op3NZktLS8vOzu7UqVNaWprB&#10;YBBF0ePxVFdXnz17ds+ePQ6Hw+PxqFYtAEApqPlUVRMMiljhcBgNK3j9o1zUhlnHZrNptVqtVovu&#10;ltTUVJRbWJa94447AECr1aalpbV9DpOTk6dMmfLkk0/qdOcYxu/9f+zdZ3hU5fY//Hvv6X0mvSeE&#10;TihSBUORpoDtiAKiAiLtICpFEPCIekSOSBekQ6QJKJF6QCBIk1AUQg0ISUgPSSbTe93Pi/Wwr/kl&#10;mSEkA+L5r88Lrz1tzz2TGS6v+ztrLWMvrzf6fqAiJMR1fzYMp0aDMrZKxk2IkxAnzH3hckPfeON5&#10;rZb//fdOh8OjVruHDj29e3f3lJSGTkBh29y1aNHCZrMVFxfDRS6XC6UwQqHwqaeeauCz1AN0pSP3&#10;E6+0tDT4k3G5XPj3sGXLlvWIWhFCCCGEEPpLYACDEEIIIfRItG3bNicnp7i42G63Q5TCBjAWi0Wr&#10;1brd7meeeQaKUbxeb6tWreq3qxgWFtamTRsopKgGdqLZygDIeKrtR/ub4fH4Ww8FNmLECIvFsmLF&#10;CshFcnNzv/32248++kiv12dnZxNCDh8+vHjx4jlz5tT9nOfPn4cyF4FA0L179wMHDsC2vlgshuZj&#10;hJAhQ4YE8VVUVVW99957t27dqhm9uFyuwI89fvz48ePHYTM6Nja21nKohoCyg5pomubxeCKRSKFQ&#10;KJVKhUIhEolomnY4HCaTSa/X6/V6CD/8fZYgbhEKhaGhodHR0cnJyY0aNYqKihKJRE6nU6vVFhcX&#10;Z2dnHz16FCa1OBwOf43CQK0BDPGZSeP1eqn72GsCjKsRCAQQ3T333HMTJ06Ea+rX1O7555/X6/Vf&#10;fvklj6dTKI5bLG2czmaEyAgREyK4XwTDBjC+FTAen+kvdkIshIjd7h7ff8+ZNYt66SX+nj1yj8ej&#10;1bqGDs3Izh5Rj7WxfvnlF7b/WI8ePTIzMx0OB9wE7xgh5Omnnw5u9FhHq1atgoPmzZvb7Xa2Agwa&#10;xEml0tdff/3xrwohhBBCCKH6wQAGIYQQQk+ocz/95HY6OXx+u+eek/wN5y3z+fwhQ4YUFhYePXpU&#10;KpWKxWIOh+P1em02m0ajiY6O7ty5s81mg3EsMOqgfk/E5XKnTp06ZsyYWjeXYd/Z4/FAbyW48oH7&#10;0Twer7i42N/A878Ej8d77bXXTp48eeHCBRiRkpWVtWXLlpkzZ86ePbu0tJQQsnr16tTU1MANzXxt&#10;2LABDuLj4xUKBduAKzo6mi00CWIAo9Vqx48f/+eff7LXQCDHdlgKzHdMzq1btxYsWDBjxoxg/YHy&#10;8vJ0Ol3N62HeCZ/Pl0gkKpUqKioqLCxMLpdDtRZMuWcHF8FImGpnePbZZ3v37h0dHS0Siex2u1qt&#10;vnv37rlz50pKSrRardlsDlCG5Y+/IhgAH/hq70zg80O3PalUOnz48PDw8LqvpCaKooYNG0YImTt3&#10;LpdrlMvP2mxlVutTDBNSI4PxDWCg/IVNX8w8XqHb/Q+GMd27J1i+XPb557RaLTx9WsEwXrXaNWnS&#10;b999173ef/3MzEzItxQKRfPmzbdt2wbXR0ZGskHg008/3ZD3oX6uXLkCmSiXy01NTb1w4QL7sYeE&#10;TKVSNWnS5PEvDD2ZLHr91aNHPU4nl8/vNnToX70chBBCCKFaYACDEEIIoSfUb9u22UwmgUTSpEuX&#10;v2MAQwjhcrmNGzd+8cUXf/nlF4ZhxGIxTdPh4eEdO3b0eDwGg8FisWg0msTExPbt2zfkiV566aV3&#10;331348aNtd7KlgVUu9Lf2aBeYcGCBV26dPlLfgLvT0xMzLJlyyZNmvTHH3/Aln1GRkZ4ePiMGTPm&#10;zp2r0Wjcbvcbb7yxc+fOumQwt27dqqysJIRQFNWzZ89Lly5B6EJRFPRtI4R06tQJGlI1nEajeffd&#10;d3NycthrGIYxGAwPLHypldfrXbhwIcMw06dPh0ZbDZSTk1NrAENRFE3TbAATGRkZGxsbEhJC07TJ&#10;ZBIKhdDdzmq1svPtq3209Hr9r7/+WlxcrNVqrVYrlGQFXgy851AWBgOTWrZsefHiRRhrBO+YQCCA&#10;oMXfSeqe6Mjlctjcl8vlTZs2reOjAqAo6o033ggPD1++fHlubq5YnC8W51utyVZrC4ZRECL2yWD+&#10;/8XeT18cFGVKSZHL5YW5ub8ZDEKnU8AwdF4e/e23kqlTaY1GlJ3tZZiYXbvyCVm/bNlodkRN3blc&#10;rrNnz8Jx+/bt7927B18EQkhiYmJBQQEhRCKRBLf2q47OnTvHzmRKSkrasWMHXM++zDfffPPxrwo9&#10;sax6/ektWxwWi1AqxQAGIYQQQk+m2idYIoQQQgihYImPj+/fvz9MzlAoFAKBoLKysqKioqysrKKi&#10;IiYmpoHpC/jkk0+6d+8e4A7M/xXgnjwej6Zpl8s1ffp0djLEEyI+Pn7atGnx8fHw23+Px7Nr1678&#10;/Pz3339fJpPBfUaMGHHkyJEHniotLQ36jEml0q5du544cQLeFpVKxTa/ClYRQM30hRBiNBrrl76w&#10;Fi1atGTJEn+FIEEBAQyM35BKpUqlMiwsLCIiIjIyMjw8XKVSyWQyoVDI4/E4HE6tBRlXrlw5ffp0&#10;fn4+pE01P3scDkckEvF4vNjY2CZNmkRGRrZo0aJZs2YwDd5kMjEMc/PmTUhluFwu+yzQk6qBRCKR&#10;8n6+27Vr14afkNW3b99169aNHDlSpVJRFCUW3w0LO6RUHpJKj/F4WRzOHZrOoelcms6l6Tsczi2R&#10;6DeZ7NfQ0ANxcdcmTx4aHx8vl//K52dQVCkh+suXbZs3ez/8kE5IkBCiZJjzu3Z9Onv27Hos7OTJ&#10;k3fv3iWEcDicPn36HDt2DHIslUql0WjgDxTct6KOLBbLpk2bCCEURXXo0CE/P7+qqgpuEovFFEWJ&#10;xeKUlJTHvzCEEEIIIYTqDQMYhBBCCKFHrlGjRi+99FJMTExVVZXBYDAYDDqdrmXLln379u3SpUtQ&#10;nkIul3/zzTcNnE1NUdRLL73UsmVLuJiTkzNx4kToCPTkePbZZ8ePHx8TEwMb8Xa7PS0tjcfjvfPO&#10;OzCjG6Ijg8FACDGbzbdrMJvNZrM5KysLTtiqVSuTycRGTXw+H3KRiIiIf/zjH0FZ8/Lly6ulLw6H&#10;AxqpNdCCBQs2b97c8PMEAJNUaJrmcDg8Ho/vA3IXf9GLP5DZSCSSFi1axMTExMTEJCUlRUdHQ1mY&#10;1+utqKhQq9U2m40tcKEoCp4FyrPgSpqmhUJhQ5qw8fn8sLAwmqbhbMH6MrIiIyNnzpy5c+fOkSNH&#10;NmvWjKIoPt8oFhepVL+Hhh4NCzsUFnYwLOxgZGRGXNy50NA8kaiEpl1Xrlw5fvz4xIkTpVKRXH6Q&#10;zz9GyD2vV3/ihOPkSWbGDCok5CtCljAMc+DAgczMzIddVUZGBhyEhYUlJCRcvXoVLvJ4PLbf118S&#10;wPz3v/+FKjShUNi1a9fMzEz4ALB/9MjIyISEhMe/MIQQQgghhOoNW5AhhBBCCD0OQqGwU6dOnTp1&#10;enRP0axZs59//nnevHmnT5+u3xn4fL5YLH7vvffmzZun0WgIITdv3ty4ceP7778Pm9RPiLFjx546&#10;dcpkMsH0FJPJtGLFis8+++yVV175+eefPR5PRUXFa6+91rhxY71ef+PGjWoPT0lJ8Xg8eXl5hBCa&#10;pgcMGJCRkQFxiFwuFwgEsA398ssvB2W15eXlP//8s+81LpcLim/8gaSBvRi4aOm7777r1avXoxuM&#10;AROD3G630+m02+0Wi0UoFHI4HKvVarPZnE6ny+UKPFIIRrbExcU5HA6bzRYaGmqz2Vwul1arha5i&#10;drvd9/6+rz00NDQuLo4Q0rVr1zt37hw4cAC6UUFIBtUzTqezHmVAfD6fy+Xa7XaJREIIady4cd++&#10;fR/2JHURHx8/c+ZMr9f722+/EUI0Gs2ePXsIIUKhEL5WUMqjUCju3LmTnZ3t9XoPHTrUqFGjN998&#10;c9OmTVLpIZcr2uvlud2cn3/WREcfnTw5+ZtvxFarVavVjhkzZuPGjampqXVcjNFovHLlChw/88wz&#10;169fh6iSEKJUKtk2dMH68D8UtnAtISFBJBLdunULLopEIhhhNXLkyMe/KoQQQgghhBoCAxiEEEII&#10;of8dHTp0WL9+/bhx4x42g6EoSiAQ0DSdkZGRnJw8YsSItWvX2mw2r9e7bNmyxMTEV1555RGtuX4W&#10;Llz4wQcfXLx4EQp0KioqFi9e/Mknn2g0muPHjzMMc+3atVu3bsnlctjN951NcvXqVbb6JDQ0tHHj&#10;xitWrICLXC7X4XDA8cCBA4Oy1DVr1rA9zYDNZvOXVbDlJrDjTO6nL16vt+Z4FVBSUvL1119v2LCh&#10;IbUg/sBTQ0ZiMpk0Gg2fz3c4HBwOx2w2q9Vqg8FgtVqdTidM5an1JBKJRCAQQFpG03S1YTO+y05K&#10;SoqNjSWEREZGDhgwgBASFhYGAQwhpLS09OzZsxqNhsvlejweeFehOAYCGB6Pl5KScv369QCzYQgh&#10;zZo1Y9M7m80GpTxjx45twPv0YDRN9+rVC44HDx5c633OnDkzY8YMo9HocDg2btz4xRdf9OrV69df&#10;f5XL041GsddrcDi+WLu2cPbs2e+8887GjRsdDodGoxkzZkxaWtozzzzjeyqtVnvp0iU4btSoEZvP&#10;/fLLL3fu3CGE8Hi8Pn36bNy4Ef5qMpmMbYg3YMCAR/FZCuzcuXOXL18mhNA03b1796ysLKvVCjcJ&#10;hUJYcO/evR/zqhBCCCGEEGogDGAQQgghhP6nhISEtGvX7rfffmMYRiQStWvX7vz58wHuHxUVNXr0&#10;6ISEhNmzZ7tcLofDsW3btunTpw8aNGjPnj2w77948eJ27dolJSU9rhfxYFFRUYsWLRoyZIjX64WC&#10;lbt37y5btuzTTz/VaDTwG38oNIFB8f6ygR49ety8eVOv18NFgUAAe/cDBw6EJKDhqg2kcblc/pqP&#10;Qe4Cnb64XC6UR3i9Xo/H43K5PB4PvJCar2X//v23b99u0aJFvReZmpoaFxdXUlJS7Xp4dqfTabFY&#10;tFotl8t1uVw6nY6maavVqtPpYEyL3W53u90PHC9E/m/cIpfLu3XrRghp3LgxTDAKDQ1VqVT+Hhsb&#10;G7ts2bLJkydrtVr4S8E76fF4KIpiGCY5OXnSpElTpkyptW8eRDV8Pr9Pnz6JiYlLly61WCwMwxgM&#10;htGjR/fp06fO79aj0r1790WLFn300Ucmk8lgMKxevfqDDz4oLS29deuWXP6d0Wj2eivNZrJs2bI5&#10;c+a8+uqr6enpbrdbq9WXITarAAAgAElEQVQuWLDgxx9/5HK5e/fuPXbs2M2bN81mc1FREZwWxvbI&#10;5fJ33nknLS0NroyPj5dIJLdv34aLQqGQ7T82bty4xx/A/PHHH/DXlEql7dq1W7RoEXyWYCQVIeSF&#10;F154zEtCCCGEEEKo4TCAQQghhBD6n1JUVPTTTz8RQiiKeuqpp4YNG3bx4sVaGzT17NkzNTV15MiR&#10;YWFhhBCxWDxp0iSGYbRabVpa2kcffZSfnw+DUoqKiqDT0ROVwcTHx0+dOnXx4sX37t2DH+9nZ2ev&#10;XLnyk08+mTFjRmFhISEEtnTZqSGAYRh4QyiKcrlc6enpUEsBLaEggOnSpUtQuq7997//rdZtzF/5&#10;C0QvMO5eJBIJhUJYtsfjgc5dMDbGX5h05MiRhgQwMpms1pn2DMOwAQyHw/F6vdCCjKZpp9NpNpsN&#10;BoPZbHY4HG63u1qhD/u62DM///zzUqmUw+G8/fbbhBAejwefvbrr2LHjihUrJk2apNfr4f2B94QQ&#10;QlFUamrqlStXIEiAuAUexeVyqfsIIfv27ZsxY8bQoUO3bt0KudHPP//82WefPdRKHpHU1NTevXvv&#10;37+fEJKTk7N79+5x48ZBS0CJxGY2UwzDqNXqpUuXfv7555WVlSdOnGAY5uzZsxMmTLh+/Tobuviq&#10;qqqCafbnz5+HeSp8Pr9Xr17nz5+H90ooFIaGhkLXweTk5IiIiMf7ogkh5MSJE3DQpk0bvV5fVlYG&#10;F/l8PvzVOnfu/PhXhRBCCCGEUANhAIMQQggh9D8lOzu7srKSEEJRVL9+/U6ePAn1AUlJSS+99BLD&#10;MBRFffjhh4QQkUjku+c+aNCgjh07Xrx4kRCSl5f3ww8/jB07dt68eaWlpYSQu3fvbtmy5QnZpAY0&#10;TQ8bNszr9c6bN0+r1UKHrszMzKioqH/961+ffPIJbDqzGQwUkUBIwGYYO3fuhO1dDocTGhrKdmGC&#10;yoyGO3fuXLW8pNaUAtqOcblckUgkk8nkcrlUKoUJ85BzGI1GaJnlcDhqLTRZs2bN5MmTG7LUMWPG&#10;/Otf/6p5PQyAgTEtsBgej0dRlNvtdjgcdrsdBrr465DmO89mwoQJ8fHxDVkkIaR9+/Zr1qwZN26c&#10;yWSCXmSEEIZhxGJxx44d169fz77DAoHA94E0TcNNRqNx9erVs2fPLi4u/vXXX6EI5sMPP1y+fHkD&#10;1xYUX375pd1uP3r0KMMwZ86cSU5OHjVq1KpVq2BeDnwACgoKli9fPmXKFLVaff36dYZhDh48WJeT&#10;w0ncbrdYLD527BhcCXEaHLdv3x5afj0GFotl3759hJCDBw/m5ubCSvr165eRkQERKU3T7B8RAxiE&#10;EEIIIfR3hAEMQgghhND/FHYTWS6Xt2rVav369XAxJSVlzpw5gR+7ffv2ESNGXLhwAX5T36hRo4kT&#10;J86fP99sNjMM8/333wsEgpkzZz7aF/AwaJoeOHDgvn37rl69ajAYoGHanj17lErlxx9/PG/ePBgw&#10;7nQ62ckuNUFs4Ha7i4qKeDyeUqkcMWJEgEZYdWSz2TweD7yZ7JUul4vNeHyx3bEkEklISEh4eHhY&#10;WJhEIqEoymazabVaiMqgIRhUpVQ7g91udzqdtVax1FGHDh0kEknN5l3s08EwGJvNBvNpIJgBbLJV&#10;k1gshoM+ffqw01waqG3btnK5HD6WbOOs5ORkmqbv3r1LCKEoisfjwfVQ/sLj8TgcDgyzIYSUlZWt&#10;XLny448/rqysvHbtGiFk//79FEV9++23QVlhQ/B4vHHjxmVmZlosFpfL9eOPP06fPv3ll1/++eef&#10;ZTIZuR/CXb58+fvvv588efK///3v4uLih3oKhmEWLFgAlUyQzkJaSQh5DIPuXS7X5cuXN23alJ2d&#10;Dd8O+PISQiIiIuLi4qCFICGEy+VCGdOQIUOq1bEhhBBCCCH0txCEvgoIIYQQQugJkZeXx/Ygat++&#10;fUlJCeyr8vn8upRH8Pn87777TiQSEUK8Xm96errNZhs+fDhsfTIMs3fv3uzs7Ef5Ch6a0+nUarUc&#10;DkehUEClhdvt3rZtm9FonDhxokgkqstgEpbL5VKr1UVFRRUVFXVfQ1VVVXl5eXl5eVFR0Vf3DRw4&#10;8Omnn753794DHw41IhwORyAQSKXSkJCQmJiYpKSkpk2bNm3atFGjRnFxcWFhYTKZDPqS+daUsMxm&#10;87Zt2+q+5ppatmz5/PPP13oTZDCQXlitVovFYjabLRYLpD7+mo8RQjgcDltOAXlSQ1bIunHjBkRr&#10;bDc5mqah/5jZbGafTiwWSyQSgUAgEAj4fD68vWxGdfv27R9++OGf//wnO+zn2LFj586dC8oKG6hV&#10;q1abNm2CY7PZnJaW1q1btw4dOtA0LZfLoSsXwzCnT5/esGFDrQNv6sJutzscDh6P53Q64TvSsmVL&#10;hUIRrFdRk1arXbly5dixY0ePHn3q1KmqqiqNRqPRaNgeib169bp48SLbtY9N71JSUh7/WBqEEEII&#10;IYQaDn9GhBBCCKEnVGh8vMNi4YvF3Pu/ZEcPlJ2drVarCSE0TT///PNHjhyB2oUOHTo89dRTdTlD&#10;eHj4ihUrJk+ebLFYbDbbunXr5s6dm5ube/LkSYZh7t27N378+LVr17Zu3frRvpI627NnD4yLgAEq&#10;UF9is9lWrVr16aef9urV65dffnnYc6anp1+7dm337t2RkZHVbtLr9ZBpmUymH3/8Ea48efJktUEv&#10;NUGG4S+ogBZkPB5PLBYrFIrw8PCYmJiQkBCapg0GA8MwZrNZr9cbDAYOh8MOqgm69957LzMzs9bw&#10;ibkPOtr5XhnghOwGOiFkyJAhwVrn5s2bIXVgy1+kUmmbNm3WrVvn9XopioLEhRDCuY99bEhIiNvt&#10;rqqqYhjm1KlT0dHRkyZNmj9/vtFotFgsEyZMWL16dWpqarCWWm+tWrV69dVX9+zZQwgpLi7evn37&#10;22+/XV5eXlxcLBaLXS4X/C3Onz/fkGeBAT9QFUQIeeuttyQSSRBWX0N5eXl6evrOnTu1Wq2/+8C3&#10;ICMjAy5yuVy26uX7779PTExs1KjRo1gb+vvi8HhhCQlOq1XwaD63CCGEEEINhwEMQgghhJ5QY1au&#10;/KuX8PfD1kCEhoYmJiZmZWXBxZdeeqnuJ+nXr9/gwYO3bt1KCFGr1cuXL582bVpZWdnt27cJIaWl&#10;pYsWLVq7dm21ARt/iaqqKjYFcbvdPB6PLYnQarXz58+vd3HAnTt3Bg8evGLFCpqmq6qqYB+cEFJa&#10;WpqTk1PHk8CAd2g7Bgf+7glbzxwOh8fjCQQCsVgslUoVCgVN0wzDSCQSoVDI5/M5HA6EH1AAUb+X&#10;FkCTJk2mTZsWoMscPGkdn1okErHlL82aNQtW/7EbN26cOnUKjtnOco0bN2YYJj8/H94fuVwukUh8&#10;4y6aplu0aNG5c+fOnTtTFDV+/Hi9Xu92u9PT06dNmzZ69OhVq1a5XC6j0Thp0qT09PQmTZoEZbUN&#10;8cUXX3A4nPT0dIZhsrKyGjVqNGrUqG+//dZkMkmlUpgJ1HDQ404ikchkspSUlKCc05fb7V69evXu&#10;3bsfWFXGMMz27dvhmKIotvCOoqjCwsIxY8ZMnjz5lVdeCfoK0d9XSGzs2FWr/upVIIQQQggFggEM&#10;QgghhND/iLy8vMuXL8Nxly5d7ty5o9frCSFSqbRTp04PdaqPP/5YrVYfPnyYEHLr1q2ffvrpgw8+&#10;+PzzzzUaDSHk1KlT8+bN+/TTTxsycSQo0tPTKysryf3R4oQQmPwBycdDtRGr6c6dOy+88IJCofCt&#10;n/CHpmkoTIFlQCMsWEYdnw6qSWCMjcfjgVPRNA0j06F65lGELtUMGTKksLBwVYP3NGma9q2lGD58&#10;OMwvabirV69CrsYOp6Fpulu3buz1hJCIiIhOnTqxAcyAAQPCw8NTUlLYwTCrVq2aNGmSTqez2+1r&#10;1qyZM2fOCy+8sH//fq/Xq9frlyxZsnDhwkdUC1J3XC538uTJp06dUqvVHo/nwIEDkyZNGjZsWFpa&#10;GttprSbKB/HJzPyVKzEMo9PphEJh27ZtgxWS+Z588eLFmzdvrscDYdSNRCKhaZoQ4vV6V6xYERUV&#10;9fTTTwd3kQghhBBCCD06GMAghBBCCP2PuHz5MgzG4HK5ffr02b17N+y3JiYmtm/f/qFOJZPJFi1a&#10;lJOTk5eXxzDMiRMnkpOTx44du3z5cpvNxjDMjh07Xn75Zch1rl69WnMGOJfLHTBgQJBeWe2cTufv&#10;v/8Ox2zUAePWA9SaAN95EgFSDbfbbTQaVSqV75VQqiIUCqVSKVRRMAxTVVUFAQw7zaJW0FWJbZzl&#10;uwaYae9wOCwWi8FgqKqq8nq90IJMr9ebzWa73Q7TVh5qqs3Doml62rRpFEWtbEAJGk3TSqWSfZP7&#10;9u3bp0+foCxPp9Pt2LEDjp1OJxxIpdLWrVuvXLkS3haFQtGkSZOFCxcGOM8zzzwzZMiQdevWEUK0&#10;Wu3SpUs///zziooKmAFz6NAhr9e7dOlSmIf0FwoJCVm5cuWkSZPUarXNZtu0adOnn37avHnz8vLy&#10;Wu8Pw4TgI0rTNEVR3vsCZHhut9tisbz88stBX/+CBQvqkb4Ar9drt9sZhpHJZFDy5Xa7169fn5yc&#10;HB4eHtx1IoQQQggh9IhgAIMQQggh9D+CHXYSFRUVGhqanZ0NF0eNGlWPs0ml0i+//HLChAlms9nl&#10;cm3fvn3WrFn/+Mc/fvzxR6/X63K5xo8f36NHj6ysLK1WW7PTF0VRcXFx/fv3Hzt2bExMTENelz9W&#10;q/XChQvEZxI7CBCBVCsOABB++Is0XC4Xj8eLiIgIDw+PioqyWCwlJSUhISEnTpzgcrkOh+OBiYtU&#10;Ko2MjGzSpEnz5s2TkpIKCwsXLVrkex92torT6bRYLDqdTiQSMQxjMBgoirJYLGq1WqPRmEwmNoOp&#10;+UQ8Hq958+YBVlJ3XC537NixR48erXuzNV9isVgkEkHVAiFEKpWOHj3adxhMQ+Tn5+fn5xNC4J2B&#10;K5s0aeJ2uwsKCuCiRCLp3r37A081bdo0rVabnp5OCCkqKlq7du0///nPioqKu3fvEkIOHz78+uuv&#10;9+vXLyjLboiUlJTXXnttzZo1hJCqqqqVK1dev3691ntC7sLlcvl8Pp/P53K5EMC43W6n0+l0OuHD&#10;U+vnx2QyKRSK4K58/vz5bFPEenM6nVarla1Gys3NPXDgwLvvvtvg1SGEEEIIIfQ4cL744ou/eg0I&#10;IYQQQqihioqKZs+eDVurAwYMcDqdJ0+ehB+PT5s2reYw+bpISEgQi8UnT54khDgcjry8vLfeekut&#10;VpeWlhJCbDbb7du3jUajv3ITo9F4+fLlnTt3VlVVtW3bNujFBL///vvBgwcJIbDFDFcyDMNOFK+G&#10;nbPC5XJ5PB6fz+fxeFAoQP5vTUw1YrF40KBB58+fz8rKun37dmFhYW5uLrQIq7mXzePx5HJ5o0aN&#10;unfv/uqrr44YMWLw4MEdO3YUCoV5eXnHjx8/ffq01WqtuTb2GPIku91uMpm0Wq1arVar1VVVVUaj&#10;0Wq1Op3OWuMiiUSyePHiOr1xdSASidq0abNr166HKrWBtmO+6YtIJFq2bFnr1q2DtbAFCxbk5eUR&#10;QrhcrslkgicdPHhwYWHhpUuX4D7R0dFff/31A/vjcbncZ599tqSk5M8//ySE3Lt3z+v1Dhs27OLF&#10;i1CidOTIkfbt2yckJARr8fXWsWNHi8Vy7do1QkhlZSW0FqwGhqbw+XyxWCyTyRQKhVKplMlkYrGY&#10;x+OxXbz8lU/Baw9iC7JDhw4tXry41rDHd83V0tBaud1uLpcLnQApirpx48ZTTz0VFRUVrKUihBBC&#10;CCH06GAFDEIIIYTQ/4LMzEwIQgQCQbdu3X744QfY+gwLC2vTpk29Tzty5Mg//vgDco7CwsK0tLRx&#10;48aVlpaWlJTU8QwWi+X777/fsmXLN99889prrz1ws7XuLly4AFvJvgmQv3oUSF/Y4gCoDyCEQN0J&#10;Wx/g8Xhqbk9XVFSsWLGi1tPSNC0QCGQyWXR0dPPmzVu2bJmUlCQSiQwGQ25u7vXr13/++efKykqL&#10;xcI2SfO3/Q0vBLIZl8tlMpkEAgEc22w2s9lstVodDketKySEdOvW7cFv2cO4cuUKrIrP53/zzTeb&#10;N2++cuWKvztTFCWRSIRCoe/fVygUrly5siEfv2pycnIyMjLgmKZpeB9kMlmbNm0WLVoEF5VK5fDh&#10;w+tYcMPn88ePH3/8+HGDweD1eg8fPhwXFzdx4sQlS5bAuz1ixIgff/yxS5cuwXoJ9cPlcj/++OOs&#10;rKzs7Gy28Zov9uMtFArlcrlKpVKpVBKJhMvlulwuo9Go0+k4HA47CQZm51Tz3Xffde3aNSgLzsvL&#10;+/rrr/2lL/WYUmO1Wnk8HjQi83g8W7dubdeuXVCWihBCCCGE0COFAQxCCCGE0N+exWJhp6ZD2Qrb&#10;POq9995ryJlpml65cqXVaj1x4gTDMFlZWTt27Kg5wuSBPB7P9OnTCSHBzWBqqrUcx3d7WiwWS6VS&#10;iUTC5/MpioIGR2az2WKxwMCJAO3IoMhAKBSGhITExMQ0bdq0SZMmsbGxPB4PEpdz585t3bpVrVZb&#10;rdZa97jhJP52mSGk8Xq90IuMw+FQFMVGRC6Xi50BU/PhvXv3fpj36QE8Hk9mZiYcJyUlicXi3Nxc&#10;dv3sXxASFx6Pxw63Z4lEouCmL4SQs2fPwmsXi8X37t2DK5s2bepwOIqKiuCiRCLp3Llz3T9jLVu2&#10;3LFjx/Dhww0Gg9Pp3LZt24wZM15//fUdO3a4XC6GYZYuXbpx48ZgtVCrN5qmFyxYMHbs2Fu3btW8&#10;FUa/8Pl8iUSiUqmio6MjIyNVKhWPx7Pb7Vqtls/nMwzjcrlcLpe/YTCBq1Ueyo4dOzQaTa3rZAvR&#10;aJqGuhz4zMOq/H28YeVsVVNhYWFFRUX9CvsQQgghhBB6nDCAQQghhBD62ysrK7t9+zYhhKKobt26&#10;Xb16FbozicXi1NTUhp9/6tSpWVlZBoPB4/GcOHGi3ueBDOb1119v+JJAtZ/M+6sOgT1f2J5WKpWh&#10;oaFKpVIsFlMUZbfb9Xq9RqOBXMRfj6aEhIQmTZokJycnJSVFRERQFKXRaPLz80+cOFFQUFBVVWWz&#10;2QIPg4E1QMVMrfEM++zQUc1ut7Pb0x6PJ/D2tEqlGjNmTB3ftLq4cePGsWPHYNm9e/c+f/48DFyh&#10;KEqlUkEzKH/gU/f222+3atUqiEvS6/Xbt2+HYx6PB2kBTdM9e/Y8d+6cw+GAi+Hh4S1btnyoM7dq&#10;1Wr27NmzZs0ihBiNxtWrV8+aNau8vPzYsWNer/fcuXMTJkxYtWqVTCYL4suph6SkpOnTp48ePbrW&#10;W2ma5vF4YrFYqVRGRETEx8eHh4fDh00kErndbqvVarFYbDaby+WqNQW0WCwOhwPqrhrCZrOx7eB8&#10;QfrC4XDYBoAwpcbj8cCUGogY/X2LrVYrG8Co1erCwkIMYBBCCCGE0JMPAxiEEEIIob+9rVu3woFI&#10;JGrfvv2WLVtge/rVV19t0qRJw8/ftm3br7766oMPPmj4qWbOnOnxeIYNG1aPx+bl5UGwtHnzZovF&#10;kpOTU60Wp9af8MO2L5fLFQgEUqk0NDQ0JiYmMjJSLpfDIPfKykqKotgtYI/HU3N7+sUXX4yIiMjP&#10;zz98+HBRUZFWq7XZbP5qXABEPoSQ0NBQiqKsVis7GcXr9bID5H2xXZi8Xi97Z+KTzfh7rhkzZgS3&#10;rmjHjh1wIJfL27Vrt3TpUrb0hA0/ahKJRD169HjzzTdTUlKCuBhQWFgIje+4XK5EIoG4SyqVtm7d&#10;evfu3XAfqVT6xhtv1CMpGTZs2I0bN2BifFlZ2YYNGz788MOysrIbN24QQn777bcdO3aMHz8+mK+n&#10;XgYMGCCTyXQ6ne+VbFkJdNhjU8aIiAihUGg2m10ul06nE4vFfD4fyqpqPfnZs2fz8vIaHptdu3bt&#10;zp07Na+HryGPxxOJRGKxWCwWCwQC+OrZ7XYIhwJUocE3lM1gDhw48Je3hkMIIYQQQuiBMIBBCCGE&#10;EPp7c7lcBw4cgONGjRpxOByYUk4IefbZZ4PyFE6n8z//+U/g+1Tb1fWXFng8ns8++4zH4w0ePDjw&#10;CWEWusfjWbduHVyTnZ1tMBjqvOr/sza2AkalUkVFRcXFxYWEhFAUZTQaaZqGIStms9lut7tcrpoB&#10;w4YNG6AMJcCzwO/6aZoOCQkhhHA4HKFQCDcxDAPPAm+LUCiEsKfW87AZjO+EjADatm07YsSIur0T&#10;dWIymY4fP86eXK/XFxcXw0WFQgHLViqVzZs3Zx8iFouHDBkilUoftvqkjtxu99q1a+E4JiamoKAA&#10;jps3b24ymUpLS+GiXC4fMGBAPc5PUdTnn39eUVEBM2Zu3Lixc+fOCRMmfP3112VlZYSQZcuWRUVF&#10;vfzyy+xDCgoK2LcFdOrUSSQS1ePZg4WtsoKcA6pM2FoTmqarDV+pKS0tbd68eQ0sgjl06FDNDy0b&#10;EYlEIphSo1AoxGIxTdNOp9NkMun1er1eDx9+aP5W7Qzs6BqGYR5pG0OEEEIIIYSCCAMYhBBCCKG/&#10;t5ycHNiApiiqa9eu169fN5vNhBCapl955ZWgPMX8+fPZkRs1wdaq765ugF5ehBCHwzF37lyapv/x&#10;j3+wV965cwemjBw+fDg/P58Qcvv27VrnjVd7ag6Hw+FwoANV4LuxRTAKhSI0NDQ0NBS6NpnNZqlU&#10;KhQKeTwevJBa11zzepqmJRIJIQS6csGuN3trSEhI69at4fjNN98khOzbt2/Lli0Qxsjlcq1WGzhc&#10;eWD0Aq5fv75ly5Yg1mfcvn27srKSEMLlcnv27HnmzBm73U4IgQ10CGBeeOGFKVOmBOsZH+jmzZun&#10;Tp0ihFAUJRQKoRCKoqh+/fqdPn0alsThcFJTU8PCwur3FDweb/r06Tdu3Lh3757X6z158mRMTMyU&#10;KVO++OILq9VqtVqhR1lISMj58+dPnTpVXl6uVqt9z9C8eXM+nz9x4sRBgwY19AU/DHaIPdvLy2az&#10;Wa1Wk8nkcrksFgvMN/Kd/uKvU9+ePXuaNWtW78+SzWb7/fffoWyo5smh+RjbJC0iIkIul3M4HJvN&#10;ptVquVyux+Nhp9TUuki73f7XRlwIIYQQQgg9LAxgEEIIIfSEWv/Pf9rNZoFY/Npnn4XGxf3Vy3ly&#10;HTp0CA6kUmnbtm03bNgABRwjR44Myvlv3769efPmWm/y/cU9TNWG5l2wEQwlI7Vu9RoMhrVr1zqd&#10;zp9++qmqqooQotPpHljdAnu4QqFQoVBERkYmJCQkJiZGR0eLxeIlS5awVREBHu47AxzmT7DDwOvy&#10;m3oejweJi1gsFolEkN+wt/bv3x+6Y0GwJBQKq4UBycnJhBA2g5HJZEaj8YFP6o9EIuHz+Xq9nhCy&#10;cOHC1NTUoDT+8nq9y5cvh+Po6OjY2Ni0tDS4GBcXB0EXRVHBKq6qIxhIQwiRy+USiQSSOalU2qZN&#10;G/bDKRQKu3TpwraoqofmzZunpaWNHj26vLzc7Xbv2rUrISHhnXfeWb9+vcvlslqtM2fOdLvd/kqX&#10;YA7TpEmTEhMTX3755WnTptV7JQ/Ld3SQyWTSaDQikQim1ttsNrVardPpzGazw+FgM5iaJ6Fp2uPx&#10;bNq0qUuXLk899VRdnjczMxO+tjt37rRYLG63u7y8vFpjQOLTJI3P54vFYoVCER4eHhsbq1KpuFyu&#10;xWLh8/mQFVmtVrvd7na7a12kv9536P9Z2pKS9C+/dFitAolk/P0iOYQQQgihJwoGMAghhBB6QunK&#10;ymwmk0Ai8QScbY7Wr18PB40bNyaE3L17Fy727t07KOf/7bff/LXeYpsdCYVCgUAAkYbX63U6nQ6H&#10;w+FwwFTtWjdSb9269fHHHwd4XjZugaZhjRo1atSoUVRUlFQqdbvdOp2uuLg4Nzf31KlTVVVV5eXl&#10;AU4F29Pw+3qYNmE0GqEpk9FohOETTqczwN40ISQhIUEkEsH8eR6Px1YXPffcc+Hh4YQQpVIZOMXh&#10;8/nTpk3j8/kbN270er0CgUAul1utVne9PuFDhgxJSkpauHCh1Wo1GAyvvvrq7t272ZqbevN4PKdP&#10;n4bjzp075+Xl+dZ5wA54SkrKo5jy4g/DMD/88AMcp6SksB32WrdurVarKyoq4GKrVq3q13/MV8uW&#10;LRcuXDhq1Civ12uz2VasWPHll1+++OKL+/btg2vqstqCgoLvvvsuIyNjw4YNsbGxDVxSNePGjVuw&#10;YEHNJ4XvndVq1ev1PB7P4/HAgcPh0Ol0lZWVBoPBZrPV2mHPl1arXbt27apVq2p+mPft2wdPsX37&#10;drhGrVazZWqBC7bY4BMyGLlcHhISEhoayuVyhUIhLFIoFEKUix3GUB153G5tWZnDYhFKpX/1WhBC&#10;CCGEaocBDEIIIYTQ39jFixehioKm6W7dumVlZVmtVrjYs2fPoDzFWj8/K4btVIFAIJFIpFIpdPGi&#10;adrtdkP7I7PZbLVaoSDmgZuzMKBbLBarVKro6GiIW6C6xel0qtXqgoKCixcvlpSUaDQai8XidDoD&#10;z6X3xW5PWywWvV5fWVnJ4XDMZjNN0yaTqaKiQq/XwzkDLPXll1+Oj48fPHgwNEGqX6UFj8cbOnRo&#10;ZmZmUVGR1WoVCAR8Pt9gMPgrqvCHoqjdu3fPmjVr5MiRaWlpTqdTr9cPHjx47969DRyizk7cEYvF&#10;3bp1++mnnyAfioyMZDfuO3Xq5Fv686ilpaVBDzQ+n69SqbKzswkhNE0PHDjw6NGjkA5yudzmzZtD&#10;EtZAqamp48ePX7t2LcMwBoNhyZIls2bNOnLkCHyz6ggixl69es2aNWvMmDFBTBTEYnHNK+ETDmU6&#10;NE1DViQWizkcDlSWGAwGo9HIBjC1fsghXCSE/PHHH5cuXXI4HH/++afdbj927FhlZSWElHX8xvkD&#10;33SoP4P/wgGoY8td884AACAASURBVCEaQgghhBBCfyMYwCCEEEII/Y2dOXMGNqBlMlmbNm2WLVsG&#10;O6SjR4+GZlkNBKMjal4Pv2fn8XgikUihUISFhYWEhEilUi6X63A4DAZDVVUVVMOAmvu20EksJCQk&#10;OjoamomFhYWJRCK73Q5xy+nTpyFugRqRuuz81rp7C8Mk3G63w+Ewm80ajYamabvdLpFIKIqC+RNq&#10;tdpkMgXofZScnDxhwoTIyMg6v3N+xcbGLl269KOPPqqsrLRarS6Xi8PhOJ1Os9n8wBiGw+HIZDKz&#10;2ezxeEwm09KlS+fOnfvKK6/s3r0bKh5Wrly5dOnShrThYstfGjduzOPx/vzzT/Ym6D8WHh7uO7zn&#10;McjMzISD+Ph4NiFTKBRNmzb99ttv4SaxWPzuu+8G5elomp41a5bD4fj+++8JIYWFhR988EH9qpTc&#10;bvdXX31FCHn33Xdpmg7K8vwNQYEaL7vdDp926OsFXcVgKozdbocWZP6+SrBCu93O5XJHjRpV9yWx&#10;mYpQKJRKpQKBoKCgoNo7Bl9DaE7ocDisVqvZbIayObPZ7Dulxt+IGt+nq/vaEEIIIYQQ+mthAIMQ&#10;Qggh9DdTUVFhsVjgeM2aNXDQvHlzh8NRVFQEF/v16xeU59q7dy9MGakGtlz5fL5EIlGpVJGRkVFR&#10;USqVisfjwcwJQojL5XI4HE6nE+KTapuqI0eObNeunc1mq6ysLC4uzsjIuHfvnlartdlskII8cG3w&#10;g31YCfyun8vl1vojfd8KGIqi3G63yWQSCAQURUHyYTQaTSZTgO3pmJiYoKQvID4+fvHixZDBsFfC&#10;LrnNZoMJ82xnJ0IIVAaIRCKlUvnpp58eOnTowIEDhJCqqqqFCxd+9dVX5eXlZ86cYRhm165dHA7n&#10;m2++qd+s8jNnzly8eJEQwuFwevTokZWVZTab4SaFQqHT6WDxQW+rFcCFCxcuXbpECKFpOjk5OSMj&#10;A65v3759YWEhLIkQ0q1bt4a3X/M1ZsyY48ePFxYWEkLql76wvvrqq169ejVt2rR+D1er1fB9h4FJ&#10;d+7c4XA4NbsCsqVmEMDYbDa2JaD7vgBN9qAGBY69Xm+tIQdbqcaOcoHvfmRkZHh4uEql4vP5DMOY&#10;zebVq1eXlpb6rs13So3RaNRqtXw+3+FwcDgcq9VaVVXFVqHV+s9FTV27dn2otxEhhBBCCKG/BAYw&#10;CCGEEEJ/D9euXTt16tSVK1f++OOPe/fu+d7E4XCeeeaZ8+fPQ6cmlUrVrl27R7oY3woYuVweFhYW&#10;ExMTFhbG4/EsFguHw4EggR21UnO/eNeuXTt37oSfvdeluoXH4zEMA/NmYBNZJBLBA6HpGbx2DodT&#10;c7sc9qbhGJIYk8kETbTg9/hQHBCgO9OgQYMe/k0KBDKY3bt379mzB67h8/l8Pl+hUERFRTEMAzEM&#10;oGkapo84nc7169d/9NFHRUVFV69eJYTcvXt3yZIlU6ZMqaqqunXrFiFk586dFEXNnz+/HhlMZmYm&#10;vFFKpbJVq1ZLlixhy01g1jqPx3vnnXca/vLr7sKFC1DVIZFIwsLCYNgPh8Pp16/f8ePHIajjcrn9&#10;+/cP7vPGxcXFx8dDANNw48aN++GHH+oSXOXl5UGvs40bN0LJ0dWrV8vKynzvw+fza51GwzYig3FH&#10;kJew4Qd8tv1916r1lGO/4EKhUCaTKZXK0NBQCFpCQkJkMhlFUS6Xy2g0ajSa8vLy69evq9Vqg8Fg&#10;tVqhlV/NtcGqYEoNl8uFSU4cDsdut0PNnG8VWq2LFAgEcCAWix/nFCKEEEIIIYTqDQMYhBBCCKEn&#10;3cWLF5cvX3748GF/m6cwPoHt1NS/f/+wsLBHvSooPYEtWolEIpPJFAoFn8+HnkJisRiOoXoDNoJ9&#10;H87WLtSKx+PBQ2QyGfweH35c73sf9iL8JB+2d2sNYIhPBgM71DabDRouQeMmqA+ATeqaj01OTn7t&#10;tdce8u15sPj4+A8++KBDhw7bt2+H7IRFUZRcLq92DezLl5SU7NixY+rUqf/+97/z8/MJIZcuXfr+&#10;++9nzpw5Z86c4uJiQsiOHTsGDhxYj4n06enpcNCmTRu9Xl9SUgIXIyMj4e8VFhbWrVu3+rzah2Qw&#10;GPbt23fgwIGLFy9CFY5Op2MbjkHgd+XKFbgYHR3doUOH4C4gMzPz999/93cr5YPcr/AIEG8UFBQs&#10;WbJk8eLF1a6/d+8e/BFPnTp18+ZNQsjVq1dhqlMAMHsJ4plq2GVU+yQHrinxLX8hhDz//PNxcXGh&#10;oaFyuRzyTpvNptfrq6qqbt++XVlZqdPpjEYjpKe1Zpa1Phdkn1arFepybDabUCiEIIedGsVWodU8&#10;A0VR8M8CIaRFixZJSUmB3yWEEEIIIYSeBBjAIIQQQgg9udRq9bRp006cOFHrZivL6XT67u126tTp&#10;0S+NkP+771xT3c8jFArhIUKhEDaCoXtSteeq+cBmzZpFR0cTQgYOHLhjx45ff/0VsqhacxTIYCBx&#10;8Z22AjvI/mpfCCFjxowJCQmp+8upO5qme/To0aVLl7y8vOPHj9+4ccN35gpISUlRqVSDBg1atWrV&#10;5cuXGYa5dOlSYmLilClT5syZYzQaGYY5ceJEbGzszJkzP/vsM61WSwiZPHlyWlpaampq3Rfz66+/&#10;QsrC4/F69ux5+vRpaIMmFArZlncvvPBCcF65f1ardebMmVlZWXfu3PF3H6lUeuLECY1GQwihKKpn&#10;z57B7T9GCFm9erVvFzhfNE3TNA3hIhvjwecKPmC1Pmr37t2xsbFQt1FaWrpv3z5CSFVVlW+rrlpB&#10;MYpAIJBKpeHh4TExMYmJiUqlcs2aNRUVFbU+5KG+gBRFsZUlICoqSqfT3b59W6PRQGcwh8NRx8aA&#10;7DlrxqXwFjkcDmiSZrVaIVCBKTVsFVqAKTXsOusRLiKEEEIIIfSXwAAGIYQQQugJtWvXrnnz5j1w&#10;f7amuXPnXrhwYfny5dXaCgUX21MIuo1BWyFoQWYwGOoyVVsmk0HQwuXW6X9Ku3TpEh4eTghp2bJl&#10;ly5dCCGhoaEymQxuDQ8Pv3PnTmFhoUAgqLVBE/FJjKq1SAqwWx0XFzd8+PC6LK/eBAJBq1atWrVq&#10;ZbVaYXyOr4iICGgmlpKS0qdPH+jRdPDgwbi4uFGjRq1ZswaqEH766aeIiIj33ntvyZIlVqtVp9ON&#10;GjVq27ZtdR+VsXLlSigeioqKSkhIWLlyJbs8eLt4PF7Hjh2D9rJrc/78+Q8++KCgoCDw3XJzc3Nz&#10;c+GYpumYmJjgLuPcuXP+yl8geuHfB3khfBGcTieMMPFXFLJ8+fIHPjUbt8hkssjIyPj4+MTExJiY&#10;GJVKxeFwzGZzZWVlSUlJTk4Oh8OpmXPUA5/P9w07ORzO1q1bH+q0AwYMgGhELpcPHTqUELJ27VoY&#10;U+SLuT+lhh0GA+VxbBUaJFj+/rkQiUSwzr59+/bs2bMerxQhhBBCCKHHDwMYhBBCCKEn0e7du6dO&#10;nRq48MUfo9GYnp7ucDjS0tKCvjDATpuwWq0Gg0GtVsMwbS6Xa7PZNBqNRqOBhkIBfjgPe9n+nqJR&#10;o0adO3cmhHTu3LlVq1aEEGhx5u/+bdq0GTVq1DfffONyufh8vr/yBRIwbqlGJBItW7aMzXgeNbFY&#10;nJiY6O9WhULx9ddfT506lRBisVi2bds2c+bMoqKiAwcOeL1eu92+bt26jz/+eOTIkRs3boT5HG+8&#10;8UZubm5d8q3CwkJ23km3bt2ys7PZHnEymQw+h+3bt3+kxVXvvffewYMHodNa3Xk8niVLlnC5XHhn&#10;gmLVqlW1fn5gLAqMoJdIJBKJBD6Q8EWwWCwwiwiyhDo+F4fDgTkrUVFRiYmJjRs3jomJUSqVFEXp&#10;dLqysrLCwsKsrKyKigq9Xm+z2Xy7fgmFQhiQU+9XKhAIqn08Aoc6bdu2bdOmDSEkPDz8lVdegSvD&#10;wsKgEoj17rvvnj59GuYG+WJLzeBfD3iU75Qa4v/rKRaLCSFSqXT48OFCofBhXylCCCGEEEJ/CQxg&#10;EEIIIYSeOPv37580aVKts0zq7sCBA2PGjNm4cWNDTvL6669/8803Nee1wI/ZYaKDTqejKMrhcGg0&#10;Gg6H43A4jEajVqs1GAw2m81fQYAvmqbbt2/frl07Qkjv3r0TEhIIIRwOJ0DcUqudO3dyuVy2MsC3&#10;z1j99O3bt0ePHg08SRD1799/yZIl06ZNI4RUVlZu3Lhx4sSJJSUlly5dIoQYjcYVK1bMnTu3srJy&#10;7969Xq/XarWOHj168+bN1fbHa9q2bRt09BIKhb179161ahXshoeGhrLlEXUvpqk7j8ezd+/eVatW&#10;FRcXBx4LFIDb7Z4/fz5N0x9++GG1znX1wDAM23LNFzv0SCKRKJVKlUqlVCqhLAPGyGu1Wqjn8NfR&#10;Ds4gFArlcnl0dHRSUlKTJk1iY2NVKpXX662qqioqKsrJyTl+/HhFRYXJZIKBKAEaf9E0Xe8MhqZp&#10;toLHF1s21717d2iYFhcXx7b84vF4damra968eb9+/X7++eeaN/m2KGT/WHAxwKsQi8Vw58CpLUII&#10;IYQQQk8a/J9XhBBCCD2hnn3nHbfTyeHzpSrVX72Wx8pgMHz77bcPTF/Y6d8B7nP06NEzZ8507969&#10;3ovhcrkikajWAAb6CEG9gtvttlgsQqGQpmloSmaxWGB0hL+JDtDHiRDSunXrNWvWVJtCUQ83b96E&#10;ddI0PXz4cJfLtXXr1oZkMEKh8MSJE5988sn8+fMbuLZgoSjq2Wef7dy58x9//EEIuXXr1v79+6dM&#10;mfLRRx9VVlYSQioqKhYuXDhnzpyKioqzZ88yDHPkyJF33nln/fr1Ad5hl8t19uxZOG7cuDEhhJ2/&#10;wuPxoPyFpukRI0YE8bVA9LJmzZrS0lKTyWS32xtyNq/X+9VXXxFC3n///ZqhwkP5/fffs7Kyal4P&#10;8YlAIJBIJCEhIdHR0RERETKZjKIoi8WiVqtpmoZeZGw3rWpneO6551588UW5XO7xeCBuuXr16oED&#10;ByoqKiwWi9PpfKghKxD20DQtFoudTudDfdQhR6kZVnE4HLFYDHHdoEGD2BqXehg5cuTJkych1avp&#10;gYlLtdWGh4c7HA6v12s0GufNm7d69WqMYRAhRKJS9X73XY/TyXnItB4hhBBC6LHhfPHFF3/1GhBC&#10;CCGEahHbsmV869ZxLVvy/h/rNvPFF18cPnzY360wIgJmJ8BxgJ/8u93u3377beTIkQ9bSuJLKpUe&#10;O3as5vW+81RgAIbVajWbzSaTyWw2W63WwCO1hUIhrCo1NbV37971Xh4rIyPj+PHjhBCRSDRixAjo&#10;gERRVD0ymIiICLFYDBvoBQUF7dq1g6KcJwGXy+3fv/+5c+cgcSkuLk5MTOzevfsff/wBXbN0Ol1p&#10;aen48eNzc3Nhokxubm5BQcFLL73k75znz59fs2YNIYSiqFGjRl2+fPnatWtwUSKRwJ/vmWeeCeLk&#10;c71ev23btq+//tpkMrlcrlorTnxR9wW+2+nTpwcOHBgZGdmQtZWWlqanp9e8HspfxGKxUqmMiIiI&#10;i4uLi4uLjo5WqVQCgYBhGKfTabPZ7Ha70+ms9WPvdDqvXLmyZ8+evXv3Hjly5MKFC/A3gkKxWitm&#10;wsLCOBwOTdOdO3eOjo6GPl0Qn9A0zca0HA7H7XbDW9S+ffvIyMiKioqaL4GiKD6fD23Han0zpVIp&#10;FLiIxeIG5o6hoaE9evTIyMjwN5CpjuBF/fvf/zYajeXl5YQQrVZrNBo7dOjQwKQN/Q/gCYVx9/9X&#10;4a9eC0IIIYRQ7R7QiwAhhBBCCD1Ohw8f9je4BeIW2AWGXVSBQMDn83k8HmzR1rqjWlZW9sMPPzRk&#10;ScOGDYuOjq71JiiCcTgcVqvVaDTq9Xq9Xm80Gs1ms81m87cNTe63ToLjkJCQhiwPmEymLVu2wHFy&#10;cjJN0zk5OZAfsL+Ul8vlSqUy8HkoiuLxeGPHjp00aRKs0Gw2v//+++fPn2/4IoNFIpGMHz9eIpEQ&#10;Qlwu17Zt26KiooYOHSoSiQghDMNcvHgxPT196tSpcXFx8JCMjIyMjAx/Jzx69CgcKBSKNm3anD59&#10;mr3I9i4bN25csNZfUVHx1ltvLVu2DFZrNpv9VUKwn/lq/w2QxCxZsqSBvfsCgAVAEYxcLg8JCQkN&#10;DQ0LCwsNDVUoFBKJRCgUQjRS6wqLi4v//PNPjUZjt9trLXaBs0ml0ueff75r165Nmzbt2rVrixYt&#10;4uPji4uLi4qKnE4ne2bfZlzsG0jTdJ8+fZo3bw53Y/NaoVAoFAolEkmthS8A/mGB46B8K5s2bZqW&#10;lhYaGlq/hysUCohYPB7PmjVrhg4dGhMTAzft3bsX2u4hhBBCCCH0hMMABiGEEELoCXLy5MlaN6Nh&#10;I5XL5QoEArFYLJVK5XK5XC6XSqUikQh+0u5v23fDhg31nq4BpkyZ4u8mr9cLFTAOh8Nut7MVANCF&#10;yd/GulAoZH+9HqAyo+4uXrxYXFxMCKEoqk+fPmfPnoWWVjCxHH5EP2bMmH79+vk7Axtr8fn8TZs2&#10;hYSEvPrqq7BInU73n//8x2w2N3ydwdK3b9///Oc/UqmUEGI2m7/77rvnn38+NTUV8hKv13v06NFz&#10;58599NFHCoUC7jNx4kQ2aPGVn5+/b98+OO7SpUthYSHUzRBCZDIZhBnh4eHQmqzhysvLx4wZk5+f&#10;DxcdDoe/vATSDmhVJ7yPz+cH+KgTQg4ePMhGccHFRhps8RmHw4FAyLcojfiMNglMKpXCAJh27dql&#10;pqY2a9asSZMm8fHxkZGRN27cyM/P1+l0Fy5cKCgo0Ov10ICrWs0Hm6aw7c4EAkGTJk1u3rxJ7vdM&#10;E4lEIpEIlhqg5RdFUVKpNOh5W9OmTdetW9e2bduHfaBSqZw2bVrz5s3h4q1bt3bt2jVy5EiZTAbX&#10;LFiwIDs7OyiLRAghhBBC6NHBAAYhhBBC6ElRXFy8c+fOWm+C9EUoFEqlUqVSGR4eHhkZGRkZGRYW&#10;plQqJRKJQCCA4fM1H5ufn9/AX4sPHjw4Pj7e360wD8bj8bjvCzw5HObKwHGXLl3Cw8Mbsjawf/9+&#10;OJDL5a1bt87MzISLNpsNNp3FYnGnTp0uXrwIu+Qw6wLExsYOHTr022+/Xbp0KWxwGwyG5cuX9+3b&#10;t3v37vCWXrt2bfr06Q/slPU49evXr2/fvnBcUlKyefPmsWPHtmjRAvbQ3W73Dz/8UFZWNmnSJHi3&#10;jUbje++9VzODuX79ul6vJ4TweLz+/fv/8ssv8LcTCATsH3HEiBHCIHUCXL9+/d27d+HY6/X660/F&#10;FnuJRCKIGxUKhVwuhyoTmB7vL+c4depU3Yep1J1vwz273Q5VXwaDwWAwGI1Gi8XCNh8L8OwcDicy&#10;MrJnz54tW7aMjY0NCQlRKpVqtTonJ0en0929e7ekpMRoNPqbBxMVFdW0aVP2IrQU871DSEiIWCwu&#10;LS2Fi2ygUhdsihMXFzdw4MC6PzCwli1bbt68ecyYMXUvhaEoymQynTlz5u233w4LC4MrMzIy7t27&#10;98orr0CTNJ1O969//ctoNAZrnQghhBBCCD0KOAMGIYQQQuhJsXfv3oMHD9a8Hjaj+Xy+RCJRKpVh&#10;YWHh4eHh4eFKpVIsFkMbIu99tf7I3eFw/OMf/6j3wjgcTt++fY8fP24wGOp9EpZMJmNbJ82ePTsx&#10;MbGBJ7xx48a3334LhRSpqalKpfLw4cMQC1mtVnhD2rZt27p1659++gn2tVu3bv3qq6927Njxrbfe&#10;mjp16ltvvZWSktK4cePKykr4Wb3ZbC4oKJg4ceKtW7dgkHhubi7DMN27d2/gaoOoa9eueXl5UE1S&#10;Xl4uk8n69+9//fp1k8lECHG73devXx8wYEBCQsKVK1e8Xq/D4cjPz5fJZLdu3bp58+bFixfff//9&#10;9PR0q9XqdrtdLteVK1du3rwJ80iSkpKgiogQ8umnn0LHswbKyMhYunQpGy243W6r1VrzbuwHXiQS&#10;yWQypVIJ6QsUe9E0zfio+fCcnJxBgwbVexKMvxkw1XoAQlbncDhMJpNWq62srFSr1TqdzmQy2e12&#10;t9tda4ICPfGqqqqsVqvNZjObzf6yFkJIs2bNunTp0rRp0wkTJowZM+b1118fOnTo4MGDN2/e7Ntz&#10;jKZpNmhs165dfHz8oUOH4CKfzw9cjgOFLzA9yOl0QsnRtGnTmjVr9nDvWkBcLhdmCEFcBKNcal1M&#10;kyZNQkNDtVotwzAlJSVNmjRJSUm5du0alNPduHHjueeeEwqFBQUFhBC73V5VVcUWfiGEEEIIIfQE&#10;4v7VC0AIIYQQQg9AURSUv8hksrCwsKioKBgUQQgxm81qtZqmaRjHAtu+7C/ZWRAhNERiYuKYMWM+&#10;//zzBp5HLpezv9nv2LFjhw4dGnhCQsilS5cgKuByuc899xybsng8HngrKIoaOHDg0aNHXS4XIaRt&#10;27a7du1SqVTVziMUCufOnev1emH//caNG9u3b//www+//PJLGGm+adOmLl269O7du+FrDgoYBnP+&#10;/Hmr1erxePbv3z9p0qQ333xz9erVkMGYTKZFixZ9/fXXZWVlBw4cYBjm8uXLEydOhKCuWnrh9Xqh&#10;jRvIyclRKBRisbhPnz71HuNRzdq1a30bjrEBjy+2255QKIQ5K0qlEkI7p9NpMpl0Oh2EH/Aqag0d&#10;jxw50qZNm/otMjIyMjw8nO3DxoJvltPpNJvNGo2GpmmHwyEWiymKstlsOp1Oo9GYTCaHwxGg+V4A&#10;CoWif//+hJDk5OSePXsSQqRSaa2515tvvrl161b2ItuXjKKoNm3aZGdnsx/7BzZDe/vtt8PDw7/7&#10;7jun08kwjNVqbdGiBVtZFVwxMTHTpk2z2WwGg2Hz5s2Q+rAaN27cp08fiUTicrnefffdnJwcp9O5&#10;c+fOGTNm9OrV69ixYwzDGI3GLVu2TJs2raSk5M6dO4SQjIwMr9c7Z86cR7FghBBCCCGEGg4DGIQQ&#10;QgihJ8WaNWtqXsm2zBIIBFKpNDQ0NDo6OjY2FmZ7GAwGHo/ndDptNhs0QXK73RRFVdv/LS0tLSsr&#10;Y0dY18+IESNsNtuCBQvq3d9JJpOx6UtERMSsWbOgm1BDMAzDNhyLi4tTKpW3bt2Ci2x1hVwuT0lJ&#10;WbduHVx85plnaqYvQCAQjBs3LiMjw2AweL3eEydOJCYmvv/++/Pnz7dYLDabbfz48du2bXv66acb&#10;uOxgadOmzerVq8eNG+d0Oq1W65YtW2bOnNmvX7/Dhw9Dd6+Kior58+d/+umnFRUVFy5cYBimjjPq&#10;HQ5HZWUlNCILSoXBr7/++ueff7IX/dWvQADD4/HEYrFKpYqKioqMjAwJCeHxeA6HQ6vV8vl8hmFc&#10;LpfL5Qrc76t+kpKSEhISagYw0H/M6XRaLBaKojwej9lshhITuNJoNJrN5gABDEVRbCe3hISEPn36&#10;EELatm3bvn17QghN02KxuC4r/PDDDy9fvnzjxg24CONhCCEcDqd169YbNmyA6wNMymHt37//s88+&#10;e/HFF/fs2QOfjWq5SNDBTJqZM2cGuM/YsWPhDjqdbtOmTVOnTs3NzYVKr9u3b2/dunXo0KFr1qyp&#10;qqoihJw4ceL1119v2bLlI102QgghhBBC9YMtyBBCCCGE/kqwjetwONLS0jIyMhwOR7U7QPrC5/Ol&#10;UmlISEhkZGRcXFxMTExERIRMJqNpGjZ/TSaTzWaDkeY1t6QNBsNLL70UGxvbkKVSFNWpUyeZTJaZ&#10;mfmwu95cLlcmkwkEAtgRpml63rx59a5R8HXt2rVly5bB8gYPHpyfn5+VlUUI8e0/1q1bt+jo6P37&#10;9zMMQ9P01KlTk5OT/Z0wLCzs2WefPXjwoP3/Y++8w6Oo2jZ+Zrb3ZHezu8luGiQQEGmhdwRR4FVp&#10;IkVEkoDoS1OQagEVBVGkifRuKNKkCIL0ntBCCS1AyiZZks1me9+d74/nYq58yWZJU3z1/P7gmpmd&#10;PXNmdiaXPvfcz+10+v3+u3fvtmnTpn79+jdv3oRy//79+8eMGUN3UXvuRERE8Hg8UKFsNltubm5S&#10;UlJOTk5xcTFoLSUlJVqtdvz48bdu3aquF8rn812/fl2j0TRp0qSK2fIB8Xq906ZNK6tq+P1+q9Va&#10;cU/we/F4PIlEolAo1Gp1dHS0RqMJCwsTCoUMBsPr9TqdTghcgbu9otpx9erVDz/8sMazlclkdKpQ&#10;RWgrDKieFovFbDabzWa73e50OkEWCijAsNlsEGBatmy5efPmNm3atGnTJjo6ms1ms9nsqouRbDY7&#10;NDT0jz/+gMeQVk1CQkIGDRr0888/g7UIjETBh3K5XPfv3x81alRBQUFhYSFCSKfT2Wy2rl271ubn&#10;riUNGjQIDw8/ceIEQshgMDidzuHDh1+4cAFOs6CgQK1Wt2/f/tatW9Au748//mjdujWdFoPBYDAY&#10;DAaDwfx9wN1yMRgMBoPBYKqNz+czGo1QdTWZTAFzLCrDbrdrtVqtVrt9+/apU6eOHTs2Li4uLi7u&#10;888/h7ZR5SDKAAkNLBaLw+FwuVwul8vhcNhsNpPJhEzyv6BmOnz4cDoGPCYmRiwWB9+fIAg+ny+R&#10;SGjvC4PBGDVqVIcOHepkPps2bYIFkUiUmJh45swZWKW9ERBgc/ToUejLFBcX17Nnz+BjNmrUaOvW&#10;rVC8ttvtK1eubNy48SuvvELHfrz77rs2m61O5l8njBw58pVXXoHlu3fvHjx4UCaTiUQi+n64cuXK&#10;ihUrapxYPnHixK1bt9ZmhmlpaXfv3gUTCYiOlT01dAsyNpsNd45MJlMoFNAZTCqVQmM0SGH5k274&#10;hIQEhUJRcTvM3+PxQHyLyWQqLS01GAxGo9FqtTocjiDqC0KoTnJ0gJ49e3777bcg59Cd3KKioiCE&#10;Bla5XC7x/4G/Hjwej86OQgjl5ORs2LAhOTk5KioKtqxfvz5gGNVfSY8ePaA/IUVRJ0+ezM3NHTp0&#10;KMzZ6/Vuzl+CbQAAIABJREFU27aNJMmXX36ZfiS3bNkSsKMdBoPBYDAYDAbzfPm7vLiHwWAwGAwG&#10;8z8BNLwCSwGPxyMIwuVysdnsZs2aJSQkBCyw+v3+4uJiFot169atw4cPX79+/fLly9U6IuD3+z0e&#10;j9vtdjqddrsd3CQQ5R3EClDnXL58GXp8EQTRv3//goKC7du3V9wN5CIej8diseiMCoSQSqWaPHly&#10;t27d6mQyJSUlGRkZsNykSZOioqKCggJYpauxMpksMjLy+vXrsEoLFcFp1KjR0KFDIWmjuLh45cqV&#10;kyZNys/Pv3btGkVRFy5c+Oijj1auXFknZ1EnfPXVVxcvXjSZTBRFHTp0yO/3u1wuDocD18Hn8509&#10;e7Y240+aNAkhNGzYsGp9S6fTlZaWIoR++eUXs9ns8/mq2AANIQSJ97ToyGazPR4P3E7QXOvPUxw1&#10;Gs2gQYOWL19e8SPQYGglBiZAP6GV9VVDCIFQCssQ8VJLXnnlFZ/P98MPP8AVRgg1b94cTCGwymKx&#10;KnPAgCzqcrlcLhdFUWlpafXq1Rs1atSiRYtMJhNC6OOPP+7YsWNlnfr+AiQSyZIlS955551Hjx55&#10;vd7169fPmTOnU6dOp06doijKYrGsWbNm2rRpWq0WHG9nz579+uuvp0+fXsU2bhgMBoPBYDAYzF8D&#10;dsBgMBgMBoP5m6LNzMy9eVObmen527zXbDKZfvnll6ysLIIgEhIS4uLi6tev36BBA6VSeefOnb17&#10;99KuCJ1OV1hYeO3atcOHD589e/bEiRNpaWmgSVRUXwiCYLFYYrE4JiYmYNgG1Hah5ZHZbNbr9YWF&#10;hfn5+VqtVqfT6fV6k8kEMkxlb98nJCQ0aNCgTi7Cb7/9BgtCobB58+a044TNZovLEBoaGhoayuVy&#10;y6ovTZo0Wb58eV2pLwihvXv3Qt8kJpPZvXv3M2fOeDwehJDf76fL0K1atcrOzobWWywWq2PHjlUc&#10;fM6cOe+88w4s3717d8uWLUlJSbRL4NSpU7/++mtdnUjt4fP50IoN7hbIBSFJksPh1IksR1HUlClT&#10;jh07Fnw3o9F46dKlS5cuJScnDx8+vG/fvl27du3atevPP/8M/fGqeCz4BUFupNt8WSwWSOKBW/1P&#10;VRzfeeedxo0bV/YpdCHzer0QReP1ep+pgNLqLI/Ha9asWZ1Msk+fPq1atQJrF0mSzZs3v3LlCnwU&#10;XH2BpmcCgUClUiGEvF7vnj17XC7XW2+9BU41h8ORnJxc3YZ1dUtoaOh7773H4/EQQmazeeXKlQMH&#10;DqSbB+bm5qampvbr14/urHj69GnoWob59+BxOun/VHjec8FgMBgMBoMJDHbAYDAYDAaD+ZuSOn26&#10;w2LhCARJy5YpYmKe93QQQmjXrl0CgSA6OlokEnG5XCaTSRCE1+t1uVxCobCkpGTPnj0gP5jNZg6H&#10;IxAIFAoFl8tVq9WQ8aDT6dBTd4hAIAgLC9NoNLGxsWq1OiQkxO/3z5kzp1wwBrxTD8Voi8Wi1+sZ&#10;DAYcESFktVr1en1JSYnFYglSlQ4NDQ0JCan9FTCbzdeuXYNlcJwUFRXBKo/Ho5uMVaR58+YjR45s&#10;3759WT2mlng8nrS0NFhWqVRyuZx2w8DvghBisVidOnX6448/YFUul0PyeVUgSXLKlClHjx4tLCyk&#10;KOr8+fNqtXrcuHFfffWVyWRyOp3Tp08nSfK1116rqzOqJRkZGfDTl80BCq55lPORwNcrs3F4PJ5v&#10;vvnmhRdegKo9kJ2dnZWVZbVa161bhxAyGo13794NckSSJNlstkgkUqlUERERly5dog0c9BxAfXE6&#10;nWazuaSkhMfjeb1eNpvtdDqLi4tLS0shNilg3BEQU+u/GCqVasqUKaNHjwZ5IyBVl394PB5950dF&#10;RTVp0qSW0wMePnz4+++/wzKfz4+IiHj48CGsBnzQoAsZk8lUqVQNGjQYNmxYTk7O1KlT/X6/zWZb&#10;v379rFmzunTpcuzYMYqiIEeHbvH3XPjPf/5z7NixI0eOIITu379/6NChpKSk+fPnQzO9ixcvhoeH&#10;jxw5cvHixSB+L1++PDQ0tK7aG2L+/hh1ui1Tp7psNq5QOG3//uc9HQwGg8FgMJgAYAEGg8FgMBgM&#10;pkqcPXuWx+MplUqpVCoQCKC5FhT6HQ4HJFKUlpZqNBoulxsVFQVNk6B7EmS0kCTZsGHDvn37qtVq&#10;jUYjEoncbndRUVFOTs6RI0cKCwuNRqPD4ah4aOh35HQ6YRCfz2exWOj4B7PZDBEUUJIOWBSuK/vL&#10;0aNHMzMzEUIMBqNnz57Hjx+ndQ4ul1uuGt64cWONRqNUKnv37h0VFcXhcOpkDjQ2mw3aahEE0b59&#10;+3v37hmNRviIvoxKpVIul9+6dQtWq9tBSywWr1+/ftSoUYWFhT6fb+/evRqNJikp6ccffwRD0pIl&#10;Szp27CiVSuvutGqI3W7fsGEDQgjkOthY1glUDohaoQENxu/3g7cDVJCK38rIyFi8eHHr1q0RQqmp&#10;qXq9Xq/X0yJcQMCFExISotFo6tevHxcXFx4ezuVyrVZrQUHBrVu3AgowbrfbbrcbjUY2m+33+00m&#10;E4vFcrlcRqOxuLgYgpc8Hk9lppPXX3+9KhctOC+99NJXX301Y8aMWo7D4/EEAgGtctXJ3IAbN24U&#10;FxfDskajgVgaWIUWhbAcFxcXHx8PGrBSqXz55ZfFYrFSqUQItWzZMj8//4cffkAIPXnyZNWqVRMm&#10;TNBqtaCiXbx4cfPmzSNGjKirCdcA0KTPnz/v9/uPHz8eFxf35ptvbtq0CeJ2Dh06VL9+/QEDBmzd&#10;utXr9dpsto0bNzZr1qwO43YwGAwGg8FgMJjagAUYDAaDwWAwmGej1+vv37+vVqslEonoKSwWCyEE&#10;L48zGAzo+BQdHQ3vmEN8BV3ahn+bNm3atm3by5cvp6Wl6XQ6s9kMraLoInLAajKUwj0ej91uh9q0&#10;2WyG/kIej8fpdDocDggAr6we/eqrr9bJdTh69CgshIaGxsbGrlixAlZZLBZFUQRBREZGzp8/H2IY&#10;JBLJn1oG3bZtGyzweLyWLVumpqaCWYHBYNACTOvWrR8/fmwwGBBCTCazU6dO1T1KQkLC+vXr3333&#10;XZ1O53Q6V61a9fnnnw8YMGDHjh1+v//Bgwfvvffe6tWrwWB0/fr127dvVxxk2LBhf1JaCU1qaioo&#10;GW63m74HoCFbRcCDxWAwWE8hSRJ0PrfbDT210NMbrxxr1qxZu3ZtkJkwGAwulyuVSmNiYho2bBgX&#10;F6dQKEiSLCkpyc7Ovnr1ak5OTnFxMXi2KupDZYPujUYjRVEOhwNC4z0ej81mM5vNZrM5+A3/4osv&#10;VuGaPZshQ4bcu3cPlK2aUU596dKlS11Zpsxm85YtW+jfqGnTppmZmfCL83i82NhYeApiY2MXLVpU&#10;mUbIYDDefffd33777d69ewih27dv79q1a9KkSdOmTTOZTG63+8svvyQI4u23366TOdcAsVj8/vvv&#10;X758GfrRbd26ddq0ae3atTt79ixFUTabbe3atZ988knnzp1PnjxJUdS9e/dmz5795ZdfgkSNwWAw&#10;GAwGg8E8X7AAg8FgMBgMBvNsiouLITKBz+fz+XyxWAz2F4QQSZIikYjOaPF6vZBcXa7g7n9Kampq&#10;kB5NBEEELCiDrYE2B0DFHCFEB1F4vd7KAmAaNWrUtWvXWl4BhFBOTs4ff/wByy1btszOzgZhAyEE&#10;WhRCaMiQIXFxcbU/1jPxer0rV66E5QYNGlAU9ejRI1i1WCxQlWaz2W3btj148CBU+TkcTtUDYMqS&#10;kJDw5ptvLl26FCFkNpsXLlz4zTffZGdnX7x4ESGUnp4+evTonj17rl692mw2u93uiiPMnz+/c+fO&#10;Xbp0eeutt2p0us8GEuPLOVcCts8C7wuTyeRyuTwej8/nQz892ndit9udTiecSGU9vsrCYDB4PF5Y&#10;WFhcXFzjxo0bNGgglUr9fn9eXt6DBw8OHDig1WoNBgM8HVVp2wV3u9PphAW73c5ms8H7BU8ZTK+y&#10;Gx4hVPVGc8EhCGLy5Mm3bt26du1akF5klVFOfeFwOElJSRBqUnv0ev3NmzdBcSFJMjEx8dChQ/AR&#10;i8UCgQ0h1Lp16+AOLYlEsnbt2mHDhuXm5lIUdezYsdjY2HHjxi1YsMDtdrvd7rVr17766qtyubxO&#10;pl0DWrZsuWzZsrFjx/r9/uLi4k2bNiUlJeXm5ubk5CCE9Hr9+vXrx40bp9VqHzx4gBBKT09fv379&#10;+++//7wmjMFgMBgMBoPB0GABBoPBYDAYDObZZGdn8/l8DofDZrO5XC6tvgAkSfL5fKvVymaz6e20&#10;4uJ9CuR1DxkyZPbs2bAPQRBgFhk0aFBERARCqFWrVgMHDqxYVqZjOWBAl8sFB4KCO4ACGWgIgpgy&#10;ZQotkNSGCxcu0A3HunXrdujQIShJQymfoiiSJKE51V8AvBGPEGIwGB07drx06RKEQKAymoFGowkN&#10;Dc18Gs48efLkGh/uo48+8vl8P/30E0VR+fn533333aRJkwwGw/379xFC6enp6enpQb5uNpsPHjx4&#10;8ODBRYsWbdy4sX79+nWYhYMQWrNmjdPpRP8/vqUytQOCQDgcjlAoDAkJCQkJEYlEHA7H5/PZbDaj&#10;0Qid3MBcUjEPhiAILpcrEomUSmVcXFzDhg3j4+PFYrHD4cjOzr5z586pU6fy8/NBiwout9D3cLnt&#10;cFeDwQWUGAaDAdok/TRVFneEEJowYUJl+fM1QCQSpaSkjB07FiasUCiKi4ufqUuRJCmRSGDasIXN&#10;Zv/0008vvPBCnczK7/fTAiRCiMfjaTQauBsRQgKBAOwvDAajKm33NBrN4sWLBw8eDFLuhg0bvvrq&#10;q4EDB27fvt3v9z9+/Hjo0KG//PJLneRI1YyOHTt27NjxzJkzCKFbt26dOnVq1KhR33//vcViQQjd&#10;uHFj+/btb7/99rJly6An2/bt25s0adK5c+fnNWEMBoPBYDAYDAbAAgwGg8FgMBjMs8nLy1MqleUC&#10;M8pCf+Ryuex2e1nFxe12u1wuaBRmtVrNZrNKpWrVqlWHDh2EQuGQIUPKDfXaa6/t27cv4DT8fn9F&#10;iwwdnB7wKwkJCXWSOeHz+SBwBSGkUqmkUinda0sikcDRO3XqVPvw8yoChg+EkFwuj4uL+/XXX2GV&#10;w+FABZYgiDZt2pQNhvnggw9qfDiCIKZOnXr27NkbN24ghG7durVz584JEybMnj1br9dXfZzCwsJe&#10;vXpNnDgxKSlJIpHUeD7lOH/+PCyU7TlWmfpC21/EYnFYWJhKpZLJZBB0bzKZioqKINmoMpEjPDx8&#10;zpw5PB7ParVmZ2ffvXt33759Op3OarU+0+ACti0IRgIhx+v1lsuAoScPhwYlhiAIuPNpxbGiMgTw&#10;+fxx48bVbcM3OliFz+fPnDlz9erVdKpQOUiShJZu5WwuPB5vyZIlddUYDSGk1+sPHDhgt9thVaVS&#10;ud1u2pHGZrNhoWfPnjKZrCoDtmjRYtq0afPmzQPFa+HChZ999hnYvCiKevDgwc6dO5OSkuAXfC4s&#10;W7YsJSUlPT3d7/cfOnSoXr16/fv3T01Nhbvu/PnzcXFxgwYN2rhxI1yWzz777ODBg3w+32w25+Xl&#10;0e49mg4dOsTHxz9HVQmDwWAwGAwG828ACzAYDAaDwWAwzyYhIUGv19NeE8g7KbsD/dHDhw/VajUo&#10;Lna73Wq10n3DmjZtKhaLu3TpMn369CDHWrp06enTp2nZoByV1Z0ro3///lXfOQgGg+HAgQOw3LZt&#10;2/v370NVGtJEYHsNElZqhslkoivgzZo1y8/P1+l0sEr7YLhcbmJi4s6dO8Gm07Nnz9oX5ZcuXfrO&#10;O+/k5OT4/f4//vgD8uFrMM7ixYt//fXXzZs3R0ZG1nJKAIhh5W6MivEqqIwAw+PxQIDRaDQqlUog&#10;EHg8npKSEoIg4NZ1OBzQ5qvcCCUlJfPmzSspKQGhMfjdCPcGh8OBPKSKTiwWi8XhcFwuV8Xv0v4b&#10;n89X9rcL/giMHj0aegDWFQ6Hg846atSokdfrffz4Mayy2Ww6dojD4SCEOBxOxdtMKBQuWLCgefPm&#10;dTirU6dOlb0OjRs3zsrKgstYVqPt0KFD1cdMSUk5c+bMqVOnEEIFBQWrV69+7733dDodnO9XX31F&#10;UVRKSsqfnWZUGUwm84MPPpgwYYLFYnE6nZs3b54xY8b9+/ehE6Ddbt+xY8eECRN69ep14MABuDMn&#10;TpwYGxt748YN+u9DWfbs2RMSEtKmTZs+ffo0adKkDl1T5TCbzTdu3ADnGUVRbrc7IiIiKiqK1skw&#10;GAwGg8FgMP9gntsbTBgMBoPBYDD/Q4SFhdntdkhEcDqdHo+nbAmYoii73e5yueAl9MePH+fn5z94&#10;8EClUsXFxbVu3fo///nPgAED4uLiXnzxxWcmQPD5/J9//rmK760HhyCItWvX0u/F1wY6XoLL5bZu&#10;3frcuXN0/zHYLhAI6vAF/+Ds378fas1cLrd9+/bnzp0DsYEgCNoTEBUVJRAIIFocIdStW7faF46j&#10;o6M3b94MZVO32713794aX9vs7Oy33347oEZSM/x+v8/nq0pOCWhmkGkkkUhkMplSqQwPD1epVGFh&#10;YaGhoUKhkMPhMJlMsDuUu24ul+vhw4cmk6ncU4CeNjej7TVisVgqlcpkMqlUKhKJAt75FEWJRKIg&#10;voqyrhda/gxyduDdeeZFqDparRYUCAaD0blz5wsXLtD3mFAolEqlUqlUIpFwuVwul1vuWgkEgr59&#10;+65YsaJVq1Z1OCWXy7VmzRqfzweGJ4IgmjVrlpGRAVeGxWIJhUKEkEgkatiwYbVGXrBgQePGjWH5&#10;+vXrR44cSUlJoSNk5s6dm5+fX4cnUl3atGkzb948WC4qKtqwYcPbb7+tVqthS2lp6datW5s2bdqs&#10;WTOCIDweT2Zm5sGDB/Py8sCJWLarHlBaWvr7779PmjRp2rRp165dq5a2XRU8Hs+5c+f++OMPi8UC&#10;c3C73TCx48eP5+Xl1e3hMBgMBoPBYDB/Q7AAg8FgMBgMBvNsIiMjfT6f1Wp1OBx2ux3yLaBBk8fj&#10;sVgsFovF4XDYbDabzdakSZNevXoNGTIkPj4+Pj4+LCysuodr06bNhg0bapx6LZFI2rRpAzpBUVFR&#10;cnJySUlJzYYC/H7/uXPnYDkqKorL5dJpE3RVvWHDhvXr16/NUarOwYMHYUGj0YhEIroZGovFgmAY&#10;6D+WmZlpNpvho8GDB9fJoaOiogYMGFAnQ+Xk5CxZsqQGX3Q6nadPnz59+vSmTZuGDBkyZMgQg8EA&#10;ufRld6usmgztvEiSZDAYLBaLzWZzOBwOh8PlcjkcDp3fTjwl+GSg4xZoOXK5PCYmJiIiQi6XK5VK&#10;yOAJCQkJDQ0NDQ0ViUQBRyMIQigU1omvgiCI5cuXf/HFFzVzJgVk9+7dsADN7tLS0uDCqtXqIJ4J&#10;Lpfbt2/fVatWzZ49u7oqyDPZt2+fVqulxTYulxsTE0NrjbTN6NVXX1WpVNUaWaFQrFu3TiQSIYR8&#10;Pt/Bgwf1ev3w4cPB34MQevvtt5+vBtO2bVu6p+LNmzdPnTqVlJQEf4WgVdrmzZuzs7ONFTA9paLd&#10;iqKoy5cvf/jhhxs3bqzDqXq93osXLxoMBqVSqVKpFE9RKpVqtZrD4Vy7du35XkwMBoPBYDAYzF8A&#10;bkGGwWAwGAwG82yEQmFcXFx2djaXyyVJEtrIQI4FRCbYbDaTyWQwGKRSaXh4eO2P2K5du/Xr148a&#10;NapaESMAh8MZO3bs7t27f/vtN4qizp07N3Xq1LVr19Z4Mnfu3Pn9998RQgRBtG3b9s6dO3QqBpfL&#10;hYXXXnutxuMHwefzHT161Gw279ixg9744MEDhBBJkh06dLh58yYEcSOEaE8Gn89PTEzcuHEjFOL/&#10;85//QE25ToC4+yCU0xKCvFa/dOlSBoMxceLE4AOeO3cOglLWrFkD79HDFXjmNAIemu7r5fF46F55&#10;JEl6PB4wckESO+0SCDi4UCiMiopyu91er1cqlTKZTLvdTlEUm832eDy0/gESBUgFIPYE7DYG9X1a&#10;Lasu0dHRSUlJS5YsAUPSihUrhgwZQjs5agNFUb/88gsst2jRoqCgoLCwEFbpyysWi9u0aVP2W23a&#10;tGnWrFm9evVqP4GAgBpKX0mFQkEQxJMnT2BVLBbDwksvvVSDwVUq1ezZsydPnowQcjgcW7ZsmTp1&#10;as+ePQ8dOuT3+7Ozs5cvXz537tw6OI0awePxPvvss8ePH9+8edPv9+/fvz8uLm7AgAFbt24FgxSt&#10;kFUEDENut5vJZHI4HD6fX/ZTiqI2btxIUdSoUaNqP0+dTpeRkWEwGEJCQpxOJ5PJVCqVDAaDoiiv&#10;1+tyudhsNpPJTE9P9/l8UVFRtT8iBoPBYDAYDObvCRZgMBgMBoPBYKpEYmKiVqt98uQJBLrweDy6&#10;uOxyuSwWi16vLyws7NevX10dsV27didOnJg9e/auXbuq9cXi4uJvv/32888/z8/Pv379OkLoyJEj&#10;qampw4YNq9lMjhw5AgsCgaBZs2abN2+GCjv9rn1sbGyPHj1qNnhlHD58+OLFixcuXNBqtej/yxig&#10;cAgEghYtWixbtgw+YrPZtFgVHR3N4XBolaJLly50UE0t2bVr16+//lrZp+AsgX9hC50kX5kWsmzZ&#10;siZNmpS9evfu3bt27RpC6MSJE3fu3EEI6XS6cu6WitDx71arNchutPridrttNpvRaCwuLiZJks/n&#10;e73ekpKSkpISyNigdZSKMxcKhfXq1YPD+Xy+sopUQH0F6NSpE5/P37lzZ0AFi8PhiMViyJUJfqYV&#10;0ev1Dodj7NixixYtgv5ggwYN2r17d0JCQnWHKsfPP/8MNxWXy+3cufPRo0ehiI8Qon/iHj16zJw5&#10;s5YHqjr37t0rlycfHx+fn58PJ04QBKhZL7zwQo0daQMHDnQ6nbNmzUIIFRcXr169evLkyVqtNiMj&#10;AyG0detWqVQ6efLk48ePFxUV/fzzz7QcC6jV6jfeeKNPnz60FFS38Hi8adOmjR8/vrS01Ol0rlu3&#10;bsyYMQkJCZmZmVXsIeb1euEREIlEZf8y+P3+zZs3I4Rqo8EUFxffuHGjqKgInGEej8dms+l0uqKi&#10;oiZNmkRERLjdbrvdDmKMx+O5fft2RETEn5dAg8FgMBgMBoN5vgR+LQ6DwWAwGAzmuWM3mSDrnisU&#10;knVUPa8lHo9n27ZtFEVJpVI+nw/yg9frdTgcRqORzWY3b948Li6ubg/qcrkuXbp07NixFStWBG+s&#10;9Morr9y5cwdyBQiCaNeu3aRJk6ZMmQJbWCzWwoUL33rrrRrMoWnTpuBOePHFF0eNGvX555+D6UQu&#10;l0MZun///jNmzKjByAEpKCj44IMPHj58GDzwgyRJoVDocDigZM/j8bRard/vJwgiOTmZJMnVq1fD&#10;169cuVJXcfddu3bNycmpbD4MBgNCUECGAakDqr3QsC7gF2NiYoYPH67Vavft24cQcjqdDocj+DRI&#10;kmQymXw+Xy6XR0ZG1q9fPzY2VqFQWCyWL774wmg0IoTAK1Pui3QADOSXQEOk0NBQLpfr8/nMZnNR&#10;UdGTJ0/0er3ZbHY6nV6vt+K0+Xx+bGxs8Bm+8cYboAS0a9cOvCBCoZDJZJ49e/b999+vLKvG7/fb&#10;bLZneowqnlRISMjUqVOzs7PXr18PGolcLq+9BjNmzBhQH+Pi4iZNmvTpp5+CFQnufLi7vvvuu65d&#10;u9bmKNVi3bp133//vd/vh76CBEFMmjSpsLBw27ZtCCEGgwEdz+bOnduxY8caH8Xtdg8dOvTKlStw&#10;iO7duw8aNGj27NlFRUUIIZIkJRKJxWIJopaJxeIWLVqMHz++bvNvaPbv379q1arWrVvL5XKhUEhR&#10;lM1mKywsTEtLq3q2CkiP5dKJGAzGO++88+6779ZgVrdv387IyBCJRBALBLIKuCTNZrNer3/llVdU&#10;KpXD4YDGlQaDIS8vr2/fvrSVEFMt/D6f02qF/1TgSyTPezoYDAaDwWAwAcACDAaDwWAwGEw18Pv9&#10;Dx8+TEtLczqd8Oq03+83Go0tW7bs0qVLkCzx2uNwOH788UeE0MGDBx8+fEhv/+CDD0Qi0ejRo5lM&#10;Zm5u7sCBA2kNZvDgwd27d58xYwZUjQmCSEtLi46OrtZxr1y58uabb/r9fpIkU1JSXC7Xpk2b4L8h&#10;lUolLMybN69m/Y7K4ff7N2zYsGjRouraIKAXHJymQCD4/vvvFy1adPfuXYRQv379Vq5cWScRI7dv&#10;3x48eLDNZqv4EUgvkKfC5XJZLBZJktDmy+l0ulwu6NZVg2wS8NNAsjrILfXq1YuNjQ0LC2Oz2Var&#10;tbCw8OHDh48ePcrPzzeZTBaLBY4CnY4qDgjiDZfLFQqFYrE4JCREKBSyWCy/3w/5RkajETKN6Nzy&#10;ciNAxAs9FEKodevWDRo0QAj17NlToVAghJhMZmXX/Pz582PHjq3sJwbDEDRDC/K/KgRB8Hg8mUwG&#10;BimEUFhY2Jdffnns2LFdu3bBFYiLiztz5kyNzU/Xr18fPHiw2+0mSXLEiBE8Hm/VqlUwckJCAugf&#10;9evXT01N/VMf/LL4fL4uXboYjUafzwf91rhc7oIFC9asWQP2FJFIFBkZKZPJli5dGhERUZtjmUym&#10;IUOGgAeLwWAMHz48Pj5+7ty51ZLHSJLs0aPHsmXL6BSZOqG4uDgtLc1oNEqlUh6PR2vhdru9tLT0&#10;9u3bBw8efKZpDCAIQiAQcLncsrdrWFjYokWLNBpNwK+AqspgMHQ6ncFg4HA4Wq0WHGPFxcUqlUoq&#10;lQoEAg6HQwswYDgrLS0tKCh4+eWXVSqV2Ww2m82lpaWFhYVisbhDhw51cWEwGAwGg8FgMH87sNMZ&#10;g8FgMBgMphqQJBkfHx8fH48Qun79usFgaNeuXbksgT8JHo83ZcoUhBD8G5CYmJhdu3a9+eabOTk5&#10;FEUBqBoCAAAgAElEQVTt2bMnPDx83LhxCxcutNlsFEWNHDly9+7dUqm06sc9d+4cFJ1FIlGTJk3o&#10;ll9isZhOI69D9eW7776r+v5lV+kEEei8lJ2dDavdunWrE/UFIXT16tWA6gt4X9hstkAgEIlEIpEI&#10;OtRBRRhedUdP238Ff/8JJA3oxyWXy9VqdXR0dGRkpFwuZzKZ8I7/w4cPd+/eXVhYCC2YfD5fwDGZ&#10;TKbb7a74EfhyQJuBBmJQKYbeehAJA0kwAdUXJpM5YsQIkFvq1avXsmXL6lxChBDq0KHDjz/+OHHi&#10;xIClfPDowGV0Op3Qpolu/NW9e3cul3vx4kVa/pRKpSBFFBcXz58/f+7cuUVFRadPn6YoKisr6+OP&#10;P543bx6bza7uJBFCly5dgiK+UChMTEz86aef4JYTi8V0060RI0b8ZeoLQmjXrl1wstBwDCEECgSd&#10;5Q5/izQaTS3VF4SQRCIZP3785MmTHQ6Hz+fbsWPHp59+2r59+xMnTlR9EL/ff/To0cTExPXr17du&#10;3bqWUwKMRuPevXvlcnlUVJRQKORyuXAzwM0sFArBnrh3796qaDBgnWGxWGWbgOn1+gULFnz//fdM&#10;JhOeCISQ2Wzev38/QqigoODChQsff/yxXC7ncrl+vz8mJoYkyTNnzsjlcplMJhaLYWKgDHk8HofD&#10;AZKk1+u9detWeHg4i8ViMBgMBqPcoTEYDAaDwWAw/zDwf+phMBgMBoPB1JDmzZs/7ykEICYmZs6c&#10;OcnJyRBysG7dulmzZg0bNmzDhg0ejyczM7N///579+4NDQ2t4oAbNmyAhYYNG7pcrtzcXFilA2Bq&#10;0+mIxu/3b9y4sSrqC6gCEBZS0UVBEES3bt3OnTsHxX0+n18uIL020Jei3BHBocLj8SQSCV2BZbFY&#10;brcb+g4RBOH3+6ELWcXuWywWS61Wh4WFqdVqKJ1LJBIGg2GxWHQ6XW5u7uXLl3U6ndFohFJ41S3s&#10;DAaj4iUCi4nX66WVGNqtApfU4/GAWSfggRo0aFD7yJPOnTsvXLjwq6++KiwsDHI60JeJ7hBFEITZ&#10;bIZ8jsuXL4M2IxAI3G43JN88fvx4wYIFU6ZMKSkpuXXrFkJoy5YtDAbjyy+/rEGLJ/rnbtSokcfj&#10;efz4MaySJAlXVSQSNW3atLrD1gCn05mfn5+ampqenk4HHQGRkZHQLw5WwYk1fPjwOjlunz59HA7H&#10;rFmznE6n0+lcsGABdLerLlarNSUlZeXKle3atavllLxeb0ZGRmhoqEKhkEgk5XQOp9PJZrNJknzx&#10;xRe1Wu2FCxfoLwa5zSiKslgsYrGYNktRFJWRkfHZZ5+JxeLs7Gzw0pWjsLCwQYMGEIN09+5dgiDY&#10;bLZEIhEIBEKhUCKR8Hg8EOd8Ph+bzYY/Ak6ns7CwsKCgQCKRwJRwRwoMBoPBYDCYfzZYgMFgMBgM&#10;BoP5p9GnT58pU6YsWLDA7/ebzeZly5bNmjUrLy/vyJEjfr//zp07CxYs+Prrr6sy1NmzZ8G9wWAw&#10;2rdvf/HiRRA2SJKE2iKDwaiTjIeDBw8+U32hKAryq4M3KDOZTKdOnYLl/v3713kqT0XAtsLj8UJC&#10;QhQKRUREhEwmY7PZLpdLr9eTJOnxeFwul8vlCihshIaGfvTRRyC35OXlXbhw4cmTJ0ajEfZ/Zn0W&#10;3qAHwwqTyYS8GfqjgNcKNBj41+Px0Ik1sAWo7Lh9+/at0UUqT7du3Vq2bLlnz55t27bl5uYGP03a&#10;w5Sbm7tt27bhw4fDtUIIOZ1OuVyOEAIN5vr166tWrZoyZcqcOXNAMtm4cSNCqLoazKVLl6CjHYPB&#10;6Nq16+nTp+HOh15w4B/q3bt3XWULVYbb7T59+vTSpUvPnz8fcIf79++vWbMGrE4EQQiFQqVSWYei&#10;48CBA8+fP79r1y6EUM3UF8BkMr3//vvLly9v3759jQcxGo06ne7u3bvx8fHipwgEAhBOvF6vzWYj&#10;SRK8XO3bt8/IyKC78FFlqDgymNWEQmFZtxx9zSmK8nq9IK6Eh4fL5XIej+f3+zMzM6F9mUKhYLPZ&#10;XC6Xx+NxuVyBQMDn8+mhGAwGn8+HRmSwg06n4/P58Kh6PJ6aObQwGAwGg8FgMP8TYAEGg8FgMBgM&#10;5h/I5MmTSZL85ptvEEJ5eXnQ8Umv11+5coWiqPXr18fGxo4ePfqZ41y8eBG6P0kkkoSEhD179sB2&#10;DocD5cX4+Phu3brVcrYFBQU//vhjZSV42pxhs9kChpqUhaKosj6VhIQEq9UqFAprOUOE0OXLlwsK&#10;CgJODxwwkKoik8lUKpVCoeByuQ6Hg8FgOJ1Ok8lkMpmYTCYtdZQdQa/Xz5w5s4pyC0RWeL1eFosl&#10;kUggi4jFYtntdlobowUYUIYq02BoxQU9vcjPbJKWmJhYs3DygIjF4pEjR7722mv37t1LTU09c+YM&#10;3WqMnj+cHYvFgkwaiqKuXLkSGxs7cuTIxYsXgzrocDjCw8MLCwutVitFUWfOnAkLC5s+ffpnn332&#10;5MkThNDGjRv79u1brRt15cqVcD3lcnlCQsKmTZtgu0AggMtLkmRd9dSqjMePH69evXr16tVB9jEY&#10;DNCUDCFEUdTjx49ro3AEJDExcffu3bU3apSWln777bdbtmwRCARV2d/pdOp0OhaLVVxcXFhYKBAI&#10;bDab3+/XaDQCgYDH40HHP9q2At4XcP4JBILQ0NCGDRvev38fIQSaIq1NBjwXl8vF5/PBNOb3+wmC&#10;oDv1IYQ8Hk+fPn26du3K4XDYbDabzQbhEzqJMZlMBoMhFAqhmxn955GGJEk2mw37s9ns27dvq9Vq&#10;6PhntVoTEhJqc2ExGAwGg8FgMH9nGLNnz37ec8BgMBgMBoPB1D1t27bdvXs3vMVfXFxss9mSk5Ov&#10;X79uMpmgSC0SiRITE4OMoNPpZs2aBfkHrVq10mg0+/fvp2MwwAEzbNiw2ndhWrBgQdlmQWUhCAKC&#10;E4xGY3DjS0COHz+enZ3ds2dPumFajbl58yatP5WFzrQXiUQymUyhUCiVSplMJhAISJKE7lhmsxli&#10;7T0eT8UeYuDsKRdpQyMQCKDIq1Qq4fV5oVDIZrMZDIbP5wM5h16AwnFZ/woYAoL3XwpuDqAhCOLj&#10;jz+u8/o+j8eLjIzs06ePTCbT6/Vut5v7FB6Px+fz4WTpSBuKoh49epSYmFivXr0bN27AFp/PJxKJ&#10;zGYzrD548ECj0fTq1Ss9PR1q6MeOHWvbtq1ara7KlIqKipYuXQqWmu7du7PZ7CNHjsDFkclkoBJx&#10;udw5c+bU7aUoS1ZW1htvvHH69Olqfcvn8925c+fq1audO3euos4RnNLS0lmzZpWUlFS2AwiQADyt&#10;QUbT6XRer7dz584BPz158uSdO3dMJtP58+fz8/MLCgry8/OtVitBECEhIWKxWKFQhIeH+3w+Docj&#10;EokkEgm09io7GXia3G63w+HQ6XRmsxl6lDEYDFplrGx6brfb5XI5HA7wq8FTCSCEEhISevXqJZPJ&#10;QkNDJRIJxBQJBALwu4C/ymq18vl8gUBQMdbF6/VCJzer1Wq1WsPDw202W2lpKZ/Pj4uLq6ucKgwG&#10;g8FgMBjM342/LjESg8FgMBgMBvNXQpLkrl27IJGeoqhTp06dPHlywoQJEokEIeTxeJYtW0Zndwfk&#10;ypUrxcXFCCEGg9GlS5fTp09D6ZnBYND9x15//fVazvPx48e//fZbwI+gtuvz+YxGY2X6xDP59ddf&#10;//vf/1YljruW0IYSXxme2dGrHCEhISKRiMfjyeVyEHKEQiGUekF+AFGn4tUgCEIikURFRSGEQLGA&#10;7SRJVnwfv2ZER0e/8cYbtR+nMt58882VK1euWbPmtddeo1PK6U+ZTKZEIoEbz+FwrF+/vmnTpnT+&#10;EOTWaDQa2MHj8WzcuNFisYwePRoiZAwGw7Bhw65du1aVmdy4caOwsBAhxGKxevXqdeTIEXBOhIaG&#10;0lMaMGBAXZ78/+fBgwcDBgwA+051cblcv//++6hRo4KoJlXnt99+e/DgQcCPCIIAYYxdBvCCwK8Q&#10;kNTUVGjtdePGjR07duzYsePdd9/t3r179+7dU1JS3n///Z07d8bFxWk0mqioqKZNmzZs2LBevXpR&#10;UVFqtRq8ZWFhYWUln4pToj8NCwtTKpUKhUIul0MDMXg0KhOK6GykgCd75cqVsuoLNB/jcDhwo9Jx&#10;Lz6fL2DwktfrpT/lcrkWi8VoNDqdzsTExCCXC4PBYDAYDAbzvw5uQYbBYDAYDAbzj0WtVu/cuXPQ&#10;oEEPHz70er07duxQqVTjx4+fP3++x+PR6XRDhw7dvn17eHh4wK/TvbxCQkLi4+NXrVoFq0KhECqG&#10;jRs3FovFtZzk5cuXHQ5Hxe1QS/X5fCUlJbVsf3TgwIHk5ORNmzbVRoeIjo6WSCQmk6ncdjrT3uPx&#10;2O12i8VSWloKnhiHw1FaWhrE+0LDYDBCQkLglGknit/vB/9KwK8oFIoePXrA8tChQ6H/0oEDB+bN&#10;m4cQgmxw+BTaH4F+U+PTl8vlKSkpIpGoxiNUhZCQkJCQkEaNGlksFlD79uzZ43A4hg0bBjts2rQJ&#10;WnLp9fqlS5fOmDFDq9U+evQIIeRyuYRCoUajycvLoyjKarWuWLFixowZQ4cO3bRpk9frNZlMgwYN&#10;2rNnzzM9W/Sdr9FohELh7du3YZXNZkNfMoRQVTr41YwHDx4MGjQIFKAac+nSpU8//XT58uW1GaS0&#10;tBQSdCoCCgfrKaBLQaQQiGGgPla85axWa3JyMvQTC/jgFxQUREdHMxgMUHdAZaF1L4IgFAqF2Wym&#10;dc2yDzV4oWjVkyCI6OhoiqLsdrvJZAI7IDxflfXlg9EYDAabzRYKhVKpNDw8XKPRqNVqjUZTzkhH&#10;ZynBgtPpBN+M3W6HHmX0nh6Px+l00g4bgUCg1+sdDkfnzp1BEcdgMBgMBoPB/FPBAgwGg8FgMBjM&#10;Pxm1Wp2SkjJz5kyKopxO5/LlyxcsWDB48OCtW7f6/f67d+9CSVqhUEDltGzgRE5ODiwkJiZmZ2fT&#10;L9TT3XXatWtX+xmuX7++YpUWvC8MBuPJkydVjGdHQZsLHT58eMmSJRMnTqzxPBMSEuRyeWUCjMfj&#10;cTgcZrO5uLiYwWA4HA4Wi+VyuUpLS/V6vcVicTqdkC0RcJIgnyCEKsotTCYTzvHNN9/k8/kcDmfI&#10;kCHoqaxSbufhw4c7nc6lS5d6vV4Oh0MnWEAh2+Vy1cxIJBAIOnbsmJycXIPv1gxa6Sl30AkTJvh8&#10;vnXr1iGEsrKytm3bNm7cuC+++ALy4a1Wq1QqDQsLKyoqQggZDIZFixZ9+eWXxcXFBw8e9Pv9Fotl&#10;4cKFa9euLeutKUd6evq5c+cQQgRB9O7d+8yZM9CFD4Cfr2nTpmCsqXMePnw4cODAZ6ovFZOEKrJr&#10;164OHToMHz68xrrjoUOHIEOlHPBsQuw8n8/n8XgsFgtaBTqdTrvdDoE9Ho8n4CQdDkdF6YXOUsrO&#10;zg4JCSm7HRZgKJBY6CZjHA6H9sHARy6Xy+PxQLwKn89XKBTwu4OZD4RSeBIrPozx8fFt27bVaDRh&#10;YWF8Pt/v91ut1sLCwvz8/FOnTrFYLGieRss8tMsNBCf41263wzNLNyIDaRYui9VqNRqNLBYrJiam&#10;VatWWH3BYDAYDAaD+ceDBRgMBoPBYDCYfzjJyck+n2/27Nler9dqtc6ePfu7774rLCw8ceIEpGV8&#10;+eWXSqVy8+bNASPuSZJ8+eWXd+/eDbV7DofDZDKhcDlixIhazu3u3bsBGyVBNbakpCSIYAD7oDIB&#10;8gihIM2+5s+f365du7Zt29Z4thDzUA7aAWO3241GI0EQbrfbYDAwmUyPx2O1WktLS41Go91uD2KC&#10;oV+WF4vF0M6Ivrbdu3ePiIio4gxJkhw9enTPnj3feecdg8HAYDBcLhcdGs/hcJxOJ0ygKhV8uscU&#10;QqikpKRirMVfD0mSb7311tGjR/Py8hBCJ06ciI6OTk5OXrZsGdy9JpNJKpU6HA6LxYIQys/P//bb&#10;b2fOnKnX6y9evEhR1G+//TZ27Nhly5ZxOJyAhzh79ixcGaFQ2LZt25kzZ8J2kUgEOTQIoZSUlD+p&#10;bdSGDRsqU1/gPieegv5/fk/F/f1+/4cfftipU6eYmJiaTSY9PT3gdlBKeDyeWCwOCQmRSCQ8Ho8g&#10;CJfLZTabjUYjSZJl3SEBR2AwGBDlEhYWplarY2Njo6KiZDIZxLrQ36KdNHQLL5PJZLfb6XAg0Dlg&#10;B5vNZrPZ7Ha7zWYzGo1hYWEKhQJ6GCKEnE4n7FCxdxkglUrdbvfp06d1Oh39zJb9E7Rv375OnTp5&#10;nwJKDw1FUSaTCQKZQAoCnQ+WbTabyWQqKSmRyWSdO3eWSqU1+1EwGAwGg8FgMP9bPP//icJgMBgM&#10;BoMJyOGlS91OJ4vD6TRsmEguf97T+d9mzJgxNpvtm2++QQg9efJk3rx5EKydkZGBENq+fTuLxaKd&#10;FuXw+/0HDx6kwzNatGgRFhaWlZWVkJBQm2T74uJih8ORnp4OUeflIAgCmvYE/C6d+w19imDa8Eo7&#10;3YCoYtnX4/EsXrw4NTW1xnNOSkqaPHlyxe3ggIGyuM/nczgcXC4X0mvomi84YCqLl6C1jXXr1kVH&#10;R9d4hoBWqzUYDDByfHy8Vqu12Wx0KRxkleTk5EOHDuXm5lY2iEgkGjFiRHp6emZmJkLo2rVr+/bt&#10;q33kT+3RaDSrV68ePXp0Xl4eNNb7+OOPe/fuvX//fijQG41GjUaj1WpBg7l3796PP/44duxYs9kM&#10;zcR+/fVXBoPxww8/VHSxFBQU7NixA5abN29eVFSk0+lgVSaT2Ww2hJBAIGjSpMmfcWoPHz7ctWtX&#10;wI/K3vO0fkDf8EG6233//feLFy+ugVxkMpmuXr1acTttfxEIBFKpVKlUhoWFiUQigiDsdjsIdbRe&#10;AnMrN0K9evV69eql0WhCQkKYTKbFYiksLMzOzr548aJOp7NarcuWLWvVqhXtKaFtK9DCCzCbzdCg&#10;z+l0slgsOCL4b6ANoNvtrlevnlgshglYLBYejwcpNZVdjbS0tLS0tCDXpKioKCsrC5w3brfbZrOB&#10;xuPxeFgsVv369S9fvpydnQ2KC5fLLSvAWCwWvV6vUCi6du1a3d8CUxkWvf5saqrH5WJxub3Hj3/e&#10;08FgMBgMBoMJABZgMBgMBoPB/E25cfSow2LhCASJr7+OBZjaM3To0EOHDl2/fh0hlJmZuXHjRujd&#10;BE4C0A8qszicPHmSXvb5fN26devcuTNFUVevXm3dunXw49rt9uzsbFjOyMig65vXrl2DpkAVgeKy&#10;1WqtTK4gSZKO/qbzJ+jGRHSLoYpfv3btWmlpaWhoaPA5V0bbtm0ri4Hx+XzQcAkEGOjIBM4YelaV&#10;Vckhtxwh9MILL8jr4lY/duwYLIhEok8++WTOnDn5+fk+nw/0A4SQTCZ76aWXduzYAVYDKKnTpgq6&#10;vl9UVDR27NhvvvkGPBkfffSR1+v9U8Pnq0hkZORHH300efJkv99vNpvXrl07YcKE/Pz8y5cvw0/g&#10;dDrVanVBQYHZbKYoKj09PTQ0dMqUKZ9++qlWq0UI7d69+6WXXho8eHC5kbOysuBkmUzmyy+/fPjw&#10;YSjfs9lsOjWkV69edZ6F43a709LSFi9eHPChoK1ILBYL7nmwmMDdBc0DQe2o+N1t27bNnz+fz+dX&#10;d0p2u51uQlhuMtD+TiAQhIaGKpVKtVodGhpKEITFYoEL5XA47HY7dAOr6LVyu91FRUVXrlwBo0lF&#10;bfLq1auRkZG03AIqJtylFouFIIj09PTExES/3+92u7lcLvzh8nq9LpfLarWWlJTk5uaGhYWBZIUQ&#10;glu6rHkoIOUSZQAQmRBCEomkS5cuAoHA7XZHR0cHdFC1atXK6/Xm5+ebzWY+nw8SNdjjnE6nTCbr&#10;0qVL1X8CzDNxWq0ZR464bDauUIgFGAwGg8FgMH9PsACDwWAwGAwG869ApVJt3rz57bffzsjIoCjq&#10;+PHjKpXqv//977fffgtuCY/HA/VKuuFPubIpKDSXLl0yGAzDhw+PjIy8f/8+k8ls0aIF7JCfn09R&#10;FLhSzp8/LxKJuFxudnb2119/Xd3ZUhQFvZ7KQQdFcDgcPp8vEAigExFCCLKvwW6CEAqowej1+vXr&#10;13/00UfVnQ+g0Wjq1atHm4HKTRiO6PP5aI8CdGGigyIq8yjQxXGFQiEQCGo2N5qsrKzff/8dllu1&#10;aqXVap88eQJlZYi1Rwi1bds2MzMTlCSCIEJDQwUCAZSqIaweXETHjh3TaDTJycmLFy+2WCxer/fr&#10;r7/u0qVLnahEtaRXr17jx49fvHgxQignJ2fnzp1vvfVWYWEh6CtWq5UkSaVSabPZ4OIfPXpUqVRO&#10;mzbt008/hYZUn3zySVhYWPfu3RFCFEVB7suSJUvAd8VgMI4fP37t2jX4QaGhHBz65ZdfrsMToSjq&#10;7Nmzq1evvnz5MkysHKC+sFgsCFwRCAQgOYD5gw4XgecloAbz66+/Dh06tK4mXHY+QqEwNDQ0LCxM&#10;JpORJMnj8dxut9FohFSYyjp9abVa+Jkqo6CgICMjA1rJcbnc+Ph4j8cDx6Io6ubNm3PmzPF4PM2a&#10;NZNKpXAseAAdDkdpaemjR48g6B7kN8iAsdlsIAhVZkQDQOZBCHE4HAaDMW3atKZNm8bGxlb9+rRr&#10;185oNGZmZhqNRjgQTL5Dhw4ymazq42AwGAwGg8Fg/hlgAQaDwWAwGAzm34JSqZw+ffqIESOgpc/O&#10;nTvHjx+fnJy8dOlSiAaB0IIgBUqv10sQRGZm5sKFC5cvX65Wq+/du5ebmysSiTgcjtFoZDKZXC6X&#10;w+FERUWxWCwWixUw4gUAvQdCU8p9RCeXlAOKv/D2fUhIiFQqDQkJ4fF4FEU5HA6TyQRiElRdAxaj&#10;d+/eXWMBBiE0bty4MWPGBJwbeC/g37KxNDCZygYETwMs9+3bt8YTo7l165bZbIaRe/fu/csvv8Bs&#10;6Z8VvB1bt26lV2n1BVbB5QP2gq1bt06cOHHYsGHr1q3zeDx6vX7MmDErV64MCwur/VRryZgxY/bt&#10;2/f48WOKotLS0jQazbvvvgtaEULIZrNJJBLoRQYa2LZt26RS6cSJE7/77jvICBkzZszs2bPz8vJO&#10;njx55cqVsoP7fL6DBw/CMkmSfD7f4/EwGIw2bdo0a9asDs9i8eLFq1atQk/z4SvuAPc8xKWEhoaG&#10;hISIxWIWi+Xz+SDRvbS0FD1NPwqYuXLixIk6FGDQ0xwa0KXAiAY995xOJ21Ko00nVRyzadOmIP69&#10;+uqrZrP5t99+++9//9uxY8eyifegAprNZpfLdfjw4Xv37jVr1iwqKgrMKC6XKy8vLy8vz2KxKBQK&#10;0DXNZjPYpEpKSkwmk8PhCOJFQwjxeDy6MV3Lli179+5NP55VJyQkpEOHDtX9FgaDwWAwGAzmHwkW&#10;YDAYDAaDwWD+RfTo0aN79+5Hjx5FCNlstjVr1nzyySf9+vWDMn1lokVZ4E3zoqKiFStWDBgwQC6X&#10;czgcuVzOYrHUajV006IhSTIsLKxRo0b3799ns9mQ2i2TyRRPkUgk169f/+WXX6oyebrsC8VouVwe&#10;ERERFhYmFAoRQlartaioCMJj6C5kAZWS2tCjR4+RI0euW7eush2eeQHLQdtfZDJZXFxcrSaHkNls&#10;3rx5MyzHxsZyOJxbt27BKmTUI4RUKlVoaCi9XSwWl43EYDAYAwYMEAgECxcuRAhZrdbVq1fPnj27&#10;Z8+ehw8fhr5z77333qpVq/4OPpi1a9cmJSVlZ2d7vd4DBw5MmDChX79+W7duhewQk8lUVoNxuVyr&#10;V6/++OOPU1JSfvrpJ7fbbTKZJk2a9Myj+P3+4uJiJpMpEolatGhRg4p8Zfzwww9r166F5YCJR7Tl&#10;i8fjSSQShUKhUqlkMhmXywWvCZfLRU/FG9CZKg6yf//+upowAH8o4KBOpxMajpEk6XA4nE6n2+2m&#10;/WeV6Rwgo2o0mkaNGjGZTK1Wy2QyrVYrh8M5dOgQ/C1as2bN7Nmz6QwYwOVymUwmoVBosVju37//&#10;6NEjPp9PG87cbjebzRaLxeBisdvtXC6XoijQ24xGo81mc7vdlc0N/rzQy82aNavD3xqDwWAwGAwG&#10;8+8ECzAYDAaDwWAw/yJ27dp1/vx5NpsNphO9Xr948eJPPvmksLDw1KlTVR+HoqijR49euHDhq6++&#10;at26tUqlArkFKqH0Auw8evRol8sFzbXcbndpaWlJScmTJ0+ysrIMBgMdcl52cLvdHvC4dPqLQCCQ&#10;yWQqlUqj0UgkEoSQ0WiEd/CtViuE3oNgU67M+vDhwxMnTkDjqZrx4YcfXrp0CeLca4lIJCprf1Gr&#10;1bUc8MmTJ3fv3kUIEQTRq1evc+fOORwO9DQgB/Zp3779jRs3rFYrQogkSYFAwGQy1Wp1x44dExIS&#10;WrVqFRYWBgX0RYsWIYSKiop++OGHTz75JC8vD2Sbq1ev7tu3LykpqZazrT1KpXLp0qWvvfYaQshu&#10;t69bt2769Ok5OTmnT59GCEEYjEAgiIyMzM3N9fv9Vqt1yZIlX3zxxZtvvrlt2zY61qUqeL3e0tLS&#10;/fv3v/XWW3WSAfPDDz+sW7eOVuwCSnd04hGIl2FhYRqNRqVSQbMvCIyBiBTIXCFJss5Fx3KAowuk&#10;F4vFYjAYQA0iSRLyV8Bo4na7gxhN2Gy2UCh0uVzp6emV7VZUVJSXl+dyuRwOh81mM5lMTZo0cbvd&#10;CoWiUaNGkCYFhhjYH+QTiqIgPsrj8UAmjd/vd7lcNpvNarXa7fbgDhj6eVQoFH369KmD64XBYDAY&#10;DAaD+XeDBRgMBoPBYDCYfwsURS1evBhiWiDrBSH0+PHjBQsWQHxLdQe0Wq2zZs36+eef4+Pj6Y20&#10;7kIPePXq1fT0dJPJBK+fB0xnobt1gQ+gsiIybQig8yfkcrlUKqUoislk2my2kpISLpcbJH8Cklzr&#10;7VEAACAASURBVLqre6ZlEYlEW7duHTZsGG0iqfE4dI63XC7v379/bUZDCFEUtWHDBliWSqWNGjXa&#10;vXs3rNLqC5vN7tKly6ZNm+CCx8TEnDhxAiFEkmTZUHEmkzlhwoSMjAz4NCsra/ny5dOmTZs2bVpB&#10;QQFCaO7cuVwud+jQoVXvMfUnERMTM3PmTMgZKioqWrVq1dSpU7Ozs3NzcxFCdrudIAg+ny8SiSDz&#10;pqSkZMGCBePGjdu3bx9du68658+fHzJkyNSpU7t06VKbc1+8ePHatWvhQQDDVmX3PC068vl8iUQC&#10;BjKBQAC3scVi0ev1HA6HyWSCk6mi6Oj3+y9fvtyqVatqzVAoFDZs2PDevXvltkNPMLfbbbPZDAYD&#10;k8n0er0Gg4EgCIfDYTAYSkpKLBYLdBEMEn2EEAJ1sOL5IoQkEslrr70GAUWJiYlgWKHVkbS0NBBg&#10;yk0MfDlOpxMa6FksFiaTCaY9l8vlcrkq+/sDsFgsWCAIok+fPgqFospXC4PBYDAYDAaDCQwWYDAY&#10;DAaDwWD+LezYsQOq0gRBcDgcl8sFhcg7d+7UeEybzTZy5Mjt27e3bNkStsDb5XQKi8/nYzKZAcu4&#10;UAN1OBx0DbqKBwUZBrqcMZlMJpOJEGKxWFCDrm74RA0Qi8WrVq3q0aNHwApyVRCJRNA8CiFEkuTr&#10;r7+u0WhqOasnT57s3bsXltu1a/fw4cMnT54ghODywvbIyEgul0v/HBMmTKATL8pBkuTcuXPffvvt&#10;R48eQcjKgQMHpkyZMmfOHJPJ5PP5Zs6c2bZt2/r169dy2rWEJMnhw4dfvXr18OHDCKF79+6lpqZO&#10;mjQJ5okQcjqdXC5XrVZTFAWKS3Z29pQpU2qgOAJpaWmDBg3Kzs4GU1e1sNvtbrdbq9Vu2bLFYrGU&#10;vX+CzwdueCaTyWKxOBwOh8OhKAru+WcGrvj9/oyMjOoKMCKRqHHjxhWfXHioQYAhCAKiaKCTHmge&#10;JpPJYrE4nc4gaVK0lAJyKULojTfeCA0NRQiNGDHimQ/vgAED9uzZU9E8B6IySESQ2QNDwZxB5Qqi&#10;CcFZEASh0Wh69+4dfA4YDAaDwWAwGExVwAIMBoPBYDAYzL8Ch8OxYsUKepUgCDabXWP9oCwmk2nY&#10;sGFr1qxp1qwZFDoBKHd6vd6IiAhUJiQcDgqvqFf3WDACVFedTqfdbqdfcjebzdB5DFoMVTeLpbpE&#10;RER8//33U6ZMqaxbWmUQBCEUCsuqLyNHjnz//fdrP6WzZ8/CAo/H69y5M+T6wBba9NOhQ4eMjAzo&#10;PyYUClu3bh1kwIiIiE2bNg0cOPDJkycURe3duzc8PDwlJWX58uXwI7733nupqal/B6PAjBkztFrt&#10;rVu3KIo6ceJEgwYNkpKSfvzxR2iEVVpaKhaLQauoVtuxIAwePHjbtm3P7EWm0+ngPl++fLnX6z1/&#10;/nxWVlZ1j1X2nrfZbBaLhW6rBc2+grg6EEJMJjM5Obm6B0UIde3adc+ePRW3Qwsyh8MBC1arFQQV&#10;MJpAEkyQTl8EQYBoKhaLN2zYEBkZWd2JqdXqfv36rVy5suL49N8Zn89Hi1K0JBwklobNZrNYLIIg&#10;pFLpggULlEpldWeFwWAwGAwGg8FUBAswGAwGg8FgMP8Kzp8///jxY3oV2vIE2Z94Cr0/3SWs4s4G&#10;g+GTTz5ZsmQJSZJut9vtdrtcLr1ebzKZXC7XkSNHzGYziDHBj8hkMvl8vlQqjYiIyMnJycvLK7cP&#10;3f7IbrcbjcaioiIGgwGRD2azuaioiM7Zrqz4Gx4e3qxZsyDTqDpNmzYVCoUgwCQmJubm5kImR2WQ&#10;JMnlcnk8Hh16TxDEyJEjP/jgg9pPxul00nHu8fHxfr+f9i7Q9hcej9eqVauNGzeCOqXRaMr2jguI&#10;RqMZPXr0vHnzoLa+YcOGGTNmvPHGGzt37vR6vVlZWcOGDTt69Ohzb0Qml8unT5+enJwMna82b948&#10;bdq0V1999cCBAyD15efnozL98QICn5broVdZvT4tLe3HH3+cPn16ue1FRUXFxcVGo3Hjxo0IoZMn&#10;TxqNxiAHheZvIpFIqVRqtVqDwVD207JttaxWa2lpqUAgIAgCMmD0er3BYKDtJsEFhhrQo0ePJk2a&#10;VGy1B7OCNHtQYiC7HqZKd1SrTASlHwEej1cD9QUYPHjwyZMnIfGo4vRAfUFPf83gPyVCiCRJsL8w&#10;GIxBgwaFh4fXbFYYDAaDwWAwGEw5sACDwWAwGAwG868AojtooHIacE/QXcin0BVMfxkqfiszM3Pt&#10;2rWhoaEMBuP06dNOp1On0wXP2AAXjkAgUCgUkZGR9erV02g0UqkUIVRaWnr8+PFyAgzMwefzuVwu&#10;iL4gCMLpdELlFBIpSkpKrFZrkPwJsVhcV9XVu3fvFhUVIYSYTGb//v2PHTsGiSnlgOZRkFsDdWqa&#10;UaNG1Yn3BSGk1WqhvxyDwejatWt6errNZoOPaN0rJiaGwWDQDozhw4dXZeSUlBSfzzd//ny/3280&#10;GlesWPHRRx/l5+efPXuWoqisrKzVq1ePGTOmTs6iNrRo0WLmzJlz586FRlirV6+eMmVKXl7e5cuX&#10;wQBUxXselukbnnpKxW8tW7asQ4cOLVq0AIli48aNJpPp0aNHZZXOijAYDA6HExISEhERERMTU69e&#10;vYiICFDyli1bVk6AQU9VDYfDYTKZ2Gw2hMxzOByv12symYqLi0tLS4OLjjVGJBLRZ1dxVrTRxO12&#10;g6BS9q9EZTMB9QiWa+MyUalUkyZNGj9+fGW/6TNFl7LweDwWi6VSqfr16zd06NAazwqDwWAwGAwG&#10;gykHFmAwGAwGg8H8TanfurXLbmdzuZxKMiow1YJOBwGCp9zTaROQZg/7ezweOqklYEl669atwR0G&#10;JEmy2WyxWKxSqaD0rFarhUKh2+0uKirKzs4+fPhwfn6+wWCw2+0B7TJ0nrbVaiUIwuv1WiwWSI8H&#10;i4DJZLJarUGK0bGxscEuU3WgL2l4eLhSqczIyIBVPp9PR1ygpwJMue8qlcp+/folJSXV1WSWL18O&#10;CwqFIjY2dvfu3XD6bDYbfDkEQbRr1+7WrVvQf4zFYr3xxhtVHPy99977/fffr169ihDKzs7esGFD&#10;SkqKXq+H9KB58+b5/f6xY8fW1bnUmEGDBul0up9++gkhlJubu2XLFoQQ3emuMgNWuXsefiyQFrxe&#10;b5DgENf/sXem4VFUWdy/VdXV3dV7J519gSwQCbILBBJAkFVEZN8RkERAlGEEFXEGGQQcRlER2fcB&#10;REDEQdkhLAIJJARCWLOQhWykO73vS70fzkM9eZNOE5Iovq/398Gnqrrq1qnbt/Pg+df/HLv9gw8+&#10;EAqFd+7c8REVRVFCodDPzy8iIiImJiYqKiooKIimaaPRWFpa+uDBgxMnToBaWbckIEgaUHwMWto4&#10;HA6tVkvTtNvttlgsBoNBr9dbLBan01mf7DFmzJiGzJ5XPvzww8zMTK8PCFPk8Xhq/uqfasGp6QBr&#10;Yp+V3r17f/TRRytWrKjvr1kDYRhGJBJ17dp14cKFuPLY/1vwGSa2a1eHzcbH/07AYDAYDAbzZwUL&#10;MBgMBoPBYP6kjPrHP553CM8Ht9udk5MDfU2EQmFsbGxTRrtx40ZhYSFCqOab9fXVH4N3/3k8Hp/P&#10;ZxiGYRhokQ1d3K1Wq8VisdlsDX/XHsoryeXy8PDwmJiYVq1aBQcH8/l8SD0XFBRcuHChoqJCr9fb&#10;bLZaWVSv43P5aIvFAm0wDAYD9JOAMk2Aj2T0sGHDnhp2Q6ioqDh//jxsJyYmZmdnQ6UpgiDqOl1q&#10;olKpRo8ePWzYsGZsnZKXl3fixAm4e9euXQsLCysrK+EjrkWNWCzu2LHj9u3bwcDUpk2b4ODght9i&#10;y5YtY8eOzcvLY1k2Kyvr6NGjb7/99vLly6uqqjwezxdffNGqVatXXnmluZ6o0UyZMiUtLS0rK4tl&#10;2fT0dLvdDs8LPpK654P6QtM0n8+HAnEgOkKJLZvN5rvJSn5+fl3RkaIohmFUKlXLli1btWoVExPj&#10;7+9PEIRarS4qKkpLSyspKamqqjIajbBQuQvrW/Pg+kIIud1uq9UqEAgoiqoZod1uhwi9zknfvn2f&#10;ZQr/LyQSyeLFi+fMmQPyj9fwGm67gSp8sM0wzIABAxodGDBhwgSCIP71r381egSGYWJiYkaOHDlm&#10;zBgfP1vMnxN5UNDoJUuedxQYDAaDwWAwvsACDAaDwWAwGMyfhcrKyszMTJ1O53K5QPZwuVznzp3r&#10;1atXXFxcQ0Y4c+YMlBrbuXMnVKCCt+NrneZyueprjg3FssRisUwmUygUUqlUIBCwLGu1Wg0Gg06n&#10;g+pM9dVlAsXFz8+vRYsWcXFxsbGxgYGBJElqNJrCwsKrV68WFxer1WowqdSXL+aC8RokXFVTiYEX&#10;6iHDDtRXJy0oKOi1117zcdOGs3XrVqPRiBASiUQ9evTYtm0b3BGy+XXvzjDMq6++GhgYOGLECKVS&#10;2SwxcHClz0QiUUJCwoEDB0BsoCiKM1VERUWRJJmfnw+7gwYNeqZb+Pn5ff/99xMnTszNzfV4PCdO&#10;nAgJCZk1a9aXX34JdqXly5e3bt260S09mgu5XL5hw4aePXvCMuBEl/oEOVAcBQIBrHmZTCYSiXg8&#10;nsvlMpvNBoOBoiiz2eyjEBlCiKIokUgUEBAQHR0dHx8fExPj5+fncDgqKiry8vKOHj366NEjjUZj&#10;tVqdTuezVgnj2sBw9i8ejwe/DvDoQLt7H5ros37XtUhMTBw0aND+/fubMghCiCRJuVzOiRzx8fFy&#10;ubyJYyKExo0bhxBatmzZs04sQRB9+vSZPXt2ZGRks0SCwWAwGAwGg8HUBQswGAwGg8FgMH8KNBrN&#10;yZMnJRJJUFAQWChYloVu89evX8/Ozh41ahRXugeAklB8Pv/q1asKheLgwYPp6ekNqcZTXyYaktFC&#10;oVAqlapUqqCgIH9/f7FYzLKs0WisqqqC9+4h21s3o926det33nlHpVJ5PJ7S0tLc3FxIPVdXV0OT&#10;8KdmSAcMGPDo0aOSkhJQfbRarVcdpWb/CQgbPclTc//1Ov6cOXOgYUwTsdlsV69ehe3Y2Fi32801&#10;VpFIJBBz9+7dP//8c+4SgiDEYnHTb+2VXbt2wUarVq0QQvfv34ddPp8PBccIgujevXt2djbsIoQa&#10;UTEsICBg7ty58+bNQwg5HI49e/Z8/PHHEydOBPGpoKBgypQpe/fuDQ0NvXPnzrlz565evZqZmcld&#10;Hh0dPWjQoA4dOiQmJjbtcZ/Czz//DL+CmpYXr78LTnFkGEahUAQEBAQEBMjlcpqmHQ6HTqerqqoi&#10;CALWvNcW9wqFIiUlpVWrVgqFwmq1FhcX37179/Lly2VlZTqdDvw3T132IpEIxAmZTJafnw9ml5rU&#10;XNsul4tb81y3FR93mTZtGtPk6kzLly+3Wq1Hjhxp9AgEQcjlcjCrAcnJyU2Mihu5oqICNkQiUZs2&#10;bTIyMp56VWJi4pw5c9q1a1czJAwGg8FgMBgMptnB/9zEYDAYDAaDef5UVVWdPn06ICBAqVSKxWI+&#10;nw8CDPR+EIvFjx8/PnDgQExMjMfjycnJUSgUIpEISoSRJJmQkMDn848dO1Yrywz5ZT6fLxKJlEpl&#10;SUmJzWZDT0wkdSFJsqYAExYWFhoaKpPJPB4PtJ2AZuA2mw1KHtUyqTx48OC7777T6/V6vd7hcPjI&#10;O5MkCULIxIkTAwICEEJz584FeamqqmrWrFn3799nWVYkEnGCQS0a0X/Cz8+vuTrenzt3Djq+kCTZ&#10;t2/f9PR0sBmRJCmVSiGB3q1bN4lE0iy3882+ffugvhyPx3v55ZevXLnCeZ64Deimvm7dOpifbt26&#10;NU6Iev31161W6+LFi91ut9lsXr169b///e/CwsIzZ86wLFtYWPjvf//70qVLarW67rU3b96ESaMo&#10;at68eW+99dbvoUjdunXryy+/hJVQU4Dxuua5+mPwAwkODg4PD1epVHw+32azqdVqiqLgN2i32+ur&#10;a1dQUHD06NHy8nKj0fhUlRGWK/zA4bcJagpN00KhUCKRREREcGJeTTgLDoiO3EHks898+/btP/30&#10;U9+dmRoCTdNz587NyMgoLy9vxOUEQSgUilrqS5cuXZoYFeBwODZv3gzb3bp1S0xMvHXrVl0RCxCL&#10;xZ06dZozZ06HDh2aPi0YDAaDwWAwGMxTwQIMBoPBYDAYzHNGo9EcOXIkODjY399fJpOJxWKBQAAl&#10;yMABA4nL8vJygiAYhklMTKRpmqZpHo/H4/GoJ8yePfu3334TCoUymSwgICA0NDQiIiIsLEypVNI0&#10;bbPZPvvsM3hVvD43QE3BRi6Xq1Sq4OBghULh8XggJa3VahmGgZt6TV8+ePCgvrRmUFAQRVE9e/Z8&#10;6aWXFArFyJEjvZ4WGBi4ZMmSuXPn6vV6kUgEnV3qm7pn6j8RFxdnNpubLoqwLHvx4kXY9vPza9Wq&#10;1c8//wxhMAwDmd+wsLAmNhhvOJcuXYKNwMDA6OjovXv3wq5QKIR6dAihmJgYl8v18OFD2O3du3fj&#10;2l0QBDF+/PirV68eOnQIIaTRaFauXLlkyZKqqioQV37++eenDuJ2u1evXr158+bk5OS3335bIBA0&#10;IpL62LZtGyyYhljBQIDhREd/f//g4OCgoCCGYSwWC0VRFotFq9UKhUIej0eSZN21rdPpDh486COV&#10;D7IiwzAEQfD5fIFAAH4aryd7PJ42bdro9fqqqiqvJzxVcalFy5YtuZ4rTSQuLm7hwoUffPAByFoM&#10;w7jdbofD4fsqeGqo6sYdTEpKmj59erNEhRC6fPkybAgEgqSkpIsXLzocDvhrNnTo0FOnTrndbqFQ&#10;OHbs2NDQ0Ndff/33M6JhMBgMBoPBYDB1wQIMBoPBYDAYzHNGp9OJxWJouCKVSmUyGcMwkLd1uVzw&#10;jjzkOlu0aMEpLiRJggoCeWGCIFq2bLls2TKRSOTxeIxG4+PHj4uKiq5du1ZZWanT6aCX+FOD4VLS&#10;XE9yhmFYlmUYBmQhuDVXBKk+SJKEclivv/56y5YtEUKvvvpqA1OfHTp0eOutt3bs2GG32wUCQXl5&#10;udf26Q0EvEQsy6alpc2YMaPprSw8Hs+ePXtgu1OnTlVVVZzOwakasbGx4Oz5vcnKyoIENBQZe/Dg&#10;Aec+4Rq8kyTZo0ePrKws6Acjl8ubWP3pk08+KSkpuXbtGkIoPz9/y5Yts2fP/uCDDwwGQ8MHMRqN&#10;q1evTktLW7hwYadOnZoST80xQQdC9du8alFzwTMMA51goAag0WhkGAbcKl7VF6/Ar1IgEAiFQqFQ&#10;CIXF/Pz8AgMDg4KCAgICfvnll5ycnFpXgbXF6XRardakpKTU1FSdTvdMz+6VI0eOrF279t13361V&#10;vbBxvPzyy6D9UBSVnJx8586d06dP13eyV+kFIRQeHv7JJ5/QNN30eIB169bBRosWLWQyGbcAkpKS&#10;aJqWyWQIIYFA8Prrr8NfJAwGg8FgMBgM5o8ECzAYDAaDwWAwz5m7d+9KpVKQOsRisVgs5lK9NE1L&#10;pVKn02m328VisVKpJJ5QaxCWZe12+8GDBx8+fGgymex2u4+m3D7g+kzATa1Wq1Ao9Hg8NpvN4XC4&#10;XC4Y1of1JDExMTk5WSgU9uvX71nvzjFs2LArV67cv38fVJ/i4uLGaTAEQcyfP//kyZO3bt1CCF25&#10;cuXAgQNjxoxpdGAIoaNHj8IGn8/v0aPHb7/9BsoWtBKBvP/w4cObcouGc/36dTB8iESiXr16bd26&#10;FQKgadput8N3JJVKO3ToAIW5EEJDhw5VKpVNuamfn9/69etHjhxZXFyMELp8+bJGo3km9YXj8uXL&#10;KSkpmzZtahYN5tKlS5WVlegZrVHoybLnetpD5TFY7V5bv9QE6ukpFAqZTKZQKEJDQwMDAwMDA/38&#10;/CQSCU3TTqfTaDRWV1dXVFTcu3ePk+tqAnd3OBxms5lhmAEDBpw8eVKv1zdiEiiKGjly5IULFx4/&#10;fowQWr58Ocuyf/vb3xoxVC3Wrl0L3h0/P7/WrVtzbieSJGsKPBRFCQQCiqLqtld5+eWXP/3002b0&#10;oDx+/PjBgwcQQ1JS0q1bt7h1OGTIkK1bt8J2UlISVl8wGAwGg8FgMM8FLMBgMBgMBoPBPE+gO71U&#10;KuXz+dAHotYJFEUJhUKapuFNfDjI1gByxG63WyQSEQQBCWjfkCRZ1x/AjeZwOKxWq16v12g0fD7f&#10;arWyLKvVaqurq41Go81m46wVXlm1alXTc53+/v4rV6786KOPHjx4wDBMy5YtNRqNVqt91nFIkrx3&#10;7968efOWLl1aUlJit9sXLFjAsuzYsWMbHdvXX38NG2FhYYGBgdnZ2bDLqS9hYWHt27dv9PgNR6PR&#10;7Nu3D7bj4uIcDgfXPoSmaa6MVWxsrN1uLyoqgt3Ro0c3/dYqleqDDz5YsGABLODbt283eqiqqqrk&#10;5ORTp041URZCCP3vf/8Doc73Eq0JyI12u91isRgMhurqavjFWa1WUJUsFovT6eSUmLojREZGLlq0&#10;SCgUEgRhtVp1Op1GoykoKLh69SqMAOYzH4Io17HGZrOZTCaSJOVyea9evVJTU81m87NOAkVRoaGh&#10;s2fPXr16tdFoRAj9+9//HjFiRIsWLZ51qFpA3TmEUKdOndRqNdcPBvpR+b5WJBINGjTovffea94K&#10;YJs3b3Y6nQghpVLZtm3btWvXwvceHBwMf6/gtAEDBjTjTTEYDAaDwWAwmIaDBRgMBoPBYDCY54lW&#10;qy0tLY2Pj69ZTKzmCXCcJEmWZR89eqRSqTjFBd7Qh3f2nU6nw+Go1S6F664BL6TD+/UIIYqivKan&#10;uWS00WjUaDTgohCLxSzLQk2z6upqsNe4XC6v+eiBAwdCwbGm4+fnt2rVqvfffz8/P18gEAQHB0ul&#10;0tLS0ob09qj5RCdOnFAqlQsWLFiyZAmUYlu4cCFCqHEazMOHD0tKShBCBEF069bt/v37Go0GPhIK&#10;hTAhY8eOlcvljRj8Wbl16xbYKUiSHDx4cGpqKnSgIUnS5XKBFEGSZK9evdLS0uCj0NDQ1q1bN8vd&#10;X3vttby8PE6OagpqtXrZsmWrVq2q65nwQV5e3t27dxFCZ86cuX//PkLo4cOH9XVf94rH4/F4PFD4&#10;S6fTPX78mCRJs9nM5/Ptdnt1dfXjx49BQalvwSOE9Hr9Dz/8oNPpjEaj3W4H7edZzWdgwXE6nWaz&#10;2ePxOBwOoVDYoUOHsrKysrKyhhQP5HA6nTt27Jg/f/7kyZO3bdsGZrgxY8bs37+/Kb/NY8eOgZ4B&#10;rVbOnj0LUYnFYpFI5Pt527RpM2PGjJdffrnRd6+PEydOwEbHjh01Gs2jR49gd+TIkWlpaRBVeHh4&#10;u3btmv3WGAwGg8FgMBhMQ8ACDAaDwWAwGMzzJCAgICoqitNUIHVbU4Op6XHRaDSgkTgcDigRBm/u&#10;WywWu90eExOTlJQUGxublpbGCS0170VRlNVqrc8ZwDlgbDab0WiEJL7BYBAIBCzLgidGp9OZzWYf&#10;r/MrFIpm7O6gUCi+/vrrU6dOrVmzhiRJqVQaExNTXV0Nj1zfVQRBiMXiadOm/fjjjxUVFS6Xa//+&#10;/SqVauHChZ999pnVarVarQsWLGjfvv0LL7zwrCGdP3+eyzt37959165dMJ88Hg8mhGGYP8b+ghD6&#10;4YcfYEOlUkVFRXHNMAQCgdlshngkEknHjh0//fRT+KhLly6BgYHNcvfCwsIff/zRxwm11ETfhbwO&#10;HTr0wgsvpKSk1HfCtWvXcnNzEUJFRUW//vorQshoNDa8SBePx/MqY4DsYbFYdDodSZJ2u12j0fB4&#10;PFj8Wq1Wr9eDCaa+H47NZqvb06U+oKBfXZWIK/0HGw6Hg6ZpkiQlEkl4eHhVVZXFYvEtPQoEAoZh&#10;YEIMBsP69esXL178xhtvHDhwwOPxFBYWjh07tikazOXLlyGA0NDQ4OBgrtUKNKny+s1GR0d37Nhx&#10;6tSpCoWieY0vwIkTJ8AVJxAI+vTpc+zYMXDDIIQiIiKOHDkC223btv097o7BYDAYDAaDwTQELMBg&#10;MBgMBoPBPE8g1QspV6j9BQlN7gSn0wn9VxwOR2VlZVlZmclkIggiJibG4XAYjcbu3buDcELTdMuW&#10;Ld1u96xZszgrTM2hCIIQiUQmkwn6UtQNhitBBq/h2+12g8EApgSIzWKxWK1WH+/4+0igNw6pVPrG&#10;G2907959586dJ0+epGk6KCgIjAtgPXG5XDqdjs/ny2QyyF/TNE1RVFFR0YIFCxYsWADBb9q0admy&#10;ZW+99daGDRug1tPf/va3H3744VmtKtu2bYON6OhogiCg/wRCiBtHLpe/+OKLzfb89XPjxo1Lly7B&#10;dt++fTMzMzk1gs/nc5XoWrdubTAYSktLYbcZv6AdO3aAGagunG2rZu96Tw28XvXVV18lJia2bdsW&#10;IVRWVgYJ9JycnIsXLyKELBbLU40gBEHweDyxWOzv7x8YGHjlypWaH9U9HxY8QRA2m40gCLfbbbFY&#10;hEIhRVGwSMxms9ls5srueV3zfD7fayRcOUGhUMi1SCFJkvOu1Q0GbsEZ0SBmj8cjk8lEIhH8KQA1&#10;lBsN7iKRSJRKJXSjgcpgjx8//vrrr5ctW1ZWVgYTWFhYOGfOHK6D0TORn58PXwdBEImJiTdv3tTp&#10;dPCRXC4HuVehUMyfPz83NzckJGTQoEEwM08tTdYUNmzYAGspMjJSKpVyxQD79u17584d+BsoFoub&#10;2PMJg8FgMBgMBoNpCliAwWAwGAwG8yflPyNGWA0GoUQy/ZtvApqpqtWfk86dO58/f14ul0OvF5BJ&#10;wFEB7bvNZrPFYjEajeXl5T179lQoFBKJBJpGuN1uk8nkfAJUIevTpw9YE7p06QJiQFBQ0JAhQxBC&#10;LMu+8847x48fpyiqvhQwyBhut9tut0NHCoSQ2+3m7gKOnLoP0qpVq/Dw8GafH5Ikw8LCpBfkwAAA&#10;IABJREFUFi1a9OGHHx4/flyj0Rw6dMhms0kkEjghICBgwIABUVFRPXv2nDt37oULF1iWzcjIiIyM&#10;nDFjxvbt21mWtVgsK1asWL58+YgRIw4dOuR2u69fvz5q1KhDhw7JZLIGRnLo0CFoO09R1Msvv3z1&#10;6lUuFc7l96dPn968jw9fxMGDB3U63Y0bNzIyMuB4+/bt4RtkGCYxMXHRokUmkwkhBDYO8FgQBDFw&#10;4MDU1FTQ21q2bNlcBeIKCgo4h0EtCIKABuw0TYMYBtoG1MqDRevVzGG1WkeMGAEfwVL0EQBoPHw+&#10;XyKR+Pv7h4eHR0dHR0VFBQYG8vl8i8VSWlqq0Wg4hQzCqKugcKIj/KCsViuPxyMIgrOaORwOH/XH&#10;eDwewzCc1gKPDNtc06Zhw4ZJpVKSJCdMmAAfbdu27ZtvvvHahwkhBL+vuuYhiqLAyVHTzwGnSSQS&#10;uJdCoYByagihhw8f/uc///nwww/VajXUasvIyFi2bNnHH39cyxv3VLKzs2FMkUjUq1evr776CkKF&#10;Zjlwzptvvvnqq68+07BNIS8vD1RGWORpaWngiiMI4rXXXtu5cyecplAoYmNj/7CoMH8wVYWF2+fN&#10;s5lMjFS68PDh5x0OBoPBYDAYjBewAIPBYDAYDOZPCut2sx6Px+1+tl4K/w8ilUqhyz2oL263G7LA&#10;IMBYrVaTyaTX66uqqiIjI91ud0FBgUqlcjgcdrvdZrNBYTGj0RgeHq5QKCiKSklJmTdvXn2327hx&#10;Y0pKytGjR70mwX28hg9l0HxkxmfMmOHv799c01ILSOsPHToUITR16tT6TnvnnXeuXbtmtVrdbvcv&#10;v/zy3nvvjRs37ocffmBZVqPRrFy5csmSJVqt9uzZsx6PJzs7e8SIESdPnmxgPvrChQuwATaXf/3r&#10;X5CGFolE0KRHIpGMHDmyOR4XIYTcbveDBw82bNhw+vTputn/69evc6Xhxo8f73UEkUgUERHBuXbi&#10;4+ODgoKaJbbbt29zzW9qAl8Tn88XCoUikUgoFIKjCwwlUP/NbrfXt4rq87iQJElRlFAolEqlILe0&#10;aNEiIiLC398f6q2VlZUVFhb+/PPPZWVl1dXVNputVpU8giCgs0vdwUF64URHcO1AhFz1v/qKp8nl&#10;cljzcrkcvGLjx48HzTIhISEsLMzrVcnJyenp6ZcvX/YaDPdf+OnVvXUtNw9N05wLhyCIuLg4lmWv&#10;Xr2KEMrOzt60adOiRYs+/vhj6I/y7bffkiT54YcfNrzdjt1uX79+PWzHxcXZbLaCggLYhT9ECCGK&#10;orp27drAAZuFPXv2gOVLLpe3a9fu008/hYnq1KkT/LVECBEE8eabb/6RUWH+eDxP/qnwvAPBYDAY&#10;DAaD8Q4WYDAYDAaDwWCeM3K5fPjw4adOnaqqqoIUMLw7DwKMzWYzGAyVlZXQAUWj0eh0OrfbHRsb&#10;C5+2adOGK3DUQL777rtp06adOXOmPg0GqPkaPpcXri8T3apVqzfeeOMZH735efHFFzdu3AgKjdVq&#10;3bFjx4IFC0pLS6EKU1FR0bfffjt//vzq6uqsrCyWZW/duvX9999Pnjz5qSObTKbMzEzY7tixY2Vl&#10;ZUVFBezy+XyYlqSkpOZ6kNLS0lWrVnmVXhBCIL346OgDmM3mWbNmgThEEMTMmTObKzzOYVALkiRp&#10;mhYKhTKZTKFQQO0sgiCgXJ5er4e1yq0xr4OAgYZhGLlcHhAQEBYWFhERERISAiKHyWSqqKgoKSnJ&#10;ysoqLy/XarU2mw0UFN8xQxsYryYYVMN3UnPN+44zODh45syZcXFxCKGePXs23EqFEFq2bNns2bM5&#10;g45XnvpECCGCIEC45Y643e733ntv/fr1V65cYVn2woULwcHBH3/88SeffFJdXY0Q+uabb/r169ej&#10;R48GhpqWlgZxkiQ5ZMiQs2fPgugCbaIgyN69e8M8/DHk5eWdPHkStnv06PHw4cPHjx/Dbvfu3TMy&#10;MlwuF0JIIpEMHDjwD4sKg8FgMBgMBoOpCxZgMBgMBoPBYJ4/Uql0wIABv/76q9lsVigU0IWCZVlo&#10;x2I2mxmGadeundFoNBqNYrG4X79+TbkdTdMLFizIzc0tKiqqL4PP5Z3rew2/JiKR6G9/+5tKpWpK&#10;VM1F+/btR4wY8dNPPyGEKisrd+zYMWPGjAcPHkDBops3b+7evXvWrFmff/45vMi/YMECj8fjw1UD&#10;/PTTT9DyhMfj9e/f/8SJE5DkFQgEnACTnJzcLI9w8+bNDz/8EMqd1QU8Ulzpp6cCXzHLsp9//vkn&#10;n3ySkJDQxPByc3Pz8vLqHufsL2KxWKlUBgUFBQQEQPUtq9VaXV1N0zQ4q6CoV139Lzo6ukuXLmFh&#10;YUFBQVBijpNb0tPTKysrdTqd1WptiNzilfpMMKjOgkdPW/MkSX722WfDhw9vRBgIoZCQkPXr1z9V&#10;g/EBj8eDCYTGUQqFAqqlWSyWvXv3rlmzZty4cQUFBR6P59ChQ6Ghoe+8887q1auhX8vs2bP37t0b&#10;Hx/fkBsdO3YMNpRKZVxc3MaNG2GXYRhurpq+qJ6J27dvQ0k0Pp8/cODA7du3wyIPCgqKjo4+deoU&#10;nNa7d+8/MioMBoPBYDAYDKYuz/ayJAaDwWAwGAzmd0IqlXbp0qWqqqq8vPzevXt5eXm5ubkajYYk&#10;yRdffLFt27ZGo1Gr1arV6hdeeKHpt+vUqdOGDRtatWr1VPeMDwcAx4QJE8aOHdv0qJoFmqb/8Y9/&#10;jBo1Cnbv3Llz7ty5Tz/9FBL6Ho/n7NmzZ86ceffdd6Eel8fjWbRo0Y4dO3wPC211EEJBQUGhoaE3&#10;btyAXSgWhxAKCwuLjIxsevzbt2+fNGlSfeqLy+XS6/UNV19qkp6ePn369PT09KYFiHQ6HdeDvSY1&#10;BRiFQhEUFBQREREVFRUdHd2yZcvQ0FCVSiWVSoVCIY/Hg0pftUZo0aKFSqUqKCg4ePDgqlWrFi9e&#10;/M9//nPNmjWHDh26du1acXGxwWBwOp1eF6S/vz+IPYIa1DqHoiiuR0t9+Ha9cAQHBzdafQFCQkI2&#10;bNgQExPTiGtVKtXcuXO5ZjBGo3H48OG9evWCKS0uLt60adOcOXMYhkEIORyOLVu2UBQ1depUmJOy&#10;srIJEybcu3fvqTcyGAzcUu/Zs+eDBw/ARoMQYhgGNMjg4OBhw4Y14ikah9Fo3LVrF2y3atUKIcQ9&#10;SNu2bYuKioxGI+y+9NJLf1hUGAwGg8FgMBiMV7AAg8FgMBgMBvNnoVWrVn379uXz+SqVKjQ0NCoq&#10;qlWrVi1btnS73RqNBrSZLl26NFej+86dO69Zs6YhGoxvKIr66aefDhw40CxRNQsCgWDWrFngyGFZ&#10;9tSpUxUVFQsWLIBWGS6X6/Dhw/n5+e+99x6oMk6nc/Xq1eXl5fUNmJ2dff/+fdju06dPZmamwWBA&#10;CHF90RFCAwYMaHrkqampX331VX22JFBfvBaOayBqtXrq1KkZGRmNHsEHBEGQJMnj8QQCgVQqVSqV&#10;AQEBwcHBISEhgYGB/v7+UJEMKuzVVV8QQqmpqRs2bPjf//6XmZlZUlLiQ26RSCSBgYFQl69169ZQ&#10;oEwqlTIMQz2BJMlaaxsKdj1Vg3kqNE1PmjSpiYMghIKDg7du3fqshjaCIGw2m0AgGDFiBLRy8Xg8&#10;hw8fHjx4MFcH7NKlS2q1+uuvvwbFxWAwrF+/vk2bNsOHD4eOR+Xl5WPGjHnqvU6cOAHyBp/PHzBg&#10;wNGjR2FxMgwD6g5CqG/fvk2f0oZTWFgIIUFJtDNnzkBJNIFA0Ldv3+vXr0OELVu27Nu37x8WFQaD&#10;wWAwGAwG4xUswGAwGAwGg8H8iXjxxReHDBnCsqzBYLDZbGq1ury8vKysrLi42Gg0vvbaa83baKFz&#10;586HDh2aNGlS4zQYgiD8/PwEAoHdbl+yZMndu3ebMbYmEhoaunbtWmiQ7nQ6d+/eHRkZOXToUPjU&#10;brfv2LGDZdnk5GTIHVdUVAwaNGjQoEFDhgyZN2/ejz/+CEXMgGvXroHpRCgU9unT5+TJk6AK8Hg8&#10;TkgYOXJkE2MuLS398ssvwVXgFYvF4rvpS0Oorq4eP348Z2toRmAqwAcDMoxQKIRMvVAoFAgENE3X&#10;9L541WC8yi0BAQHh4eEKhaJ9+/bx8fHh4eEymQysNgaDQavVulwuo9HodDpBXeDi4fP5te7SdA1G&#10;qVQGBwc3vIeKbwIDA7/55psDBw7079+/IefD45jN5l27dnXo0CExMZFzvXz77beTJk0KDg6GM0+e&#10;PKlSqb777juYk8rKym+//XbgwIE9e/aESyorKz/88EPftztx4gRsREVFiUQizmtSs5hb01f+M7F/&#10;/37YCAgIiI2NvXLlCuyGhIQIBAKoE4iatSETBoPBYDAYDAbTaKhPP/30eceAwWAwGAwG44VL33/v&#10;cjh4fH6nV18VKxTPO5w/DoZhYmNjw8PDdTqdSCQSCAQURfXq1att27ac2aIZEYvFffv2TUhIOHLk&#10;iI/Uf10oiho1atTQoUMzMzPdbrfT6czJyRk8eDD3XvxzJygoqKqq6ubNmwghu92em5s7d+7cgoKC&#10;srIyhJDD4bh58+aoUaPEYvGdO3dYljWZTFVVVVar9eHDh+fOnTt79uy+ffvy8vIUCsUXX3wBRbfi&#10;4+O7dOmyb98+sKEonqzMYcOGDR061Kui0HDefffd27dve/2IIAi73W6xWOq7FrrHg7ZRs5O8V+x2&#10;e0VFBVel7VkpKyvzangiCAJ0F5FIJJPJZDKZRCLh8/lut9tisWi1Wo1GU11dbTAYrFar0+msz8oj&#10;FApbtGhBUVRAQECLFi2EQiFBECzLkiRpNBotFovb7YYWMnXVGoIgag4LF9ZSrWCi0JPuOM+EUqmU&#10;yWRt27Z97733mvh1c5AkGRgYOGDAgH79+olEIrlcXlxczA0O3yZFUQzDSKVSTvkwmUyVlZWTJk26&#10;f/++VqtFCFVUVBAE8cYbb9y4cQP6wVy6dGno0KGFhYUgS2i12rKysuTk5Nzc3KqqKoTQzZs31Wp1&#10;feat/Pz85cuXezwegiDGjh2bm5sL3imaplUqldPpRAhFR0dPmjTpD3PAFBcXL126FL64wYMHWyyW&#10;ixcvwjIYPXp0cXEx11Nn6dKlf56/RZjfCYtOl3X0qNvp5PH5SRMnPu9wMBgMBoPBYLyAHTAYDAaD&#10;wWAwfzoEAoGfn1/v3r0TEhISEhL69OkD7/v/Trfj8/m9evUSCoUIIYIg4uPjfbTUhrJONE0LBILz&#10;58+Hh4ePGDEC0tk3b96cPHmy1+4gz4sFCxZMmDABtouLi//73//OmzcvKioKjmg0mmXLlg0bNuyV&#10;V16BfLfb7TaZTFwXEI1Gc/jw4alTpz58+BAhRJLkoEGDTp06BSWPatqGunfv3sR0/OXLlzMzM71+&#10;BKKCyWSq71PuS6Fpms/ng9EEanDVF1VqaurvUYjM4/E4nU6bzWY0Gqurqx8/flxeXl5eXl5RUaFW&#10;q/V6vcVicTgcoKB4HUEikUgkEpPJRJKkxWIpLy+HS5xOZ61LSJLk8/l8Pj8wMDAlJSUlJWXFihVp&#10;aWkDBgyo+dQwG7XuApIGnEZR1BtvvPHUR+PxeAzDgNIwc+bMJhbu8zp+27ZtP/zww3Xr1mVlZWVl&#10;Zd24cePGjRuwnZmZuW/fvpkzZ546dYr7eebk5Bw7diwlJYUTAo8dO1ZSUjJmzBj4c+FwOBYvXrxj&#10;xw64hGVZGGfBggVQyZBl2e3bt3/00UdeQ0pLSwOVRSaTde7c+eLFi3CcIAhOrJ00aZJIJGreqfDB&#10;tWvXICSxWNyrV6/U1FRYFQqFolOnTtnZ2XDa8OHDFX8l2R6DwWAwGAwG86cFCzAYDAaDwWAwGLRn&#10;zx69Xg8OhpEjR0qlUnjvXigUBtRg2rRpW7ZsWbRoEcMwBEGYzebVq1f3798/ISEBctm3b99etWrV&#10;UxuY/2GQJPnJJ59ER0cjhFiWvXLlSkZGxtSpUzkvUUVFxbJly1JSUjp37gxHHA4HZPw5ON+Jn59f&#10;mzZtLl++DLvQ8h0hJBAIOnXq1JQ4XS7Xhg0bvGoSoK9YrVYfn4LvhGEYsVgMAoZIJBIKhdBtxatU&#10;4HK5vvrqq8ZFGxERERERUfc4uFKcTif4XSorK4uLiwsKCvLz8wsLC8vKytRqtdFotNlsLpfLR6N7&#10;giA8Hk+tT0mSVCqVfn5+7du3nz9//vz58zdu3Hjp0qVLly79+uuvycnJycnJAwYM4PP5X3/9tVQq&#10;rTkan8+vq8FAHp8gCJVKNX78eLlc7jUSoVCYnJwcGhoqEAhIkjSbzW3btu3evfuzTlrD4YSlWsTG&#10;xk6bNk0ikWzcuLFLly4IIY/Hc+bMmZKSkokTJ0KvF5fLtXnzZqVS2b9/f6g85vF4Fi9evGvXrl69&#10;eiGEWJY9e/bs+fPnFy5cyEkUhw8fzsrKqhWGwWDYtm0bbHfq1Km8vLy0tBR2/f39YfZomoZImhHw&#10;ol2/fh3iPHv27I0bN0AWNZlMO3fuhNPatm1rMBjy8/O53dLSUrVaDbtdu3ZtLn8SBoPBYDAYDAbT&#10;FGr/fwgGg8FgMBgM5i/IqVOnYEOpVEZGRm7ZsgV2Z86cuWTJkrrnG43GrVu3IoRKSko2bNiQkpKi&#10;Vquh+M/evXvj4+MnT578R8X+dL755puZM2dWVla63e5Dhw5RFMXn8202G9Squnfv3tq1a+fOnbt8&#10;+fK8vDyEkNVqdblcXH8XTiqIjo7eunVreXk5DMspIsOHDw8MDGxKhPfu3fNqfwF9haIoyHd7/ZTH&#10;4/H5fOi2IhQKKYoCG4rVarXZbDabDfrY11U7Lly4kJaW5sPtVB/BwcFBQUFcsw0OlmXdbrfD4TCb&#10;zSRJsixrsVhAq3M4HCaTSa/XcwJMfQ4YrphVYGAgiApQ4YphmPoqZdVl06ZNKSkpBoOBO8Ln80mS&#10;hKlACNUUeBISEu7du2c0GuHrhi416IlLhs/nK5XKlJSUdevWmc1mhFBJSYlGowkNDW3whDUzPB5v&#10;9uzZ8+bNM5vN0N/ogw8+GDBgwK+//sqyrNls3rhx48KFCysrK69fv86y7O3bt5cuXbpmzZqkpCSz&#10;2ex2u/ft26dSqd55550vv/zSZrNVV1dPnjx5165doKbodDqNRnPs2LE7d+7APDx69GjTpk02mw3u&#10;zk3d0KFDw8LCmvHRLBbL8ePHS0tL/f39GYahKMrtdldUVFy8eDEyMjI2NhYUFx6P169fv0uXLkE1&#10;NpqmBw0adOHCBVhUIpGobdu2zRgVBoPBYDAYDAbTaHAPGAwGg8FgMH9SVC1atOndO75Pn+CYGN7v&#10;Vn0LgxDSarUrV66E5HLXrl2DgoKOHTsGqcy1a9cqlcq6l8TExJw/fx46T1RWVlIUNWLEiKysLDCL&#10;nD17tn379lylr+eOUqlUKBRnzpxBCDmdTofDASYDLh3/6NEjhNCECROys7ONRiNCCPpeQKkluMTl&#10;chUWFubn57ueAEYZgiCWLl3q5+fXlAj37t3rVYCBwmIul6umllDzU/C+iMVihULh7++vUqn8/Pyk&#10;UikoMdD+pK6bBHC5XNHR0Y0QYBBCer2eK0hVCxB7OBHIbDYbDAa9Xm8wGEwmE1eCzGtIFEWBOSkq&#10;Kmrnzp1vvvnmuHHj4uPj4+LiYmJiGh5eUFBQly5dUlNTQTMAYLogQo/HA0W0aJpOSUk5cuQI6Elg&#10;eQHRi6tKd//+/X79+gUHB9+5c8fj8Wi12rNnzw4ePFgikTzDlDUrERERbdq0OX/+vMPhsNvtBQUF&#10;06ZNKyoqevz4MUJIp9OVl5ePGzeuuLgYSgKq1erWrVsPHTr09OnTMP+3bt3q379/VFTUzZs3PR6P&#10;xWI5depU69atv/nmm6+++urzzz8/f/685wmVlZVqtRqWPcuyYJUjCGLRokUBAQHN9VBms/nQoUMs&#10;y0ZERAQEBCiVSrlcLn2CXq8/fvx4UVGR2+2OiIh45ZVXDhw4AH9wwsLC+vfv/8svv4BOOXr06KSk&#10;pOaKCvNnhkfTIa1atendO753b1Vk5PMOB4PBYDAYDMYLWIDBYDAYDAbzJ0UVERHQsqUqMhKrL783&#10;x48f37dvH0KIoqhx48ZlZmbev38fIZSQkDB9+nSv7bVlMln//v1TU1N1Oh3LsoWFhS1atOjWrdvN&#10;mzchB3rv3r0BAwY8xwx1LWQy2e7du2sm/WtqMCzLFhQUhIWFDRo0KCMjA7L2UFALMs5ex2RZ1ul0&#10;ms3m7OxspVIZFRXV6L4g33//fUFBQa2DnAPD5XKBPFb3U5qmRSKRQqEICAgICQkJDQ0NDAxUKpUM&#10;w5AkCTID2E28mmDKyspmzpzZiIBJkjxy5IhXXw6qMXV2u91qtVqeAHYcH/YXkUgE6y0qKmrMmDGN&#10;CIwjJCQkLi7ul19+qXkQJo3H49lsNoghLCzs1Vdf3bVrF3gpBAIB9HqRSCSc8chut+fl5Y0ePdpq&#10;tRYVFbEsq9PpTCZT//79mxJhE4mMjFSr1dD1BDwr06ZNy8zMhKVSVVXF4/GGDRt2+/ZtqF+Xnp7e&#10;o0ePV1999cyZM1Bb7+bNm1OmTCEI4sGDB1Dg68cff7x16xZXyMsroNZYrda2bdtOmzatGXtTHTx4&#10;kKbpkJAQf39/kF7EYjHDMAKBQCAQ8Pl8mUxGEERhYeGQIUP0ev3ly5dhSVMUVVhYqNFoYJya1dUw&#10;/3/D4/NVkZHwT4XnHQsGg8FgMBiMd7AAg8FgMBgMBvNXZ+nSpdBkXi6Xjx8/fu/evdDvffTo0f36&#10;9avvKplM5u/vf+zYMYSQy+XKzc3t169fYGAguAQ0Gs3ly5f79+//J9FgVq1aBfWUasE5IcDo0KVL&#10;l3bt2t24cQMy7w1sZlNWVnb48GG9Xh8VFdVAK0xpaenVq1cLCgoKCgqysrIOHDgAAkBNwIchEAg0&#10;Gk1dqQO0BIFAIJFI/P39Q0NDIyIiwsPDg4ODFQqFQCAAfchut3Md7Os+jlKpTE5ObkjAtQgJCcnJ&#10;yYGKbbVgnwAajNPpBAsRbICjor5hubY6ycnJcXFxjQisJvn5+UePHgW7xosvvmi1WmGSQUKAcwYO&#10;HOhyuc6dOweTI5fLJRKJQCAAcYskSYfDgRAyGo2lpaVTpkwpKSmprKxECN25c4ckyd+1GcxT6dy5&#10;c2lpaW5uLkKorKxMqVS+8sormZmZICvm5+fHxsZ26dLl1q1bbrfb7Xbn5eW9/fbbISEhUHLQYrHc&#10;u3dvxowZarX60aNHz9S6ye12V1dXFxYWvvzyy82iwTx8+LC4uDgkJMTPz0/+BIlEwjAMFIUjSZIg&#10;CIFAoFarX3vttf/9739VVVUIIYqiRCKRXq+HcQiCiIyMjI6Ortv1B4PBYDAYDAaD+ePBAgwGg8Fg&#10;MBjMX53vvvsOUpkdOnRo2bLlkSNHIEW+bNmy4OBgHxe2bt1aJpNduHABIWS323Nzc8ePH280GouL&#10;ixFCVVVVAoEgMTHxD3kIXxw9enTt2rW18ssej8dut0OZKXheh8Nx586dwYMHl5eXc41eGs7169eP&#10;Hj3av39/f39/7uCJEydu3bp17969e/fubdy48dtvv937hEOHDh0/fvz48eOpqal11ReEECgHFEXp&#10;9XpoV1MTrv6YVCoFASY8PDwsLCwgIEAsFoNyYLFYTCaT1Wp1Op1ut7uu8tFoAQYhFBoa6sMEwxUi&#10;c9egvmJogEQi4VL5o0aNioiIaFxgHFu2bLl37x6E+t57712+fBl0F7DmIIT4fP6MGTOOHj0K9cco&#10;ilKpVFzxMYQQj8ez2+0Qc1VVlcPhmDx5clZWFvSEv3r1KkEQz1GDoWk6Kirq2LFjEGReXl7Xrl0j&#10;IiJu374Nk//gwYNevXoFBwffv38fPC45OTlTp04tKSkB2Uar1ZaWlnbo0CEjI+NZ7+5wOG7fvn3/&#10;/v0hQ4Y0Ue148OBBWlqaXC4H74tCoQARkc/nQ38j9KRtj8fjMZvNP/30U1lZGfwohEJhLQUoPT39&#10;0aNHSUlJjXakYTAYDAaDwWAwzQUWYDAYDAaDwWD+0ly8eHHDhg3Q8mTixIlZWVl3795FCPXs2fOd&#10;d96hKMrHtQRBdOzYkdNgDAZDSUnJnDlz7ty5A+WArl+/zufzu3bt+sc8S328//77XHkiDnBjIITg&#10;zXrYtlgsly9fLikpeSY3AIfRaDx48OD+/ft37ty5Y8eOHTt2/Pzzz2fOnDl79uzZs2cLCgp0T7Ba&#10;rT7GsVqt0GNGr9frdDrw6NQC5BlwwCiVysDAwODg4ICAAKlUyuPxuKb3er3eYrHY7XavtdQMBkOH&#10;Dh2eqb0KR0hICE3T9XWCAdga+B6NoiipVArKR3R09Ny5c32vvaei0Wj++c9/ut1ugiCGDBliMpku&#10;XboE/UvAjoMQioyM7Nev3759+6DonEKhgFw/0Lp16/fff3/AgAEnT56ERygpKfHz8xswYEBGRobD&#10;4WBZNjc3d9CgQc+x4JW/v3+nTp2gswsY0caPH6/X66Gtkc1mu3379pQpU8DBgxCqqqq6e/fuihUr&#10;8vLyoKF9eXn59evXG7fgEUJ5eXk5OTnDhw9/JrWDZdmMjIzKysrjx4+XlpbqdDqRSCQUCpVKpUwm&#10;UygU0GMGIUQQBFjB4AFhYaenp8NXRhAEn8+vWyaxsLCwqKiob9++jXsoDAaDwWAwGAymucDvBGEw&#10;GAwGg8H8pfntt98gvy8Sidq2bXv16lU4npSU5LX7Sy1Ikhw1alTr1q1hNycn5/vvv+d6MLjd7i+/&#10;/PL69evc+c4nPHr0qKioCLbr2juakdzcXOhMXhOojgXbnNEEIQQuAR81sp6KXq/Py8urqKhQq9Vq&#10;tbq+oeCmfD5fIpHI5XJolGI0GuEqs9lsNpsdDofvgl2QNOeMJlDpC4BWK9Dr3of+IZPJIpvQO2HG&#10;jBmvvPJKoy/noChKoVBwvpPp06c3saoVy7JbtmwBm4tYLH7ppZfOnTsHywwsFHA76xUrAAAgAElE&#10;QVRaQkLC3bt3DQYDQoggCBBgXn311VmzZh05cmTHjh0DBw587bXXvv76a3B4OJ3OH374wWazzZgx&#10;A46o1epJkyaB5et50blz5/fffx+2Hz9+vHnz5nHjxkVFRXFHvvvuu1GjRnEy2927d9PS0rZs2SKV&#10;SmHxNGXBI4ROnTr19ddf1/cplMJzuVw3bty4du3a2bNn9+7de/z4cZPJ5HK5Xnrppbi4uLZt20ZE&#10;RNA0DU2P6vppeDweTdPwX4VCIZPJuMHNZrPBYKi7wi9evHjr1q2mPBcGg8FgMBgMBtN0cGFcDAaD&#10;wWAwmL8uTqeTczDExcVpNBqoRYYQSkhIaOAgCoVi7969U6dOvXPnDsuyp0+fDgsL+/vf//75559b&#10;LBaXyzVv3rzt27eXl5dfuHBh8+bNdUdo37599+7dk5KSEhISBAJBszwaR3Z2ttForHnE4/FAYw8O&#10;giBomvZqNKl5Tq0j9akabrfbarXKZDJ4c5+maaFQKBaLpVKpXC4XCoWBgYGpqakkSWq1Wui+4wNI&#10;SXNN42sFAJ4A8MpoNBqaps1ms9Pp1Gg00CjeZrNB03uvMoxSqWxKqxUej7d169b27duDhtFoRCIR&#10;55+IiooaPHhwU0ZDCNnt9l27dsF2hw4dzGZzYWFhrXOEQmG3bt327t0LwkxQUFB6enrdoQiCGDZs&#10;WHp6+u7duxFCNptt3bp1K1euHDJkyK+//urxeB49evTBBx/s3r37OTYdGTNmzI0bNw4fPowQun37&#10;9vHjx2fOnPmf//xHq9UihG7cuLFnz57p06evWbPm8ePHLMuuWLFi3rx5vm1YBEHUXPO+bUxffPFF&#10;YmJijx49YBd8KgihdevWmUymbdu2hYWFrVy5UqFQ+Pv7h4WFQXkx+gk8Hi80NPTGjRt1f2U1g6nv&#10;U6glKJVKax70eDyLFi06dOhQs7SowWAwGAwGg8FgGgcWYDAYDAaDwWD+umRlZUHvB4Ig+vXrd+HC&#10;BUhGR0ZGxsbGNnwclUq1fPnycePGORwOt9u9Z8+eTz75ZNKkSTt27HA6nSUlJf379/dxeXZ2dnZ2&#10;9ubNm7t37z5nzpzu3bvXrATVRHbv3l0rcVy3GBe8pF/fCJD5hUplkAIG34APc4nVah06dGiPHj1E&#10;IhGYXQ4fPiwWi6urq3/++Wcf0RIEQVEUwzBKpTIkJCQ6OjomJiYsLGzp0qW12tJADC6Xy2azGQwG&#10;tVrN4/FsNptIJHK5XDqd7vHjxzqdjnPSeI2zvoz2M7Fr167p06dDrv9Z4fF4YrGYS5EzDLNq1aqm&#10;h8TJinw+v3fv3hcvXoSKVQghzm4VGRnJ5/OhFQpCKCUlxceAH3zwQXFxMZTa0+v1n3/++ZIlSyor&#10;K69du8aybFpa2urVq+fPn98Q09jvxPLlyy9evKjRaFiWPXPmTIsWLcaPH799+3Z48N9++61ly5YT&#10;J07cvHlzUVGRyWTy4TyD1Q5wBz1P8LqQ3G73f/7zn9WrVx89ejQvL6+kpOT8+fM1TygtLTUYDJ07&#10;dwa5BYBbcItQqVTabDYIrJaa5XK5wEbjcrmsVmstARUhBMavWlqL0WhcunTp8uXLGzqJGAwGg8Fg&#10;MBhMc4MFGAwGg8FgMJi/LseOHYMNsVjctm3bvXv3wm6bNm2Cg4OfaahOnTr985///Ne//uVwOOx2&#10;+9q1axcvXtyvX79Tp041vMBRenp6enr66NGj582b1/Qe7F4B3aLuwfrsL5AjpigKypRBShpaykON&#10;r/pS0mfPni0pKXn06FFZWZmPeMB8IxaLVSpVWFhYdHR0ixYtAgMDSZLU6/XFxcUZGRn79+9Xq9Ve&#10;H4QTYHg8ntPp1Ov1fD4fqmzpdDqtVmuxWEAV8xpkQECAj9gaSMeOHWfPnr1ixYpnvZCmafAJcUfG&#10;jh3bsmXLpoe0bt062AgPD/fz88vKyoJdPp8PHi+CILp168bVHyNJctCgQT4GlMlka9asmT179pUr&#10;VxBCxcXF69evnz17tkajgU4qcMe///3vz9EHs2nTppkzZ2q1Wrvdvm/fvgULFvTr1+/48eMej8dm&#10;s+3fv/+tt94SCoUmk8mH4ggLniv5Bd8OrDSQRmDN173w4sWL3bp1qy82iqL8/Pz8/f1reVk4FdPj&#10;8dA0rdfrbTab2WyWSCRcVUC3220ymex2u81ms1gs5eXlOp2u1vgej8doNMrl8lrzn5mZmZOT8+KL&#10;Lz7LRGIwGAwGg8FgMM0GFmAwGAwGg8Fg/qJYLBau5lLr1q2rq6u5XikTJ05sxICTJ09Wq9XQDaKy&#10;snL9+vWjRo26du1adXX1M41z8ODBc+fObdq0qXPnzo0Iwzd1BRgfyWjwo0Cve6FQyOfzISnscrns&#10;T+BardS6trq6mmuoUxOSJGmalkqlQUFBLVq0iI6ODg8Pl8vlbrdbo9EUFhampqYWFxer1WqLxcKN&#10;7FU+gdw01F9iWdZqtep0Oh6P5/F47Ha71Wo1m81Wq9XpdNanEk2YMKFh0/YUunTpAhs8Hm/SpEkZ&#10;GRm3b9/2cT6fz2cYppZf4c0335w7d27Tg6moqABRhCTJpKSkO3fucPl6TmZjGKZz58579+6FxRAe&#10;Ht6qVSvfwyoUikWLFk2ePBk0m+vXrx85cmTWrFmrVq0CUWfdunVDhgxp165d0x+hcbzwwgvfffcd&#10;/Hi1Wu327dvfeeedR48eZWdnI4T0ev1XX30F/W/qE+RAa+Tz+cIngJ4BOp/VarXb7eA+eaqqSpIk&#10;n89XKBQRERExMTGxsbHBwcGcpgIL0v0E6AWl1WpNJhOfzydJ0u12C4VC2LDZbCaTyWw2m0wmrVZ7&#10;9+5dr3f0eDxWq7VWITKr1Xrr1i0swGAwGAwGg8FgnhdYgMFgMBgMBoP5i1JUVMTVH0tKSrpy5Qqk&#10;p8PDwxveAKYWU6ZMuXDhwvXr1xFC9+7dW7lyZX1ljnyjVquTk5O3bt3asWPHxkVSH14Tx17tL5z6&#10;wjCMRCKRSqUSiQRqTNntdpPJZDQaSZK0Wq1cQtnrHSETLZfLQ0NDo6Ojo6OjQ0NDRSKR1WqtqKgo&#10;LCzMyMgoLS3V6XRWq7W+zDhILLUOwn2dTic4eGw2G03TJElCahuKMoFrwetTK5XKgQMHPnXGnorL&#10;5Vq7di1sBwcHd+/e/cSJE3VPo2kaqrFB849an06fPn3WrFlNDwYhtHHjRlh1crm8Xbt2GzduhMeH&#10;LwvOadGiRc36Y6NGjWrIyO3bt1+1atWCBQtMJpPH4zl27FhQUNDMmTPXrFkDwsZbb721Z8+ep2o5&#10;vx/x8fFTp06F/jf5+fkHDx586623Pvvss6qqKtDq4LT6FjyogwzDyGQymUwmlUqhGKDNZjMajXq9&#10;3mg0sjWoNQJFUXK5PCQkJCYmJi4uLjw8XCgU6vX6oqKiq1ev5ufnf/HFF5ziAu2LwDAH6k55eTnL&#10;shRFsSwL9cRIkoSOTVarVa/Xq9XqnJycoqIiOF73ERwOh8vlqmWCOX36dHMJjRgMBoPBYDAYzLOC&#10;BRgMBoPBYDB/Um6nprqcTorHi+3WTSiRPO9w/j8EmoojhMRicXx8/JEjR2C3U6dOSqWycWP6+/tv&#10;27btzTffvHnzJsgAjQ5Po9FMmzbt6tWrzdtDu25I9RUfAwFGIBBIJBJ/f3+VSqVUKkUiEcuyZrO5&#10;uroaVASuClmtfDRBEB07doyPj2/VqlVQUBCUV3r06NH9+/dPnjxZWVlpMBjsdvtTpwg0FchZ1/2U&#10;uzWcwHXUgHYdEFt9ZoVp06apVCrfd28INpstNTUVPanrlZeXxxVMk0qlXDacoiivLWeCgoKWLVvW&#10;rl27mrXImsLJkydho0OHDlDGDXZFIhF4vCDOO3fuGI1G+Gjy5MkNHHzw4MFFRUUrV65ECEGlr/ff&#10;f3/MmDG7d+92uVyPHz+eMmVKWlpaszxII6Bpev78+bm5uVeuXIHmNFFRUcnJyV9++SVIREB9Il/N&#10;BR8YGOjv7y8SiRBCZrNZo9HweDyQ+uqrvDdu3Lh+/fpZLJbi4uIHDx4cP368oqLCYDA4HA6WZRmG&#10;GTFiRHR0tMPhAMXFbDYbjcaKioqCggK9Xn/nzp2kpKSOHTva7XboDMQJMBDA7du3oQQcqIx1A4BS&#10;abUEmOLi4uzs7Pbt2zfLDGP+VNhMpryrV90uF0XTL/bt+7zDwWAwGAwGg/ECFmAwGAwGg8H8Sfn1&#10;q6+sRqNALJ6xdi0WYJodk8l07do12I6NjTWbzVyP9ya6IhQKRa128V7hutn7OEen0y1cuPCbb75p&#10;XCSVlZXHjx+vqqriUsZe71hfMho6YQiFQplMBg1agoKCoMCRXq8XCoXwnr7dbgeXSS2TCsuyvXv3&#10;djqdly5dKikpqaqqMpvNUA3Md9gCgQCaZID5gNNUQLCpez74YIC6rTXqm2GBQPDee+/5jqSBgN8C&#10;IcQwTEJCwoEDBzhNCx6hPpRK5eTJk19//XWFQtEskSCEfv31V71ejxASCAR9+vQ5c+YMlMyiKAq8&#10;SgghkUjUuXPnHTt2wHfRpk2boKCght9i6tSpV69ePXPmDEJIr9dv3Lhx4cKFJSUlZ8+eZVm2oqLi&#10;k08++eyzz5rriZ4VPp//0Ucfvf322xUVFW63++DBgwsXLuzWrdvx48fhBK+OKG7BCwQCqVQKCz44&#10;OFgmkyGEDAaDQCCAamBQ1A6sWrVW17lz51JTU3U6nd1ur3sLq9Wam5trs9l0Op1AIDh9+nR+fr5G&#10;o4GCfnDOr7/+arVa4+Pj5XI5wzAgwEBtvcLCwgcPHggEApfLBfKPVxHI4XDUWnVOp9NisTRtUjF/&#10;Uoxq9S+rV9vNZqFEggUYDAaDwWAwf06wAIPBYDAYDAbzV0Sn0924cQMhRBBEQkJCZmYm5EADAwNH&#10;jhzZlJH37NnD9ZKpC1ED1ACd4Oeff2YYZuXKlV7NEzUv3Ldvn1arRQhduXIFmq5DvrjRD8IZAsRi&#10;sVKpDA4ODg8PVygULMtWV1d7PB6LxWIwGIxGY33ejrVr1/p4NA6JRCIUCmmaFovFer2+vvMZhgEn&#10;Qd2P4CCIQDWP+GD27NmSZtI1L1y4ABvR0dE0Td+/fx92IXcP1JwfkiSnTJmSmJgYFxfHMEyzxACw&#10;LLt+/Xp49oiICIVCAYscIQQOJNhu0aIFTdNc/bHExMRnclkxDLNhw4apU6eCG6O0tHTTpk3vv/9+&#10;ZWVlTk4OQmjPnj0IoWXLlnFP7VXw8LpmmoXY2NhPP/0USrrZbLbvvvuupiZa39qABc/n80UikVwu&#10;DwgICAsLA22surra6XQajUatVgvGFK/Bl5aWej1OEIRKpZo4cWJQUFBCQoJIJLp58ya4pmqd5na7&#10;L1y4kJ2d3aZNG4VCIRQKQYkESc/f3x90Fx/WrrpVyJ76W8BgMBgMBoPBYH4/sACDwWAwGAwG81dk&#10;zZo1sAH1x7799ltIUyYlJdXtz9FwcnJyVqxYUd+n0OIbgAQ0VymrvqJGCKEffvihS5cuI0eONJlM&#10;cGTnzp3wSvv58+fr68jtFXjN30e/lppn1vQEiEQiqVSqUCj8/PwgBazVaqGNPI/Hqy8fXVMR4WYA&#10;IaRQKCBB7O/vDzcSi8VwQseOHS9cuOA1s0zTtEgkqllIqi4NzzWvXbu2V69evXv3buD59ZGWlgYV&#10;tyiK6t27d2ZmJlfXSyaTgao3derUd999t4k3aggnTpx4+PAhQogkyf79+6enp3PTxTBMWVkZQogg&#10;iB49ety8eZP7qBGx0TS9devWl156Cdbh3bt39+zZM3fu3KVLl0Ijk927d3ft2rV///65ubnHjx/f&#10;uXMn134GaNmy5eDBg9u1a/fKK6/49gk1jl69eqWkpGzZssXj8VRUVNRXZ68msBQpiqJpWigUikQi&#10;iUQik8lYlnU6nWKxWCAQ0DRNUZSPYnEsy8J6piiqY8eOvXv3TkpK6ty5M3eC2Wy22+3p6en1xQB/&#10;HKqrq4VCob+/f0BAAMMwTqdTq9VSFOV0Om02G9jO4E9HIyYHg8FgMBgMBoP5w8ACDOa5wbLsF198&#10;Af83+Nprr7Vr1+55R4TBYDAYzF8Fm80GL+8jhKKiopxOZ2lpKUKIIIiXX365KSNnZmbWpxCA7sLn&#10;8wUCAZ/PhzQrdC6x2+3w3rrXFvQsy65YseLs2bPHjh1rYBiQSubxeCBaSKVSf3//oKCgkJCQ4ODg&#10;gwcPNly24SwsnFPHa8eX+uDxeARBiEQihmEoilKpVH5+fvDRqFGjBAIBQkgikbzyyivcJcuXL9+7&#10;d6/X8RmGqVmvqRGEhoZqtVqbzeZ2u1NSUjIzMzntp3Fw9heFQhEfH7969WquzBfESVHUSy+91JRb&#10;NJxLly7Bhlwu79Chw7JlyyAYPp+v1+shWS8SiV566SUwJyGEOnfuLJfLG3EvkUi0efPm2bNnGwwG&#10;lmXPnz8fEhLy7rvvrly5EiSopUuXrly5sqKiwuvlhYWFGzZsQAi9+OKL3bp1e//995v4RdRl3rx5&#10;jx8/Pnz4cAPXKrfOoZOKy+VyOBxgunI4HFB27KmLPzw8fN68eUOHDg0ICIDRKisrKyoqNBrN0aNH&#10;EULHjh3T6/VeBSGQPDnbmVwuV6lUQUFBYrHY4XDweDyr1arX63U6HaiecEmtYLDfBYPBYDAYDAbz&#10;pwILMJjnhsfj+cc//gH/Zx4WFoYFGAwGg8Fg/jDKysqgThR0I8/OzobX8xmGGT9+fFNG/u9//+v1&#10;OORV4bV6sVgMb9MTBAHtGUwmk9lsttls0Ey+7uVarbY+9QWStjRNQ/NwhUIREBAQGBgYGBgYEBAg&#10;lUr5fL7L5TIYDGq1uqys7O7du6A2+YbTWkDwMJvNBoNBq9VCAlqr1RoMBniXn+tI4XWc3r17i0Si&#10;CRMmgBVGLpd37drV960XL15MEMTRo0erq6vrPqxUKiUIwm63NyLRTNP0vHnzbt26tX//fqfTWV1d&#10;/dZbb23atKlmrbBnZffu3bDRoUMHjUbz6NEj2JXL5ZBkb9euXY8ePRo9fsO5f//+6dOnYbt79+4P&#10;Hz7kxA+BQFBVVQXbUVFRCKGCggLuTOgz3wgSExO//PLLlJQUWLcHDx6MjIycMWPGunXrYHobMkhO&#10;Tk5OTk5GRsbcuXOb2H6pFkaj8dq1ayzLNsT+ghCCpwCLiclkAo8XdNDR6XRardZoNNpsNrCe1Lf8&#10;Ro8e3atXL61Wm5mZeeXKFbPZDK1xYJyGUNN5Bn8xRCIRTdNms5nP5z/VguN1wIafjMFgMP+HvfOO&#10;j6pK//+503ufJDPpQEhCl94DSBUwgIKyKEWaiygrKEhb3QUXdQUVKYIdlLK0Rax0pIi0QCAhISGQ&#10;nplkertT7++P58t9zS8zGZIJgd31vP/wNXPnzrnPvXNmDOdzP88Hg8FgMJgHCxZgMI8Mr9dLPw5u&#10;04zBYDAYDKal2bFjBzwQCASZmZlfffUVLKc++eSTzRk2JycHujzVg9ZI+Hw+dPGSyWRCoRCEBIvF&#10;YjQa4U52Ols77Ph0fyQ+ny+RSBQKRUxMTGxsrFqtVigUENlNkqTJZDIYDHfv3v39998NBoPZbHa5&#10;XB6PpzGdx4KB9WhQX4xGI5/PDwQCYrGYoiir1arT6Uwmk8Ph8Hg8YQPJgffeey8pKanxBwWWLVuW&#10;nZ39t7/9DTJF6l0EsVjM5XIdDkcjF9ZpfD7fpk2bli1bZjQaf/nll0AgcPz48RdffHHz5s3RuUBO&#10;nDgBPbg4HE7//v3PnDkD6+wsFosW0rKzs6MYOQpu3LhhtVqhmBEjRnz11VcwkZhMJugKCCGCIPr3&#10;73/x4kVQHOVy+axZs5pz0H79+o0bNw5cJm63e/PmzStWrMjIyLh+/XqTxsnNzX311Vf/9re/jRgx&#10;QiwWN6ckmr///e+0HhZMhDglmPB2u91gMHA4HK/XC0FBdrtdr9cbjUa73R55wh87dmzv3r1er7cx&#10;Xf4aCjSC3mI+nw/scSwWy+v10ia5pn6RMRgMBoPBYDCYRwhe9cY8Mnw+H/1vJyzAYDAYDAbzMNmz&#10;Zw88SEpKIgiitLQUng4ePLg5w9bV1cFyfD1C0+xjY2MlEgmTyXQ4HHV1dQwGAxZYoc1R6Aht27bt&#10;0KEDmFqkUimLxaIoymazGY1GvV6fk5NTW1tL36EPTZMav0Qb9m76YPuLzWaDv1UcDgeExjscDpB5&#10;7Ha72+0O2zkNITRw4MDY2NhGllGP9u3bb9++/aOPPsrJycnNza03PlgBaNvQfU+Qz+fDR1NWVrZ+&#10;/frly5cbDIYLFy4ghI4ePTpv3rxNmzZFocFs2LABRCCNRqPRaK5cuQLbeTweVCWVSvv27dvUYaPA&#10;arXS7qs2bdoghAoKCuApm812uVxQD5/P79mz55o1a+ClXr16JSYmNue4AoFg9erVBEEcOHCAoiiz&#10;2fz222+bTKYohnI4HK+99tqRI0fWrl0LskdzuHHjxrFjx2jlKRhwkITKnMETnslkBgIBu90OE97l&#10;coEJBiY8uL5CD0oQREVFRdgQKfpHQCKRqFSquLi4ysrKvLy8ervRLhyXy2W1Wo1GI/xKgKPIYrGA&#10;5EkX0JiveXx8fPv27e+7GwaDwWAwGAwG0xLgVW/MIyP4nk3I4C0vLy8vL2ez2W3btpXL5Y+wNgwG&#10;g8Fg/ocpLCysrq5GCBEE0bVr14KCAjq1ZezYsS1xRNq5IhAIZDJZTExMfHy8QqFgMpmgbcCar91u&#10;d7lcsDRcb121TZs2arVap9Pl5uYaDAZYh4WF4KZqLbTVht7IZDLD7hxsCIAccovFwuVywevgcDhs&#10;NluwAyZ0BJVKBSkv0cHlchcvXux0Ot9+++2ffvoJPAH0qwRBKBQKOBGn02mxWMKOwOFwOByOSCSy&#10;2WwgDNy8eXPjxo0LFy5cvnz57du3EUJHjhz56aefmtp9rqKiAhp5EQTRu3fvmzdv0sIDnSr/1FNP&#10;0Zk3LUpJSUlRURFCiMFgjB49+ujRo9DnliAIPp9P9x9r1aqV1+ulFccpU6Y0/9BCoXD16tX5+fkg&#10;+USnvtD88ssvY8aMieKbePv27Rs3brhcrq+++gohBLathnYOK8DA98Lj8TgcDmgaZrVaQU2BVoEO&#10;h8PpdIKZrKFhYX9IYOLxeDKZLDY2Nj4+PiEhISYmRiQSURRlt9tra2tD3Tn1VE+DwcBkMkmS5HK5&#10;fr/fYrHU1tZaLBaXyxWhDVqovycjI+NBmYowGAwGg8FgMJimggUYzCMjeAXBZrMtX758586d8A+t&#10;pKSkZcuWTZw4saEFEQwGg8FgMFFw8OBBk8l04sQJeMrn8zt16rR7925YTp06dWoz/8/bUAAMHerA&#10;4XAEAoFEIpHL5UqlElQZh8MBkTCQ7hC2P9LPP/+MEGpo2TcsXC6XyWSCPAPx5n6/HxpkgawSvHOE&#10;9Wifz+dyueAtHA4HrDDg13G73fTN+GHXgqdPn974ghtCIBCsXLkyNTV1z549wQYjiqJAT0IIyeVy&#10;tVpttVrBP0QQRK9evUaOHLlx40ZYhSdJUiaT2Ww2kKzOnz+vVCrfeOONFStW6HQ6hNCSJUuEQmGT&#10;1v23bdsGYgOfzx8wYMCWLVvgGgqFQvBPMJnM+wbePCh27doFD9RqdZs2bbZs2QJNxphMpsFgoD/u&#10;xx9//PTp0zAN4uLiMjIyHsjRBQLBjBkzlixZ8kBGW7x4sUAgePzxxyPvdu7cuZKSkoqKikOHDiGE&#10;7HZ7WBEuLGw2O2z/Opjw8MDj8djtdvhNAFcKeNQiTPjU1NSOHTsmJSUlJCSo1WqIkDGZTFVVVcXF&#10;xWfOnDEYDFar1e12g4JS7+108zGSJK1WK2REWSwWDofj9/tBZbRYLE6nE6xyYWtgMBj1PG0Px4OF&#10;wWAwGAwGg8GEBQswmEdGcAuyVatWlZWV0f8Mu379+uzZsymKmjx58qMrEIPBYDCY/3pIkvz0009/&#10;/vnnW7duIYRsNlvwoqdWq+XxeMXFxfB00KBBzUyrttlskXcg7sG4BzyGjRHeGFl6YTKZdM8roVBI&#10;/4FRb0yCIGDtmMlkslgsegGaIAg2m11Pkgk+Lt0WiU7/9gfR0GL0oEGDevbsGaHsxsPj8WbNmtW1&#10;a9evvvoqNzeX3h58XA6Ho1QqzWYzaDBXr17t1KnT3Llz165dCz3ZXC5XQkJCeXk51PzTTz+BBvPW&#10;W2+Bq+DFF19ksVijRo1qZFWnTp2CB61bt0YIgQEFIcRms+G6sdns7t27P4gLcB/u3Lnz008/IYR8&#10;Pl9ZWdnzzz8PHo56uwmFwp49ey5dupQuOzk5+UHVsHv37givwrSBeU4FEXZnl8u1YcOG/v3717NP&#10;7dmzx2AwIIQ2b94MH2hoezEasJ0JBAK1Wp2SknLs2LF69YSNYAEJBNQRmPDwJYKvAKgjDVXOZrMn&#10;TZqkVqtLS0vPnz9fU1MDIUkRxJJQKIoCBwxCKBAIQEYUi8WCxy6Xy+VykSQZwfrGYrGCBZjY2NiB&#10;Awc25tAYDAaDwWAwGExLgAUYzCMj+La7srKyAQMGPPPMMyaT6ZNPPikvL7fb7StWrMjKytJqtY+w&#10;SAwGg8E8Qjh8vt/n4/D5zVQF/pg4HI4NGzasW7cugnTh9Xp3795Nqyb9+vVr5kH//Oc/z5kzJ3Q7&#10;ne8N0Q5wqz6sk9psNpvN5nK5IltJAOhrBE3AEEIikYgWSIInSdgJA/4boVDo9/utVivUQx+roVQM&#10;hBCUBEvPwUIRbG9oFZjJZA4ePPjBenm7du3apUuXHTt2XLhwIS8vD+oJ3oEgCIlEAq4Ur9e7Y8eO&#10;5cuXjx8/fs+ePVC/x+NJSUkpLS31+Xw+n2/nzp2xsbELFix4//33wVUwbdq0oqKixoTBHD9+vLCw&#10;EA46atSo48ePkyQJL9HL383Mt288W7duJUnS6XTSNYTF4XC88cYblZWVMGFeeeWVB1XAsWPH6Pyb&#10;eoDEyGQyafUOIQQfRwT1Licn5+jRo/n5+RRFGY1GUHcifzUgYUUqlWo0miOaY7EAACAASURBVNat&#10;W6elpSUkJIhEIofDUVJSUk+AQQjRsUD1oGc1CJa0ABNZNEIIMZnMr776qpFai0AgQAjRzQ+Djw7a&#10;D90AEH4oQJjx+XzQ8Q8uXdjrAKE19NPp06eHzaTB/G9AEARXIKACAU7Q547BYDAYDAbzH0WY+54w&#10;mIfD3bt327ZtCzfude/eff/+/RCC+vPPP48fP54kSQaD8cknn8yePftRV4rBYDAYzH8TJEmePXt2&#10;5syZoYubkVm3bt1zzz3XHLnryJEjYf/HzWAwQPyQy+VxcXFarTYuLk4qlUK8tl6vr6qqqq6urqur&#10;s9lskOwSOohEImlknopQKISeYwihUaNGxcbGIoTS09M7deqEEKqtrZ0yZUplZSV9oz0Aa7uR17jr&#10;bYmw85AhQyJbIprJxYsXKyoqDh8+TKebIISEQuG4cePKy8u/+OIL+BNLpVK9+eab//rXv86cOQPV&#10;CgQCn89XWVkJb5FKpcuWLSsuLv7666+hMVfXrl337t173xD4t956C7JGZDLZ+vXrX3vtNb1eD+ND&#10;zgdC6LfffoOObS2K1WrNzs6+ceNGU984cuTIpUuXtmvXrpkFeDyeZ599NqwAA9ILiH8cDofNZkPw&#10;IbTzAtGx8e6QYKB9n1AoVKlU8fHxrVq1Sk5OjomJYTAYZrMZEnHu3LlTV1fndDqDfef1Ko/goQFo&#10;ASbybgwGQ6VSNTRCTEwMQiguLm7MmDGwceLEiW63e9CgQWFFoGCTHG3WoXXQehlOwXC5XIlEQj8d&#10;MmTIm2++GblyDAaDwWAwGAymRcEOGMwjg/73HoPBGDduXEJCAjzt379/ZmZmTk5OIBD4/fffsQCD&#10;wWAwGEzjcTqdCxcu3LdvXxTvXbhwIUVRY8eOlcvlD7YquJkdwr2NRiODwfB4PEKhkCAIkiTNZrPB&#10;YLDZbNBZqKEb28Mu5atUKnq9NTs7WyaTIYTS09OhKVZYSktLQX7gcDiZmZm5ublwRBaLVS/lPvQs&#10;Gnm+HTt2/OCDDxq5c3T06NGjR48e48ePD/uqSCRau3YtQqiurm7Tpk0LFizQ6XTQhs7pdAqFQqVS&#10;Cc2sLBbLhx9+uHTp0jFjxnz33Xc+n+/KlSvPPvvsN998AxczLCUlJd999x087t27d0lJSV1dHTyl&#10;W8D17du3XhTHA8Rms0F0jdvtfv/996NQXxBCP//88/Xr17/99tv27ds3p5i8vLyw6gu4UjgcDp/P&#10;FwgEQqGQx+MxGAy/3+9yuSDTHoJq7qvB0Jn2Uqk0NjY2OTk5JSVFo9GIRCKPx6PX6+/cufPDDz+U&#10;l5ebzWaSJKEN3X3hcrkNaTM0jZn2BEHQrikul0v/Vf+nP/1JIBBwOJyRI0eGvovNZk+bNm3z5s1h&#10;DxoIBAKBQL3mhJFdOKH2F71eb7PZxGLxfU8Bg8FgMBgMBoNpIbAAg3lk0P/eYzAYmZmZ9D+ueDxe&#10;QkJCTk4OQqimpuZRlojBYDAYzH8VDofjtddei059ARYtWrRr165t27Y1dDN7ZDp37qzRaKqrq+tt&#10;p9sKOZ1OgiD8fr/D4eByuRCy7XA4bDabw+EA70tDwdrQzqtNmzZ8Pn/SpEnQwigtLU2j0TS+Qo/H&#10;8+mnn8JjlUo1f/78N954w2AwwEE5HA5oRVGcOw2Hw1m5cuWj7aGanZ19/Phx+GuqoKBg//79L7zw&#10;wrp168Ck4nK5lEolQgg0mOrq6o8//njJkiUmk+nkyZMURV24cGH69OlffPGFQqEIO35eXp7RaEQI&#10;sdnsESNG7Nixgw59ofeZNWvWgxVgPB5Pfn7+L7/8Ul5ertPp8vPzEUJGozGCZnZfKisrp0yZsmPH&#10;jub4YH788cew2xkMBqgmEolELpfL5XKRSMRkMr1er81mM5lM0FkLvh2h057FYkmlUjC4JCcnJyQk&#10;KJVKJpNps9mqqqoKCwsPHz6s0+lsNpvH44kckoQQaijxhc/nu1yuZjZFSE1Nbdu27YwZMxBCYrG4&#10;R48ejXzj7NmzL126dPHixdCXoKTg7oL3LRI8RgghiUQCnRXz8vL27NnzwgsvNPpUMBgMBoPBYDCY&#10;BwwWYDCPjODkWx6PR2+nV1hQU241xWAwGAwG89577+3du7eZg1y8ePGLL75YvHhxFO+NiYnJzMwM&#10;FWAQQnSuA0VRILqwWCwQY9z3gOjvsP/3p5uPrVixojl+BZPJdObMGXjcp0+f27dvezweHo/ndrvh&#10;dnsul+t2u6PWYDgczurVqwcPHhx1hQ8EpVL50UcfvfLKK1evXqUo6sSJE1qtdsaMGRs2bHA4HIFA&#10;wGKxBGswRUVFW7Zsefnll+vq6q5fv44QOnfu3DfffNNQSsr+/fvhQXJyslgszsvLg6e0DSImJiY1&#10;NfVBnU55efmePXsuXrx47dq14O3QXKuZg1dWVj777LMXLlwI/nO0Sdy9ezd0IzTRYrPZAoEAbCux&#10;sbFyuZzNZpMkaTQawXHl9Xq9Xm/YSHmCIP72t7+53W6DwVBWVnby5MmqqiqDweBwOO5rW0EIMZlM&#10;iqLov6vhCxi2Th6PR5JkdH91M5lMpVI5adKkRYsWRfF2Ho/38ssv/+UvfwE9LyyNLIw2ycXGxs6Y&#10;MeOrr74Cj9TOnTtjYmLo1mcYDAaDwWAwGMxDpqXaAmAw9yX4H8yQFgt4vV6r1QqPYWkAg8FgMBjM&#10;fTl58uS3334bYQfi/yfCnuvXr//yyy+jK2Pu3LlhF7LhNn+fz0eSpMPhsFgsJpPJaDSazWabzeZy&#10;ubxeb0ONmOp1FmoOBw4cgAcCgaBXr16nTp3y+/0MBgOaREHaBJfLBXdOUweHqBv6z5hHi1KpnD9/&#10;PhgCvF7vvn37mExmdnY2bAENRqVS0Z6Vy5cvf/vttwsWLIBMPoTQ+++/H3ZG3blzBywLBEEMHjz4&#10;3LlzEOMR7Hfp27fvfVNkGsnJkydfeOGFzz77rJ764na7I6ccBeeIRJ7z1dXVUSeF0M3QQo8OMS18&#10;Pl8qlarVajCypKSkJCUlaTQa6J7H4/EgZD50BK/X+/bbb//1r3997733vv3229OnT9++fdtsNoOQ&#10;WW9ntVqdmZkZFxfXtWvXXr16qVQqLpfL4/E4HA6TyYQcmoauAMz/KNJ6eDxeTEyMQCBojtjWvXv3&#10;Dz74oCGvVWOgP1ySJAOBgMFgKC4ufvbZZ+FHw+v1rl+/HmRFDAaDwWAwGAzm4YMFGMwjg753z+/3&#10;X758mb7VtLa2tri4GCHEYDCaH4uKwWAwGMwfAZIk165da7FYwr5Kr0TDOiyLxYI1WViYDt3f7XZv&#10;3LgxukagvXr16tOnT9iXoLuXz+dzu90kSbruAUngEWIw+Hw+rFB37NgxLS0tiqoAp9P5xRdfwOO2&#10;bdsGAgH4kwMOIRKJ5HK5VCrl8/m0LEEQRGxs7H1H1mg0sbGxPB6Poqj169cfPnw46iIfIH369Fmz&#10;Zg18xDab7csvv+zSpUv//v1hSyAQcLlcSUlJtCRz9OjRw4cPL1++HEKASJJ84403du7cWW/Yzz//&#10;3G63o3vNpk6ePAnbYY7B46eeeuqBnMLGjRtfeeUVyOypR9jwdgDED5jqbDabnvMNTXiE0FdffUX7&#10;eJqETqfLzc0NWwOdASMQCMRisUKhUKlUarVapVLJ5XKxWAwzDaSRsIVVV1c35Hdp3bp1hw4dtFpt&#10;VlZWjx49VCpVIBBgs9mVlZUlJSWhHclAWWzoLIKPrlKpBgwYEPmsGQyGTCaLiYkBqXLQoEGR949M&#10;jx49PvroowiZQxFo3br12LFj6SlttVq9Xu8PP/zgdrvHjRsH7h+Px7Nx48YIJhsMBoPBYDAYDKbl&#10;wAIM5pFBO2ACgcC+fft+//33QCDgdru3bt1aUVGBEBKJRAMHDnykNWIwGAwG89/Br7/+ev78+bAv&#10;wbI4i8XicDg8Ho/P5/N4PC6XC7fGN7QkXVpa+q9//Su6Yl566aXgLJB6BAIBkGHo5ks+n6+hzmMA&#10;xL0ghLp27crhcKKrCiF07do18EwwmcysrKwLFy7Qi/hCoZDP58NlEYvFsFQNTY1mz56dlZXV0JgM&#10;BkMgEDz55JOvvfYaeD78fv+qVatKS0ujrvMBMmrUqKlTp8Lj6urqr7/+euLEiW3atIEtYDyiNRi/&#10;33/gwIH8/PylS5eCe8Dtdr/22mu0TIUQstlsdOB8hw4dDAYD/NmGEBKJRPAhZmVlNUcno9m0adMn&#10;n3wStskYxAWFbgetkZ7tgnvw+XwOhwNek7ATPhAIrF27tvk1h9ZDKzG0JhSsBkExjbFbde/evVOn&#10;TvHx8U888cRjjz3GYDBsNhtFUTdv3rx7925dXZ3RaAQLCH3oeiOAQyvs4GBQg3rGjBnTuXPnhkpi&#10;s9k8Ho/H47HZbNDbRo0aFZ12Eky3bt02bdrUt2/fpr7R4XAMHz68S5cu8BQ8diRJ7ty5s3379rQY&#10;XFBQ8MYbb5jN5mbWicFgMBgMBoPBNBUswGAeGcEZMAaDYfz48c8888yoUaPWrFkD/3QcMWJE4zM8&#10;MRgMBoP5w+L3+z/44IOwL4H6wuFw+Hy+WCyWyWQQBi6VSoVCId3+KOxi6/bt26MzwXTv3v3VV1+N&#10;vA8VROQ9pVIplKdSqcaPHx9FPTSbNm2CB7GxsYmJiRcuXICjs9lsWHqWSqXz5s1TKpVutxv2VKlU&#10;KSkp+fn5sAOXy5XJZDKZLC4ubtiwYWKxmMfjEQSxd+9en883e/Zs6ONUXl7+pz/9KWw0yMNnwYIF&#10;Xbt2hcf5+fl79+598cUX1Wo1bCFJkslkarVaeOr1erdu3er1eufOnQuL9V6vd/bs2bR74MiRI/n5&#10;+RRFMZnMgQMHHj9+3OPxwFNaJ+vZsyed5xcdgUBg8+bNGzdubCiMJ6z9BT4jFovF5XKFQqFUKgXT&#10;iVKplMlkIpGIlg3CTvgjR45cvXq1qaWC5BO6HaYWtN3zeDxOp9Nut1ssFovFYrVaHQ4HeL/8fn9k&#10;9VGhUIwcObJz584Gg6G2ttbr9V68eLGiosJsNkMETr33QgO90aNHt2rVKnQ0kKZCt9Pj8Hi8fv36&#10;gasJrieHw+FwOFwuVyAQdOnSRalUMplMgiBIkvT5fARB9OrVK+wVaCpdunTZunXr9u3bBQLBffuh&#10;cblc+Bx1Ot3WrVvnzJmj0WjgJbi2Fovlk08+yc7OTk9Ph+23bt06duwYDpjEYDAYDAaDwTxkmG+9&#10;9dajrgHzB6WkpGT79u0URQmFwiVLluTn5589e/bu3btw/13v3r23bt3anH7QGAwGg8H8QTh27NjH&#10;H38cup3ugESrLwqFQiaTgWwAS+Rw53vYRUmz2Txq1Cg6EaRJdO/ePT8/v6SkJIr3BgPeBXg8ceLE&#10;oUOHRj2U0+lctWoVQoggiKFDh1IUderUKThxiUQCV6NNmzbdu3e/cOFCVVUV3A7Sr18/oVB4+PBh&#10;2DM9PT0rK2vq1KkbN2586qmnYmNjjx07hhDy+Xy5ubmTJk1isVhFRUUURdlstlu3bmVnZz+Qtenm&#10;wGKxRo4c+dtvv+n1eoRQWVlZXFzckCFDLly4AHfDuN1uoVDIZDJB1fD5fDk5OdnZ2XK5/ObNm4FA&#10;oLa29vjx40OHDnW5XNu3b79+/brX6yVJ8sSJEwUFBd4gPB5P27ZtX3311WZm9nz55ZcffvhhQ6/6&#10;/X6XyxU6aWnvC62+KJVKaPZFT/hAINDQhPf5fGlpaU29+0ehUNy4cSN0qtN9/9hsNt1nzOv1OhwO&#10;o9Go1+v1er3BYLBYLOBDCm0aBoOIRKLq6mqbzebxeEL3YbFYcrlcIBA899xzgwcP7t+//9q1a194&#10;4YUhQ4a0atXq4MGDoWOCfBKsbFEURQsw6enpPXr02L17t9frRfcEG9qvM3ny5P79+1+8eBEaBno8&#10;ns6dO7/00ksRmps1CYIgtFrtnDlzunXrptFoSktLhUIhKHwEQQiFQplMptVq586du3LlSg6HA2as&#10;2tpaFos1atSoK1eueDwehJDf7+dwOHa73WAwTJ48OS8vD6xvFy5ciIuLa9OmTRQJTxgMBoPBYDAY&#10;THRgAQbzyKAoSqFQDBo0aPDgwdOmTRsxYgT8uz05OXnq1Knvv/9+dCs+GAwGg8H80Thw4MDZs2dD&#10;t8N6NI/HE4vFSqUyNjY2Li5OrVbLZDKBQMBkMiGUBQi7/utwOLKzs6MoiSCIkSNHXr58uby8PIq3&#10;o3uRFSKRCJZKU1JSFi1aJBaLoxsNIXTs2LHc3Fy73S4UCidNmvTjjz+Cv4fNZgsEAlguHz58eFlZ&#10;2e+//24ymRBCLBZrxowZx44dAy9Lx44dDx48mJ2d3aFDBxgzMTHx5s2b0G2MJMlr167NmTPHYDDA&#10;WZeXl3u93l69ejXTDtJ82Gy2QqE4deoU5LcXFhb269dPq9Xm5+fD5+7z+UQiEYTxwLnk5+dPnTrV&#10;6/Xevn2boqja2tqtW7du3rz5+vXrYQUMiqIg2sfj8bDZ7NTUVKFQGF21RqPxrbfeslqtYV8lCMLj&#10;8ZAkGbodzF4CgUAqlcbExMTFxWk0GrVaDbk+DAYD/CjQ8i7shL99+/bcuXObWvChQ4ca0hrpFmQU&#10;RXm9XnBm1NXV1dbW1tXVmUwmu90OVpKw9YCdJXiLSCTSaDQqlerll1/Oysp68sknly1b9txzz3Xr&#10;1q1Dhw7t27cPfu+xY8fCXkb4ZaA/R6gNqh0/fnxZWdmlS5dgTw6HE6xV5Ofnjx49WiKRFBQUgH0t&#10;EAg8/fTTUX/WDREfH9+rV68ZM2bMmDEjIyOjb9++Q4YMmTNnzuuvvz558uTOnTuLxeLk5ORz587B&#10;V/Xu3btdunRJTk7Oy8uD8/J4PDweT6/XC4XCrKysGzdueDyeTp06paSkJCQkNKeTIQaDwWAwGAwG&#10;0ySwAIN5ZMjl8qysrKysrP79+0skEq1WO2bMmJkzZ77wwgvDhw+XSqWPukAMBoPBYP472L9//7Vr&#10;1+ptpO0vQqFQLpfHxsbGx8cnJCTExcUpFAo+nw93wXs8Ho/HA/e/h66qp6enRyfAIISYTGZKSsrJ&#10;kyfh3vMmQRCEWCwWCoWw+MtkMlesWEHLHtFx48aNqVOnduvWLT09XSgUHjx4EBadIR0EISSTyUaM&#10;GPHzzz/fvn0bWpDFxMSMGzdu27ZtsNz/xBNPjBkzJnhMHo+XlZWVm5sLOShWq7W0tHTu3LklJSVg&#10;N7l06ZLP5+vdu/cj98G0atUqNTX19OnTkLuTl5c3efJkkiRBWwoEAiRJQhIMXBar1Xr37t3Zs2dX&#10;VVVVVVU1sl8cQshut586der77793u909e/aMwmqwa9eun3/+OXQ7SCxMJtNms4W2JoPmYxwORyQS&#10;KZVKjUaTmJiYkJAQGxsrk8lAxvDco6HYIalUGoUA4/V6Dx8+HGEHEH7cbrfdbjebzUaj0Wg0gvoC&#10;9peGOq1BzzSEUGJi4qxZs8aPHz958uR58+Y9/fTT6enp6enpSUlJDR1UKBRyudzffvst7OAEQUA3&#10;NlBfQP4RiURTp07dt29fbW0tQgjsO3DZ4Vp5vd68vLznnnvOarWWlZUhhGw2G0KoT58+Lacypqam&#10;ZmZmZmZmqlSq4O1isTgrK+vf//43fKC3b99+4oknvF4vFAamGRaLVVpamp6e3r59+/79+0+aNEki&#10;kRQVFanVaqzBYDAYDAaDwWAeDliAwfynQK8T0ZGeGAwGg/mDs2vFisvff3/z118T27fniUSPupz/&#10;XGbOnBkaSA5L1WAigfXohIQEEGBkMhmbzfb7/SRJOp1OkiRhCTh0PdpoNE6YMCFq34lWq23dujX0&#10;QSIIIi0tzWKx3HcRn8vlisVienmUIIhXXnll7Nix0dUAlJaWer1ejUbToUOHnj17isVijUZTXl5u&#10;tVrFYjGIBJBvcfz4cZ1OB2vWgwcPZjAYx48fh5rXrFlDZ6XQ8Pn8IUOG/PzzzxaLBSFUW1vrcrme&#10;e+653NxcMB9cunRp+PDhMTExzan/gdC6devS0tKCggKEkMvlunPnzsyZM4uLi2G1HWAwGHT+TW1t&#10;rclkmjZt2sWLF+12e5OOZbFYfv31VwaD0dRYdbvdvmTJklDRjo6y53A4kH1SbweY8DweTyKRqFQq&#10;rVabkJAQHx+vVqtFIhGDwfB4PC6Xy+Fw0BM+9OhcLnfixIlN9XNwOJyDBw/S142G9pf4/X4Ih4ck&#10;GKvVarPZQH2BGJiGvhRisZjBYPD5/H/+85+PP/54ampqPREiMu3bt79y5QoIEmGBi0aSJAgw7du3&#10;b9++/YEDB0CEg+6F0EINIQT72Gy2qqqqmTNn3rp1y2AwIISuXLnidDoHDBjw8Pt6icViNpt97tw5&#10;hJDD4dDr9c8++2xxcTHYYqRSaXp6uk6n0+v18+bN69GjByTH+P3+vLy8Nm3aPORqMS2BuabmwJo1&#10;V374oeDXXzs8/vijLgeDwWAwGAwmDHiZG4PBYDAYzH8oZbm5d3NySq9d84S0G/qDYzabDx06dOjQ&#10;oYkTJw4bNgxiD0KBW9fZbDaPxwtOxYBgDIlEAvfIs1ishmLJ6+rqQns9NQm6N5pYLH7ttdciLx9z&#10;uVwoLDiC+y9/+cuUKVOaUwNCKD8/XyaT8fl8GDk2Nnb48OFLly4dOHAg3PbBZrO7det26dKluro6&#10;uJ4sFmvIkCHHjh2DdefOnTtnZGSEHVyhUCxfvlwkEiGEAoHAiRMnzp07N3fuXLlcDjtMnz69qKio&#10;mafwQHjjjTeGDBkCj2/durVt2zZRkLTp9XrdbjeXy4XJQFHUmTNnPvroI6PRGN3h/vnPf/7zn/9s&#10;0lv27t0L5qFg/H6/2+12u911dXU1NTVhJzwoNHQMjEAgEIvFUqlUJpNJpVIwVHG5XLjRB3YOHUSv&#10;14ft5heZNm3aZGZmhn2Jll7sdrvFYjEajQaDwWg0WiwWp9Ppdrsbaj6G7uXMI4Q0Gk3Hjh2bWhXw&#10;7rvvPvbYYxF2gAAYhBCoZZcvX4YoIIQQJAPBhQIlBrbn5uYePHhw1qxZtKz4+eefg7D38Jk2bdqk&#10;SZPgcX5+/tGjR6dMmSKXy2fMmPHOO+8MHz68R48ey5Yti4mJobsaqlQqpVL5qArGPFi8JFl67drd&#10;nJzS3NxHXQsGg8FgMBhMeFj33wWDwWAwGAwG02xu375dU1Nz69YtLpdLURRJkj179oyJiYmNjb3v&#10;e4uLiyEyfdOmTQghkiSrqqroVyN4SuhVZjoSHJZ04UFDy9APipqaml27dsHjzp07m81muDMdIcRm&#10;s4N7FkFLtHpdjJKSktasWZOWltbMMiwWCwThwIo2ncbhcrmqq6thH7VaHRMTk5+fT2dmxMbGyuXy&#10;/Px8eNqrV68Ixojhw4e///778+fP9/l8Xq/3wIEDc+bMmTVr1oYNG1wuV11d3Z/+9KcdO3Y0/1ya&#10;iUgkeuedd7Kzs6urqymKAusA4PV6wffAYDC4XK7b7Yal+Rs3bkR9uEAgsHbtWoTQ66+/3si3gB0H&#10;AudBd0EINab7Gb0DnU0C4ofP56NTjsK2HXsgTJky5fz582Ffog/t8/norxtUErkeugVfc5DL5Zs3&#10;b54zZ05uA8vTtMIqFovbtWu3fv16KAl0WXiJfQ+r1Qr9yo4eParVamfPnv3hhx+CXWnJkiVffPGF&#10;Wq1uZsFRMH/+/MuXLxcXFwcCgePHj2dmZq5fvz4jI8PhcAgEAjabzeFwSJKEHxn4KYiNjS0rK7t6&#10;9WqXLl0efsEYDAaDwWAwmD8UWIDBYDAYDAaDaVm8Xu/OnTu9Xq9UKo2NjWWz2ZARnZeX99tvv6Wk&#10;pAwfPrzeW+7cuWOxWNxu961bt2Qy2d///ndIeg8LRHyHbqeXoaH5ks1mgw5gFEVZLJZ6HZBaYmH6&#10;8uXLsDjLYrEGDx58/Phx8C4wGAypVBphcTkuLm769OkjR458IOHeBQUFIpEIlmIJgggEAm6322az&#10;BTsPOnfuXFxcrNfr6dv/+/Tpc/XqVXiqUqmmT58e+SgjR458+eWXP/jgA4SQ0+n8+uuvly5dOmHC&#10;hF27dvn9/tra2tmzZ588ebL5p9NMhELh6tWr582bF+xtotUXAIxToT21gqn38TU0f/x+/7p16x57&#10;7LGhQ4dGGK2wsPDEiRMURW3cuNHlckWejREmvN/v93q9JEnabDaTycTj8WCSm0wmq9XqdDphwoPy&#10;ETpIfHz8qFGjIhy6IUaMGDFp0qR//etfYV+Fwuo5XSKfI21/QQg988wzUZREI5FIPv300969e4ce&#10;EcRIeJyenu5yueh+ZdADEFwjHA6HyWSCJAMKmdvt3r179+uvvz5hwoSdO3e2atVqyZIlJ06coM0o&#10;DxOFQrFp0yb4FZVKpVlZWW3atIEMGLVaTZJkZWWlVCoFZZHBYAgEAr/fr9Foqqur7Xa7CPe3xGAw&#10;GAwGg8G0JFiAwWAwGAwGg2lB/H7/nj172Gy2VqsViUQ8Ho/FYoG3wOVyWSyWqqqq/fv3Q+stg8Gg&#10;1+ulUimfz+fxeHw+v2vXrhwOZ/Lkye+88w49JgRoCwQChUKRnJzcqlWrzz77rN5xQX2ho7+NRiOf&#10;z6coSiQSURRlNpv1er3ZbKaXpMMuB48ePTo5OTm6E6co6vTp0/A4Li4uPj7+6tWr8FQkEoWqLxBH&#10;0b9//969e48dO5bud9RMKIpyuVxarbbelTebzRUVFUuXLnU6nbdv327VqtW3335LJ51wOJxBgwZt&#10;3boVLktiYmJjEiNeeumlnJwcUFlMJtNHH320fPnympoaSJG5e/fu8uXLV61a9ciz7n744YdgcQVE&#10;i+AdgtflQyH+f9C9ydaQjOfz+RYvXnzgwAGYSx6PB+ZGTk6OXq8HjxS4VRo6IqQZSaXShISEzMzM&#10;jIyMDRs2VFZW1qsZJjxJklartba2FjQkPp/v9XpNJpNOp4PGX2CvCVsqpMg0VEYEOBzOrFmzjh49&#10;GqFdW+M1TiaTSX9HhEJh1P3HgstD9z64nj17lpSU0H3eaNtT3759JJcXlwAAIABJREFUL126RMty&#10;AoGAy+UKBALo2sdms7Ozs6dPn/7qq68ePXoUIWS1Wjdt2rRs2bInnniiffv2NpuNyWSeO3eud+/e&#10;D3+Ga7XaVatWnThx4uWXX46JiQkEAiC3iMXiuLi4O3fu5ObmPvbYY7SMBBqM1+u9ePFit27dJBLJ&#10;Qy4Yg8FgMBgMBvPHAQswGAwGg8FgMC3Ir7/+ShCERqORyWRCoRBkAIQQ3KcPESxGoxGioePi4pKT&#10;kzkcDjT8YbFY0KpLpVJBoEVcXFxKSkpqaqpWqxUIBCRJVlRUFBUVMZnM0FBxEBtgPRpWYB0OB8gw&#10;IMkYDAa73R7BBEO3LIsCnU5H9x/r3bt3QUEBRHYjhOiIl4kTJ8bHx8Pjzp07d+jQIbpjReDu3bsM&#10;BkMkEnG5XNjidrshiT0xMVEul2dkZAwcONDj8eh0ups3b+p0OoRQQkICm80uLi6Gt7z00kuNORaL&#10;xdq6deuMGTMgR6SysnL9+vVLly41GAwgPn377bcEQbz55pu0vOR0Ol0uV71x5HJ5yy1hFxYWHjly&#10;JLhhV2ikSqhdgwamBPMeYEah+301JMOUl5f//e9/h8/666+/Dj3leodgsVigLyYlJaWlpaWlpWk0&#10;GgaDodfri4qKDh8+TPeyCyYQCHi9XqfTabFYGAyGz+czm80cDsfn8zkcDqPRaDQaHQ5HBMWRz+dH&#10;KCwybdu23blz5/jx42kTVdQIBAJ6AgwaNKj5neugdSFCSKFQPPPMMxs3bgQjC12qTCbLyMj47rvv&#10;4LIoFIrU1FT4nmZlZSUkJAwbNgwyjT755JOZM2eeOnUKIWS3230+X58+fQKBAPzKlZSUnDp1avDg&#10;wc0suKkQBDFhwoROnTrV1NTw+XwmkwnXEISW+Pj4srIynU4HyhaTyWSz2SKRCNyB165d69atG4wD&#10;bcoecvEYDAaDwWAwmP9tsACDwWAwGAwG01KQJHn79u3k5GRIAheJREKhkMPhgMPAbrdDJAmPx2vT&#10;pg3rHvRt2hDcQhBEVlbW22+/Dc6V0tLSS5culZaWGgwGp9Pp8/nCLnkHGwJgMdfj8cB6NEVR0IPL&#10;ZrNFXo+O3DYqMl9++SU8EAgEffr02b17N531DVkvCQkJL7zwgkqlivoQjaG4uFij0YDuRRAEWIKs&#10;VmtNTU1iYiJ8HAghDofToUOHW7duwbv69et35coV0AlUKlXnzp0beTgOh/PBBx8MHz7cbDYjhAoL&#10;Cz///PMFCxasXLmyoqICIfTNN9/0799/wIABv/7668mTJ69fv07HzNBkZ2cLBIJ58+YlJiY+qOtA&#10;s337djrnBiEE8yd4hwj2F/jsIFQDAu2ZTCbIHh6Px+12e71e+JRDp9N3333X0NI2k8nkcDhisTgm&#10;JiY5OblNmzbJyclyudzv9+t0uuLi4oMHD969e9dkMpEkCcpQhAlP95dzu91Go5HFYgUCAZIknU4n&#10;tN2jhaLQSubMmXOfyxeR9PT0adOmbdmypSH5qjGATw4eq1SqadOmNackhJDNZtu+fTtCiCCI7t27&#10;63Q6us8Yrb1lZmaazWbaVDRv3rxXXnkl7GgsFmvevHnXrl2Ty+UffPBBWloaRVG01JGYmFheXq7T&#10;6RoTbfXA0Wq1d+7cAfMTi8XicDhQmFwud7vdRUVFgUAgKSlJJBIxGAwOhyMSiVQqldVq3bdvH0EQ&#10;Xq83PT09JiYmKSkJfhYwGAwGg8FgMJjmgwUYDAaDwWAwmJYiLy9PIpGA7iIUCqVSKcSQIIRAawkE&#10;Ah6Ph81mq1Qq0Frotk4AiCuJiYnPP/98WVmZ2+0Odbo0BCxJQ+A85JlzOBy6DZfb7SZJ0u12N7Qe&#10;LRaLu3fvHt2JBwKBI0eOwOPWrVszGIyCggJ4SicupKWltbT6Yjab2Wy2WCzm8XigddEOiZiYGLlc&#10;Tgszfr//xx9/hHfx+fzu3bt/+umncE1atWrVpD5sMTExH3/88csvv2w2mymKOnv2rFqtXrhw4dtv&#10;vw0eoBUrViQmJubk5DQ0wsGDBxFCe/fufeqpp2bNmtWY7meNpLCwEPpHATAT6u0D0yb0vQRBgFLC&#10;5/OFQiHE6rBYLL/fT5Kk3W632+3gqAgVderBYrF4PJ5MJtNqteDo0mg0IpGIJMmqqqrbt2+fPXu2&#10;srLSbDa73e7Gixn0hKe9X2w2Gz53mPAejwckorBjCoXCrKysRh6rISAKhZ7tTYLFYtGKIPDnP/85&#10;NTW1mSV99tln0HGOz+f369fvu+++A4EN9CqEEJPJ7Nu378WLF+nGdFOnTo0wYK9evTZt2nTq1Cm/&#10;3w+dxyBbRSgU+nw+j8dz6dKlzp07JyQkNLPypiIQCAYMGHDmzBlQByUSCVgJRSKRUqkEOVwmk7FY&#10;LHC6wM8CQqh169Z0OlR+fn5hYWFGRkbr1q0fcv0YDAaDwWAwmP9JsACDwWAwGAwG01LcvHlTJpNB&#10;ijWfz6fVF3Qvx0UoFDqdThBCQJkIjtPw38Pn8+l0uoZaG/Xp06e0tLReJAYAg4Bs4/V6mUwmrEfD&#10;2iusRDfkBhg3blzUvY8qKytLSkoQQgwGo1+/flevXqXjVXg8Hph+nnvuuegGbwxGo/Hq1as2m02l&#10;UtFXHhZYbTZbbW2tUqkUiURwjzzkxJw/fx7em5KSghC6e/cuPJ08eXJTjz5gwID333//1Vdftdls&#10;fr//u+++i42Nfemll9auXetwOOrq6urq6u47iNfr3bVr16FDh8aMGbNixQqxWNzUMkK5fv16sP0l&#10;7EcfVuEDMxYIJxKJRKFQKBQKqVQKDb5sNpvRaGQymTC1wjYi43A4iYmJCQkJqampqampMTExLBbL&#10;YrFUVlbevHnzp59+qqmpsVqtENAS4RRYLJZKpfJ4PHRHu2BofwxMeBA1YTvdJK2h8ZuqtDXEpk2b&#10;hgwZAo8TEhJMJpPD4bjvu6A/YXDrueeff37s2LHNr+ff//43PMjIyGCz2bTjiv49kcvlaWlpu3fv&#10;hqfDhg0TCoWRx+zbt29eXt6NGzc4HA40owNFWSwWQ1+vwsLCuLg4utngQ4PH44ELB7o7QsMx2l/l&#10;dDrz8vISExMFAgG0KdPr9XK5HIQ6UO/EYrHFYrly5QpBEK1atXrI9WMwGAwGg8Fg/vfAAgwGg8Fg&#10;MBhMS+FwOFQqFd1VrF4LJoIg4CXwwUArMFoa8fl80NkJmjsNHDgQjBFCoXDgwIEIodatW48ePRoh&#10;9Nhjj928eXPQoEGhBVD3gGHp5V16Y0PB6TKZbPbs2VGfeE5OTu/evUtLS91ud/v27devXw+r3pBA&#10;gxDSarWdOnWKevwI6HS6W7du6XQ6NpvN4/E8Ho9erwcNxufzuVwuk8kkEonEYrFAIKCzWGpra0+f&#10;Po0QIgiid+/eV69ehUVzqVQ6YsSIKMoYOnTouHHjvvnmG7DdbNu2bfHixYMGDfrhhx+aNI7D4di9&#10;e7fJZFq3bh1tHoqaekcPq7VESH9hs9l8Pl8qlcbExGi1WpVKxePxvF6v0WjkcDiwfk1bTOrNq9at&#10;Wy9YsKCurq6srOz06dPl5eV1dXV2ux0MKxFqBuGHwWDI5XI+ny+Xy5OTk/l8/rFjx6qrq8PWT8fS&#10;0H6yyLMdIUQQxGuvvRahjMbz22+/wQOBQDB//vwdO3bk5uY2tDMdeENPRWDatGl//vOfm59HcurU&#10;KeiGx2KxHn/88dOnT9O6C+13adeuncFgoC9m//796xUTlilTpmzbtu3WrVvgqxOLxdD1C6QOt9t9&#10;/vz53r17P3wNJj09HaxUUBiEwdDztrCwsKCgALRYiqI0Gg3oUiDAeDweUG4IgigoKIiPj6ezozAY&#10;DAaDwWAwmOjAAgwGg8FgMBhMS0Gv+TYU00Kj0+lIkqQVF5IkXS6X0+m02WwIIY1G071790WLFkF0&#10;AVg0gklPT1+8ePF7770Xtgw4NJhpQreHZcyYMZmZmU0/4//D6/WuWrUK2p3dvn2bzpygF3bHjRsX&#10;9eAR0Ov1hw4dUqlUarUaujmBweXOnTuBQEAmk8GKP0Ty0CutPp9vx44dMIJAIOjcuTPdf6xjx45R&#10;90lbunSp3W4/cOAAQshut69bty6031cjOXz48F/+8pePP/64OSnx9Wio1VhjHDBqtVqr1Wo0GoFA&#10;4PF4IP/D4XBAqhCTyQwdpKioaPHixSRJ3rdBGUIIVr2hsRUEz9D/9fl8er1eLBa3atVKp9OFPQX4&#10;TtVTLyIfdNq0aU888UTkqhrJRx99BA/atm3L4XBoKxWosMF7Qlx8sOuFLubFF1+EqKRmsnXrVph1&#10;Wq02MTHx888/h+10bzcmkzlgwICzZ89CX7KkpKRnnnmmMSMLBIJp06Zt3LgROn1Bvj2DwYAZotFo&#10;7ty5c+zYsfj4eIQQg8Fo165d80+nkaSnp58+fVqv14NBByaSxWIxm80ajYY2uzgcDqPR+Ntvvw0f&#10;PlwoFIJZEH4TAoFATU3NuXPnBg8e/NDKxmAwGAwGg8H8T4IFGAwGg8FgMP+hdB0zxkuSLC6X/yCa&#10;Lz0SlEolJJN7vV63212vxRB0voJXS0pKhEKh3W63Wq1isVitVjMYjP79+wcCAciR7tu3b4QDsVis&#10;F154Ye/evdD4K5T7LnkHQxBEczK08/LylEqlQCBQqVRcLjc+Pv6HH37Ytm3bgQMHIN+Cz+c3Pta+&#10;Sdy4cUOtVsfExEgkEj6fTwswXq+XJMna2lqTyVRRUZGYmAg527BG73K5zp07ByO0bt3a7/fTi+bD&#10;hg2LuhiBQLBmzRqHw3H48GGEEBgRoubo0aPz5s3bunVrY9wJYamrq9PpdPTTCM24wgIZMOArEolE&#10;crlcqVQKhUKY4SaTSSAQgOcAJjlBEMGzzufzWa3WsJYOkBURQgKBAN4Yqp2AhYskSQh0cTqdbDZb&#10;q9VWVFQ0VHCT5vy+ffuef/755ruy8vLyoDcak8nMysq6cOECaKgIIZlMFqq11EOlUk2bNu3pp59+&#10;IMaR06dPX79+HR4PHjz4ypUrJpMJntIXB/qP0cJMt27dFApFI8fn8/nPPvvs0aNHwWEGTb3g9yoQ&#10;CKjV6ry8PIvFghDyeDwXL17UarW9evWSSCTNP7XI8Hi8QYMG7du3j8/nQ9SWXq83mUzQNI/+TRCJ&#10;RHw+X6/X//jjj+PGjYNEKIQQWGHEYrHNZiNJksfjtXTBmKjhicXdxo71ud1s7FXCYDAYDAbznwoW&#10;YDAYDAaDwfyHMnTOnEddQnNJSkoqKipyuVwkSTqdTrofDkKIoii73e5wOMDpUl5e3qVLl379+lEU&#10;BVaDph5LqVRCbPudO3eaUzOsfX/44Yc8Hm/BggVRNEEymUzQLQrOgslkSiSSMWPGmM1m6M7Uv3//&#10;lrgdPj8/X6fTJSYmSqVS6DAGNVAURZKkw+GAG9vhmvN4PDoYxuFwXLx4ESFEEESvXr2uXr0KbZrY&#10;bPasWbOaUxKPx5s3b96pU6fodk8NQXfKirDPiRMnPv7444ULFzby6HQfMIfD8fXXX9fU1BQVFTXG&#10;gBK5ThpwpYCHg97YyHFAa+FyuTKZDD4FiqIkEonP56urqwtrFwNXDQgwJEnCQj+fz3e5XFGfjkgk&#10;8vv9JEna7fbx48fv37+/mdLgxx9/DHWqVKr09PR9+/bBuYAJI8IbJRLJ7Nmzx48f/wB7Xp0/fx6K&#10;kUqlffv2XbVqFRTDZrNBF0EIderUqbKysra2Fp7OmzevSYdISEgYPXr0yZMnQb2g7SYEQZhMpoSE&#10;BPDxeL1e6P536NChcePG3Tdjpvmw2ezevXvn5+czmUyr1crlciUSiUAgAN8btCBzuVxQXkVFRUlJ&#10;Sbt27QiC4PF4brebw+FwudyamhoQzlu6WkzUiJXKYXPnPuoqMBgMBoPBYCKBBRgMBoPBYDCYlqJ3&#10;796XLl0ym81w2zWs+oGDwePxOJ1Ou91us9lMJlNMTEzv3r2bebjExMQDBw48/fTTxcXF0Y2wePHi&#10;bdu2QWenf/zjH3369OnVq1eTRqisrLTZbFqtlsvlQio7nGltba1YLOZwOB6Pp6ljNpLLly+r1WqR&#10;SCQUCkUikUQioZs4QSci6Dskk8kqKipcLhfc6e/3+z/55BPYTSKRdOjQYdOmTbBOPWDAgKjtJjSf&#10;ffZZBPUFZAxat4jQsA5Yv359nz59+vTpE/oS6HwIoZqaGuh7dvPmTQi2eSDQNhS32w3N8cxmM3TM&#10;s1gsDocDeuhBjlFDg6SkpDAYDKFQyGKxfD5fvU5lkNrC5/PpnJJ6BcDgfr/f6/XCRVMoFHV1dffV&#10;t8LCYDBef/316urqL7/80uPx2Gy2CRMm7N69u3v37lGMhhCC4BN0L0morKyspqYGXqJtHzweD+w+&#10;NFOmTBEKhY1s/NV4SktLv//+e3jcr1+/O3fuVFVV0XV6PB6EEIPBGDp06LFjx+CDSEtLg45hTUKt&#10;VrNYrMLCQrqnX11dnV6vl8lk8COAEAILoEAgqKurO3jw4NixY8Ut72tMTk6uqqoqKirSaDTwgyCR&#10;SMD3Bg4YUIj9fr9Sqbxx40ZaWhr4eOjGd6DRtnSdGAwGg8FgMJj/bbAAg8FgMBgMBtOCTJgw4fDh&#10;wyBFwG3g4MmAu/htNhvc7z98+PAHcrj4+Pjdu3fPnDnz+vXrYcM8IsBkMs1m89KlS9988024QX7+&#10;/Pm7d+9u1apV4wexWCxSqRS6USGEKIpyu912u53BYCxatGjo0KFnzpzJzs5uUmGNwePxQEMhLpfL&#10;5XIFAkFwhAZBEAKBgCRJLpfL4/GYTCbYJkAf+vXXX2G3Nm3akCRJJ9YMGjSomVVdu3btxIkTYV+q&#10;5yABewSoC0BDMsaHH37Yrl07q9UKT3ft2mU0GuFY+fn5jakquJkY3ZMq+NWwBhSQr2DSGgwGHo/n&#10;8/n4fL7H4zEajbW1tVarFVrqNRR3D58OJMREmJwajUav19Odu+qVAQRfHIlE4nQ6nU5nU509FEVt&#10;3rx51apVBoPhwIEDfr/fZrMtWLAAemo1aSjg66+/hkZzfD5/wIABO3fuhPyV4EX8RYsWtVAAUj32&#10;7NlTV1eHEOJyucOHD9+yZQsd+gLqC0JIoVCkpKTk5OTA06gTj8aPH3/y5Mm7d+8yGAydTud0OqVS&#10;qVAopG1woMLSkUunTp0aPXp0S2sbFEXl5ORkZmby+Xzom0d3HSQIgs1mi0QiUIaEQqFer/f7/Ww2&#10;m566DYUkYTAYDAaDwWAwTQILMBgMBoPBYDAtiFarHT58+OHDh91uNwST0LeEO51Ok8lEEMQTTzwh&#10;Eoke1BGTkpKOHDny7rvvbt++PTjzIzLQBuqbb75ZuHDhnDlzNm7c6HQ6S0tLn3nmmSZpMHfu3ElJ&#10;SQGRAyEEOpPZbE5LS6MoSqlUtlCodXFxscViiYmJYd6j3g4MBoPNZrNYLBaLxeFwqqurod2Qw+G4&#10;efMm7AD9x8BHghCaPn16M6v69NNPHQ5H6HZQX9hsNnQ6gvvuweHh8XggVSXUIAL8/vvvkyZNKiws&#10;bEwBcCAOh8Pn8yUSiVKpjI2N1Wq1cXFxcrnc6/W+8cYb9d7CYrHoBfpgQDV0uVwWi4XNZgcCAejs&#10;BOEudXV1JpPJ6XTSAkzoCHCawVu4XG5CQgI8njBhAsge6enpBQUFS5cutdvtYU8qVN0RCARsNtvl&#10;cnk8nsbIMCwWC66tTqd79913V65cWVdXd+rUKYqiioqKFi5cuHbtWmiS1iS++eYbeJCWlsbhcGBe&#10;IYRot4dAIIjaXtMkXC7X5cuX4XHHjh3dbndxcTFMsGDVrUePHoWFhXQ6UXMmfFZW1nfffZefn6/R&#10;aJRKpVgslkqlfD4fBA/QNgiCgIZvxcXFJpOp8WEzUQOiC3zlafUFAA0GXgUx8ubNm126dIGvns/n&#10;83q9FEVhBwwGg8FgMBgMpplgAQaDwWAwGAymZdFqtYMHDz5z5ozNZoPFPoSQ2+2G3lOjR49+gOoL&#10;zZIlSyZNmrRt27Zz585duXKlod0yMjIee+yxzMzMf/zjHxCKsGnTpiVLlkyePHnbtm1er7e0tHTi&#10;xInnz59vTDOumpoaPp8vEokgBwL8JQ6Hw2q1pqWlkSRpMpm6dOnyQE/0/xAKhfU6O4USvHAvFosJ&#10;gjCbzR9++CGsxUskkoyMjPXr18M+o0aNamb/MbPZnJubG/YlUF94PB50SwP9gL5cdrsd/BwN3YPf&#10;kPpCDxustcTGxsrlcqFQ6Pf77Xa7wWCorq4+ffq0TqcDh0Q9wq440/3HSJK0Wq0Qq2M0GiFOw+Vy&#10;2Ww2q9UKAozf7w+rgrRr1y41NRUh1LFjR4i7FwqFHTp0CN0zPj5+6dKly5cvD3uaYWGz2Ww2G0xm&#10;YNYJuw+Hw1GpVJ06deJwOPv370cI3b59e926dYsWLbJYLOAF2bdvH0EQ77//fpM0mAsXLuj1eoQQ&#10;g8EYNmzY6dOn6UZqPB4PLsgTTzxBC04tytmzZ2Hu+f3+Vq1avfvuu7W1tWDCs9vtILCxWKxhw4bt&#10;3bsX5lh6enpGRkbURyQIQqFQmM1mPp8PPwICgYCeSywWSyQSQf86gUAgl8v37Nnz7LPPSqXSB3G6&#10;DcJkMkGDDG70V69seInBYNTW1oJTx+12w48hKEktWiEGg8FgMBgM5n8eLMBgMBgMBoPBtDjJycnJ&#10;ycm1tbVer/f8+fNyubxt27YikahF1x9TU1PffPNNt9t97dq1ysrKffv2Bb86aNCgTp06paWlyeVy&#10;hJBEInn99dd9Pp/JZNqwYcOKFStqa2u///77QCBQXl7+zjvvrFy58r5HzM3NlcvlICcghAKBAHSs&#10;YrFYfD6/pqaGJEk6DOPBkpycfPXq1eC716H3EQ0Eh8BLbrcbHCFsNpvuP5aWluZ0OisqKuBpVlZW&#10;qI2mSeTk5NDdzIKBzmNcLlckEsnlcqVSKZVKeTxeIBBwOp1msxkqpxt5hRUzoI0YNFZSKpUajQZ8&#10;LUqlEnwkDoejrq5Op9NdvHhRp9MZjUabzeZ2u30+X+TGSiwWK2ykCggwKMgKE5ysQ5IkSZIej8fn&#10;8zXkQVm9enXjI+6HDRt24sSJo0ePNnJ/AGQYhJBWq/X5fFVVVW63G1b/aScEWB+WLVuGEAIN5vr1&#10;61u2bFm4cOHq1atB3Nq7dy9FUevWrWt8L7ItW7aAd0qpVLZr12779u2wncvlwgUhCKKF0o/q4XQ6&#10;v/zyS/DYeTyeDRs2BL9K25v4fH51dfX169fh6WOPPSaTyaI+qN/vz8vLa9WqFYfDYbPZXC63nuAB&#10;c55+lcViXblypYX8cDQejwfa+sG0h0Z/NCArAj6fr3Xr1larlSRJSOcyGo3dunVr0fIwGAwGg8Fg&#10;MH8EsACD+U9hde3qF4UvqgTRNJ7GYDAYDOa/ArVajRCaMGHCwzwol8vt2bMnQmj8+PERdpsyZcqu&#10;Xbt+//13hFBFRcWGDRsWLVqk0+kuXLhAURSs4UbWYKDXllQqhZwPuN2eJEmDwZCSkgLOCYVC0XIt&#10;fXg8Hn33utPpDM7Q9vv94Cz56aefTp06VVRUJBAIwL0BWSMMBqNPnz6XLl2CNfTk5OSnn366mfXc&#10;unUr7HaCIFgsFpfLFYvFKpVKo9Go1WqhUEhRlMVi4fP5cOlAzAh1k7DZ7KeffjohIUGlUolEIoIg&#10;YLG4qqoqJydHr9cbDAbQWiJ0A4sARVEsFgu0ltCXQF+BVmlgL4CnsMYN0TVhj9ijR4+2bds2vgyR&#10;SPSPf/xj1KhRK1asgMCeJtGpU6esrKx33nkHwnL8fj+tviCECgsLP/7447Vr1xYUFOTn51MUdf78&#10;eZVKtXjx4r/+9a+VlZUIoX379j399NOPP/54Yw6n1+tpW9KAAQOKiopqa2vhKa04pqWlNT9VqDHo&#10;dLpTp07dtxubzWZ777336KdN+nRCoSjK4XAQ96gndSCEgl9iMBhCoRDa1oEA3BIQBMHn80EX9Hg8&#10;LpdLKBTShYGLy+12Q9M/+Pmy2Wx0NFdcXNzDsSthMBgMBoPBYP63wQIM5j+CXH3u6srVw9KGqRAW&#10;YDAYDAaDeTTs2LHjqaeeunr1KkIoLy/vs88+mzNnjslkunXrFkVRGzdupCjqr3/9a+gbSZK8ePFi&#10;fn5+cnKyUCjkcrmw3ePx2O12Foul0WiMRqPBYOjbt2/L1d+5c+fTp0/b7XZYZw8EAhBFQ1FUfn7+&#10;J598cv78eWgSFQqLxZLL5QcPHoSnffv2bb5TJ6x7AxagwQ0gFArlcnlcXJxWqxWLxYFAAMI5nE6n&#10;zWZzOBwkSYbqVWDsMJlMNTU1oLWQJNlUrQW0E4RQqMADBpGGBBi6MZrP54P1dHpLBL8OQmj+/PlN&#10;TbYXiUSjRo3i8/lbtmy5du1a499IEMSJEyfS09OnTp26detWkCKcTufKlSt3795dWlqKEMrJyfnx&#10;xx/ffffd5557zmKxBAKBn376SaFQLFq0aNWqVfBBzJw5c8eOHY2ZtHv37gXvFJfLHTZs2MaNG8Fm&#10;BDofXMwBAwY06fSj4+TJk/Pnzw/rYYrMmjVrxGLxtGnTojsuQRAqlQqkOJge9Tr40UIdaHWgwVRX&#10;V7eoANOtW7cbN26IxWJaFebz+QwGIxAIgOjicrnA7yIWi+12Ox3NpVQq+/Tp00wPHAaDwWAwGAwG&#10;gxBivvXWW4+6BgwG7ancc0h1yFppnRg78VHXgsFgMBjMHxQulzt+/PiTJ0/qdDqEUGVlJUVRs2bN&#10;+u233xwOB0VRxcXFI0aMUCqV9FsCgcDx48fPnj3r9XrVajWHwzGZTARByGQyMJfU1NSwWCyFQmE0&#10;Gnk8XlJSUss5YEQiUWlpKXQ8AwHG4/GQJLlmzZqVK1fm5+fDTe5h8fv9Z8+eNZlMELs9Y8aMTp06&#10;NbPUPXv2VFVV1dsIrcNo9SU2Nlaj0UBMC5/PhzwVu91ut9sdDofH4wmbp1JaWlpcXFxTUwMdkyJ0&#10;/UIIicVikUjEYrEEAkFMTAyoU8x7QC566Lsaip+hoXs30a5xSFIBAAAgAElEQVSXCDXMmjVr9uzZ&#10;oa6IxpCSkvLkk0926NDh7t27YUNraAiCgE5uCCG/319QUDB06FCZTFZYWAinU15ePm/evNzcXMiJ&#10;uXz5ckZGxsyZM//973+DglVQUJCWljZw4MBLly55vV6v17t///4BAwbEx8dHOC40KwMBpkOHDj16&#10;9Pj222/hqgbnoKxdu5bWJluIM2fOTJ48GUw/TcXv9x8/fjwuLq5jx45RzHwGg2E2m+12O6QxwSQH&#10;iQ4hRFGU2+2GcCObzWYwGBQKBYfDKSkpCRsC9KCQSCS3bt0C/xNCiP5NcN7DbrebzebKykqpVOpy&#10;uUwmU11dXevWrXv06IHVFwwGg8FgMBjMAwELMJhHjz/gf0f/TqGs0OPwPCN6RsgWPuqKMBgMBoP5&#10;g8LhcEaMGPHZZ5/BknpxcXFcXFx2dvbZs2ehh8/3338/ZMgQler/HKvbt293uVxarVatVsvlcolE&#10;IhQKSZIsLy+HXlgVFRUJCQlsNrumpkapVCoUihatPy0trbS01GAwQLOskpKSadOmnTt3LqzGUI9g&#10;veGXX35JSUlp165dczSYCAIMm80WCAQSiUShUCgUCsiAQQi5XC6LxWIymcxmMzhgIosrNKBtEAQh&#10;FovBdSESiRQKhUAgYDKZDAaDxWIxmUw6xIUeE5SqUBMMhLvc99CNqU2r1b777rv0nIkCJpOZmpo6&#10;adKkyZMny2Sy+P/H3n2HR1Vn/wP/zJ16p2cyyWRSCUkoAYHQolIFkRUrCBKkIwiCICKIuNZdqSJV&#10;miuiGKQJKmLoICBIBw01CaT3yfTe7u+Ps7m/mExCSAjxu57X47PP5M6dO58p2Uc/75xzIiLy8/OF&#10;QiFU4UAthVAolMvlQqGQoigYc+JyuTIyMkaPHm00GiEd0el0OTk5kydPvnz5MpTFnDt3rl27dlOm&#10;TPn++++h51t6enrPnj3btWt35coVaKr23XffPfzww1FRUbUt79y5cytWrIB1Tpo06fjx4zdu3CCE&#10;8Pl8uVwOb9Ho0aN79+7d4HegPk6cODFs2LCApUv15Pf7Dxw4oNVqG5Y+ajSay5cv0zQNrf8YhoEM&#10;w+fzuVwuKOqyWq0Gg6GgoKB9+/bQKrBdu3YNXvBdwXf+5s2b7Eqg4ZjD4WAXU1paGhsbGxoaKhaL&#10;ExISevToodVqmy4nRgghhBBCfzcYwKDmd7n08ptFbxIN0Tv0kYWRD4c/3NwrQggh9JdgLi93Wq1u&#10;h4MnFDbsb+dRA0il0vj4+EOHDsHW/9WrV5OSkjp37nzhwgWYpLJ///4+ffqEhIRkZmaWlJRotVoY&#10;Iy+TySQSiVgshlHbPp8P/rrcZrMplcq8vLz27dsLBIKmXn9cXJzb7c7Pz8/Kypo/fz47iuNepaWl&#10;xcbGNmZ3uLYABuIQgUBA07RYLIaKAah9MRqNOp0OZmNAbzEYHl7z4hRFCQQCpVIpEAgEAkFISIhY&#10;LKZpGoIWPp9PUVTA6hlCCJfLpWkaulTBemru2kMGU9sV6i8iIuK7776Lj49vzEVYNE137tz5scce&#10;mzRp0qRJk1q0aFFUVASVFrDpDzegBRYhxGKxFBUVjRw58s6dOxUVFYSQ8vLy6Ojo5OTka9euwTmF&#10;hYVDhgwZNGhQamoqIcTj8aSnpw8ePDgoKOj69etQ4nPs2LFx48ZV66nF+uijj+7cuUMICQsLGzZs&#10;2BdffAFDa2DaPJyzePFisVh8X96EgGw229NPP2232+s+jS1JqcOBAwdatWrVpk2be10Dn8+HLzD7&#10;9YO0w26322w2CDyMRmNJSUmHDh1omrZarRaLpUkrYAghGo1GoVCUlJQYDAYYrQTrMZvNFRUVBoOh&#10;Xbt2ycnJYWFhWq228Y0H0QPm83qtFRXwrwpCCf4ZH0IIIYT+ijCAQc3vvdPvXdZeJnJCfERgEAwN&#10;H8qlsOQfIYQQWTlixK/ffns5La1Nz54SpbK5l/M30qZNm5iYmKNHj3o8Hq/Xe/ny5WeffVaj0aSn&#10;p/v9fqvVevv27YEDB+7fvz8sLAzSF7lczmYwMHmF3eotLS3l8XhqtTomJuYBLJ7D4Wi1WkLI66+/&#10;rtfrG3Op/fv3R0VFNXiD+MiRI7dv3w64QhgDw+PxYKsa0heTyaTT6crKyiCAqaMFGUVRwcHBEDzA&#10;depISlQqVXh4uEqlatWq1eTJkx977LHHHnts3LhxR48ehf16+KRqFglVHfHSsHcgPDx8165dCQkJ&#10;DXv4XSUkJAwbNqxr164dO3ZMTEzU6/VBQUHQ2K1Vq1Y5OTmEkPLycr/fP2TIkPT0dOhB9/vvv3fs&#10;2DE+Pj4zM9Pv95vN5rNnz77wwgsGg+Hq1auEEIfDce3atVGjRnk8ntu3b8N4eWhoVrOHWElJyapV&#10;q6xWK4fDeeaZZ6xW6/Hjx6GRHTvdJCkp6fnnn4cuWE1k4sSJ6enpAe+CzxEKoeA23KjjahkZGePH&#10;j29AFUh4eHheXh70QPP7/R6Px+VyQcsvttyEy+UmJCS4XC6TyaRWq6Ojo+/1We6VSqWKiIiwWq2l&#10;paV+v7+oqMjhcLhcLo1G07t37wfz/0uoiVTk5X0+efKprVuv7NvX86WXmns5CCGEEEIBNOF/BiBU&#10;H0an8ZD9EBERwiFEQPYY9pQ7y8Ml4c29LoQQQuhvbciQIUaj8e233yaEWCyWJUuWLFiwoLS0dN++&#10;fX6//+TJk5MmTXruueeg4ZVEIoHuT7BjC7kCwzAej0cqlYrF4tzc3L59+z6wxdtsttGjR5tMpjrO&#10;YTeX60gXfD7frFmzNBpNwxafkpJy4MCBmsdhGjmMxNDpdLC/DwNgbDabwWDQ6/V1pC914PP5bdu2&#10;hdvPPvssNHyLiYkJuMe9cePGf/7zn7BrD9kAdO6qCuppXC5XfXq4VaPVanft2nW/al/q0KZNGyjX&#10;GDFiBHswMzPz6tWrkL4cO3YsMjJyzJgxa9eutdlsXq/3yy+/fP/99/v27XvkyBGYDfPmm28uWbKE&#10;y+Vu2bKFEJKXl7d8+fLZs2ebTKZTp04RQvbv3z99+vTVq1fLZLKqz759+/aSkhJCiFgsfuSRR9av&#10;Xw8VSzwej8fjQZHNmDFjmnT6y9mzZ48fPx7wLjbtg/+Fg1DWww7vqfmoW7du7dmz57nnnrvXlQgE&#10;gkceeWT79u1Wq1WlUkFJFvxfgc1ms1gsNE13794dmoDZ7fa4uLh7fYqGkUqlPXv2hNu3bt1SqVQh&#10;ISEP5qkRQgghhNDfHAYwqJndqLiRL84nAkI4hPAICSFbMrbMSZrT3OtCCCGE/u6GDBly8ODBo0eP&#10;EkKKi4uXLl365ptvVlRUnD17lmGY48eP83i8WbNmCYVCkUjEpi+Ay+VKJBKHwyESicRisV6vT09P&#10;12q1TVoEABiGWbRoUX5+fsB7YZGcSqRyIEptdR5ut3vhwoVt27bVaDT3uhKVSiWRSKDqotoK2QAG&#10;nsJsNgsEAoZhnE4n7FPbbDaPx1NbAAMDYwghDz30kEwma9OmzcMPP0wI4fP59a/XiY+PX7t2LQwm&#10;YRgGPhqPx1NzHoxAIHA6nVDVwePxPB5P3VeG0xYuXPgA0pfaJCQkbNiw4dVXXy0tLfV4PDt27Jg6&#10;derQoUO3bNni9XqtVuuaNWvefPNNvV5/6dIlhmEKCgq2bt26cOFCiqK++eYbQsjNmzfXrl37xhtv&#10;GI3Ga9euEULS0tIIIVUzGJfLdfbsWbjdoUMHp9MJvcgIITRNQ/oCtUdN+mLXrFkTsPkYRVEURfH5&#10;fD6fLxAIoEsb9GeDZlww5CZgj7tPPvmkAQEMIUSlUrVp0yYrK6u8vJzH4zkcDoZhpFKpVCrt3r27&#10;XC5nO4BxOJwHFsBU1bp16wf/pAghhBBC6G8LW5Ch5uTz+6YcnJKlySIqQgSE+Alxk0sXL01vP53P&#10;DdxlGyGE0N/Hqa1bvW43TyBIGjQIW5A9eCKRaMCAAenp6dDKSafTlZeXT5w4MSMjQ6fTEUKys7PV&#10;anVSUhJMMan6WGhd5XA4IFHweDwURUmlUmXTf463bt2aNm1awLuq9f6CGgXYpK7jgsXFxTKZ7NFH&#10;H73XlYSFhf3000/wXlUDeQ8UIrjdbofDAfMwLBaL1Wp1OBxut7tmFsISi8VQzTB//vzx48d369ZN&#10;q9VqtdrQ0NB7WuHVq1d//PFHQgifz+/fv7/JZIInrfa8Ho/H7/dzOBypVPrPf/7z+vXrEB3VxOVy&#10;hUIhvLdOp/OZZ55pxmHmarW6ffv233//PSHE7XbfunXrxRdf9Hg82dnZhBCTyZSVlTVixIji4mJo&#10;VZeVlcXj8WbMmHHq1KnCwkJCSElJidFofP311y9evAgFVZmZmYmJiWyZ0ZkzZ1auXEkI4fF4o0eP&#10;PnPmzPXr1wkhFEWpVCoINkaMGNEU5V/Xrl27cOFCZmbmrVu3du7cWbPeC9qOwaghmUymUCigVaBY&#10;LBYIBPCdhwqYgF8zg8EQHx/PvtJ7IpFIsrOztVptSEiIRqOJiIiIjY2NioqiKAomwRgMhuLi4k6d&#10;OgUHBzfg+gix7Ebj5bQ0n8fDEwiwBRlCCCGE/ppwni1qTh6/Z595HxETAh0RKEIEpCK44mLhxWZe&#10;GUIIIYQIUSgUX375Za9evQghDMOcPXv2p59+euONN2DICiFk06ZNmZmZsIF76NChr7/+esCAAV26&#10;dOnSpcvDDz88aNCgkSNHbt269c6dOzKZDDa1m9r+/fsDHmfHpQiFQrFYLJVK5XK5XC6XSqU0TQuF&#10;QghjAgYGW7ZsKSoqasBiRo8eHfA4FMFA9GKxWIxGo8FgMBgMJpPJarU6nU7IPALujENJCiEkMTEx&#10;MTGxAasCPp9v/fr1cFuj0fzjH/8QCoUURQmFQpqm2XZVcCbcaNmypUKhMBqNUD8kkUjEYjG/UkxM&#10;zCeffNKvXz947NGjR+fOndvg5d0XHTp0mDhxItzW6XSfffbZ0KFD2VAhMzNz7969I0eOhPImv9+/&#10;efPm7du3f/zxx9CfimGYX375Zc+ePW+//bZarYZHzZo1CzrLeTyezz77DA6Gh4dHREScO3cO3iuB&#10;QMDWCUGN0f1y+/btd999d8CAAePHj58zZ87s2bNnzpyZm5tb80yKong8nkgkkslkarU6IiIiJiYm&#10;NjY2JiYmIiJCrVbLZDIY1xTwa+/3+0+cONGwRYaGhj722GOFhYVGo9Hn83E4HIfDYTAYKioqKioq&#10;ysrK8vLyOnTo0NSFQQghhBBCCP0VYAUMak5LTyw9wj9CNISICeERwhDiIcRFIhwR/SL7NffqEEII&#10;NTOsgPkrEAgE0dHRO3bsgL+Uv3PnTlhY2MCBA8+fP+9yudxu96FDh0wm0+TJk3fs2LF///6SkhKT&#10;yWQymcxmM9RzZGZmXrp0ad++fXl5eU899VS1Wpn7bvz48TXbMUHtC+xHSyQSthpAKpXCHjSU7NRW&#10;EGA2m/v379+iRYt7XUybNm127dplsVhqO4GdxuGpxA7nqO0hUMFACImIiBg8ePC9Lonl8Xjef/99&#10;QgiHw3niiSdcLtfJkyehzxhUsUAo5ff7XS4XPOTFF1/MyMi4cuUKIYTH44WEhEilUiiO4XK5DodD&#10;p9NNmjQpJyentLSUEHL9+vXCwsInnniiwYtsJC6X261bN7fbffnyZUIIDIGfMmXKpUuXoIgnJydH&#10;JpM988wzly9fhuqfP/74o3///sOHD9+7dy+0z8rIyAgLCxs0aNC5c+egMunnn3/u2LGjVqudN28e&#10;tPPS6/UHDhzQ6XRer9fr9TqdTqvVyjBMx44dJ02aVHeJVT0VFBQsXrx44cKF6enpFouFHdjjcrlq&#10;NoWDT0QoFEqlUpVKFRYWFhERERERERoaqlAoBAIBh8OBldfRhUyn07366qsNW61CoWjbtq3D4cjM&#10;zHQ6nWzQWFZWFhwc3K9fv6ioqGasjkL/M7ACBiGEEEJ/fVgBg5rTwfKDRE4InxBO5T88QsRkUfoi&#10;t7f6GFiEEEIINYtHHnlkx44d7Jz2r7/+2mw2T548GSaRGI3G9evXG43GOkaDwNSNX375JS4ubunS&#10;pXcdItJgFy9eDJh2sPvREokE9qOjo6NbtmwJnZE0Go1SqYRgA8KYmldYvXp1A9YjEAhmzJhR271s&#10;FzJvJUhfaus8Rgjh8/lisRhujx07tgFLYrHlL1KptEuXLsePH2crXaBRFZQKsedLJJKuXbv++uuv&#10;7ErgvVIoFHw+H15Oenr6li1bZsyYER0dDaft3Llz27ZtjVlnI/F4vOHDh0dERMCPFy5cOHTo0IwZ&#10;M+RyOSGEYZjt27fn5+ePHDkSYi2/3//JJ58EBwfv3r1bpVIRQjwezzfffGMwGKZPnw5viNvtfuml&#10;l4YPH263291uN3yCNpsNPjj4WD0ej8FgOHjwYO/evX/44Qc2xGoAv9//ww8/jB8//vvvv3c4HNXu&#10;ZZOYqiBxhG+LUqnUaDRRUVGxsbHx8fHwnQ8NDVUqlTRN11H41Ugikahr166jRo1KSkoKCQkJDQ2N&#10;j49/6aWXevfuLZfLMX1BCCGEEEJ/ExjAoGZz7NqxE9YT/+0/xn4TuYSIiDfYu+rkquZcHEIIIYSq&#10;6N27d2pqKk3ThBCHw7F27drIyMgRI0bc65/2+3y+xYsXjx8/vuY+8n3x+++/19zpZke/CIVCaMcU&#10;GRnZsmXL+Ph42I+OiIgIDg6WSqV1BDBOpzPgTvddpaSkvPjii3Wfw1RR95lisRiWFxIS0sgB5ps2&#10;bYIbiYmJDoeDnR4vkUigCCYsLOzxxx9n3882bdrA6A74EQIMkUjUr1+/999/n81gTp48efDgwddf&#10;f53t2bVgwYILFy40ZqmNFBkZ+cUXX0RGRsIKf/7554KCgtGjR0OCSAjZsGGDUCh87rnnIGUsLS19&#10;8803ZTLZ7t27hUIhIcThcGzYsEGhUIwdO5bNac6ePXvXp4YCmkmTJv3jH/8wGAwNWLzP5/viiy/e&#10;eeedgB38aquUYku+BAKBWCyWy+VqtVpTKTg4WKFQQMZWRwDj8/ka/3tKUVRsbGz37t27devWvn37&#10;Jgp7EEIIIYQQ+svCAAY1m8Olh30KHxFUDoAhlUUwfEJkZG/x3uZcHEIIIYT+rF+/fuPHj4fbJpNp&#10;yZIlBQUFdw0MAjpw4MCUKVNqG+TeGAcPHgx4nMPhsPMwgoODtVptixYt4uLi4uLiYmJitFqtSqWS&#10;SCRCobC2kRjnz59PT09v2KqWLFnS+GHjUGvCNnB7+umn2Uk8DfDrr79CvQufz+/Vq9eZM2ecTic8&#10;C8RshJAuXbpER0dD7MThcAYMGHD06FGv10sIkUql/fr1+/DDD9euXbtkyZIRI0Y899xz8Kb5fL4f&#10;fvghMzNz6tSpEomEEGI2mydNmnTu3LlGvf7GiY6O/s9//iOVSgkhLpcrNTU1JCTk6aefhnE1drt9&#10;2bJlbdq06dOnD2SKJSUlb731VmRkJDvFx2QyrVixol27dk8++WQDFnD16tXBgwfv3Lnznh7l9/s3&#10;bty4YsWKqgeh4IZt6lVbPRnM6YHokcfj8Xg8Pp8vEAhgYA+Px2O/6vDB1fzOl5aW7t2L/0KOEEII&#10;IYRQo2AAg5rNF9e+IDJC+IRQhLD/xUf9twvZZe/lUktpc64PIYQQQn82Z86cp59+Gm4XFBQcPHiw&#10;jlEldUtLS5s+fXodw1Hqw+v1Xrhw4cKFCz/++OOYMWPGjBlz6tSpmqfBFjOXy+Xz+TRNy2QylUoV&#10;EhISFham0WhCQkKCgoKkUilN03w+v4n+Qn/z5s1QXdEwHA5HLpez6UurVq2GDh3amPWsW7cOPrvw&#10;8HCNRnPx4kU4LhKJ4OULhcIuXbocOXIEjsvl8nbt2p05cwZ+7N+//8qVK5966qmHHnqIEMLj8ebP&#10;nz9s2DB4rNvt3rx5M8MwEyZMgDUbDIYpU6bUp2Sk6URHR48fPx5WaDKZvvzyy4cffrh79+5wxGg0&#10;rlq1qk+fPh07doQjxcXFX3/9tclkYj+44uLiZcuW3b59u2G547Vr12bOnHlPDdn+85//rFixgmEY&#10;mA9ksVjMZrPBYDAajTabzeVy1fEL6Pf7/X6/1+t1u91Op9Nut1utVrPZbLVabTabw+Fwu91erxfm&#10;HhFCar4olUr16KOPNuCVIoQQQgghhFgN/+9AhBoj7UaaQWogIkJ4f84BOYRwCRESs8i84vSKhQMX&#10;NtsSEUIIIfRnEolk5cqVeXl5v//+e91nshlGHVvVe/fuDQ4OXrp0af0XcOXKFejj9MUXX9jtdo/H&#10;c091FWxfJigFEAgEDMNATQDbiKmJ+iO1adNm2rRpGzZsgEKTe1ItfeFyua+++mpoaGiDF3PixImr&#10;V6/ClR955JGbN2+y3bGg4xYhJDw8XCAQwGmEkIceeqiwsFCn08GPNZuqCYXCjz76iMPh7Nixg2EY&#10;u93+2WefffDBB88999zu3bt9Pp9er1+6dOnmzZvZCpsHb8qUKaRynE9+fn5qauro0aP1ev2tW7cI&#10;IVlZWZs2bRozZozVar1586bVav30008JIdBdzev1Mgxz+/btxizA7XbPmTMnKiqqR48edZ9ZWFiY&#10;kZGxdOlSu93OMAwUHgXE5/NhbVUPQjs7r9frcrmsVqterxeLxT6fTygUOp1OnU6n1+utVqvT6aya&#10;wVQjEonY2TkIIYQQQgihhsEABjWPhccWetQeIiSEV9l5DFCEcAnhEyIl2+9sX0gwgEEIob+vMcuX&#10;Mz4fh6KCGtFqCd1fx48fZ4eF1MSpglSmL3VMN9m9e3f//v1r6+mUm5t75coVQsjJkycvX75MCMnO&#10;zm5w4zIYjQ4FAQ6Hw2az8fl8v98P1QAul8vr9fp8voYVN9wVl8t97bXXrl+/fujQIUIIn88PDw/P&#10;zc296wNFIhFMSmePzJ07t2fPno1ZTHl5ObxMmUzWtWvXDRs2QCFFmzZtbDab0+nkcDhdu3b9448/&#10;9Ho9IYSiqH79+h09ehROi42NTU5OrnlZmqanTp164sQJmBNjMBiWLVs2d+5cvV5/7Ngxv99//vz5&#10;uXPnfvLJJ2zM8+BNnDhxz549ubm5DMP88ccfhw4devnll5csWQLZ0vnz54ODg5966qmzZ8+azWZ4&#10;CIfDga8KNG2rTdXoro5vkdPp/Pjjj7/++uuaEdrFixcLCgq+++67oqKiioqKoqKi2p5IIBCoVKoW&#10;LVokJibGx8evWbMmPz+/6jnwbfd4PHa73Wg0QtZoNpsFAoHb7TaZTGVlZUaj0eFweDyepvvaI9TU&#10;lFrtuJUrGZ+Pw+Xe/WyEEEIIoeaAAQxqBtm67AxOBpEQIvhz/zG4QRHCJ4Qm+dz8n6///FTiU822&#10;UIQQQs0qrHEzxtF9ZzabV6xYEbBvWNWBExRFwSAN2AX2+XzQDanmJq/FYlm+fHmvXr2kUqnX64Xu&#10;TKWlpdu3b4d7Kyoq6l4SVLSIxWK1Wh0ZGRkbG5uamgpjS1gQ//h8PrfbbbPZjEZjeXk5j8ezWq0M&#10;wxiNRp1OZzaboaSm6TajPR4P+3ISEhLGjRv3/vvv11EQIxKJxGIx98+7ivPmzRs8eHBjlqHX62ma&#10;Xr9+fVpamlgsNpvNOTk5cFd+fr5YLCaESCSSxMTEjz/+GI4HBwe3aNFi3bp18GOXLl3kcnnAi8fE&#10;xKxdu3by5MllZWWEkLy8vDVr1rzxxhtGoxG6nO3Zs8fr9a5evZrbTLulPB5v48aNEydOzMnJ8fv9&#10;R44cCQsLmzBhwurVqx0OB8MwBw8ePHbsGJu+APgCB7wg589IlcSxttzxwoUL27dvnz59OiFk9+7d&#10;NpsNinLKy8ttNlvAZ+FyuTRNa7Xa1q1bd+jQoUWLFgKBQKfTZWRk7Nu3z2QyVTsfvvAej8fhcMC9&#10;TqdTIpHweDyv12uz2cxms8lkggCmtgqYsWPH3vX9RKh58YVC/FcFhBBCCP3FYQCDmsHFkotlvDJC&#10;E8IlhFslgCGV1TA8QoTEK/MeLTiKAQxCCCH0F1FeXv7HH3/UPF51yArb0YvD4cDf4Lvdbo/HA52O&#10;au5iX7lypXPnzhDYQL1FHTgcDsQtwcHBUVFR8fHxLVu2DAkJEQqFdru9pKQkJydHo9FUqwYghEDt&#10;i9PptFgsOp2Ooiin0wlhAxyBjkxutxviopr70cnJyR06dLint6sas9l86dIlQghFUY899lh6errL&#10;5YK7qnXlomka0qyqB2NjYydMmDBw4MDGrAGWIZPJYmNj33vvPS6Xe/LkyX79+h04cCA6OpqiKAgA&#10;EhISrFZrdnY2PKRTp07Z2dnsp/P444/Xcf2kpKT//Oc/EyZMgLTpxo0bmzdvfvXVV+fPnw8XTEtL&#10;69ChA3QDaxZarfaLL754+eWXc3NzPR7Pjh07Zs6cmZKS8vXXX/t8PqvVWu1bCiNYAkYUVUNHdqY9&#10;hI6gtmxj4cKFa9asIYQYDIbaAj8+n69QKGJjYzt27PjQQw+Fhoba7fbs7Oz09PTdu3eXlpbabDZY&#10;WMArsC3ICCFer9dutwsEAi6XC0mk0+lkC79qW4BCobjbe4kQQgghhBC6Cwxg0IPm8/sWn15MFIQI&#10;COETQtUogmG7kEnIlswtUzpMSQhLaM4VI4QQQogQQshnn31W2zY0l8sVCoU0TYvFYrFYLBQKKYry&#10;er0Oh8Nut9vtdqfTGXCzGGpQAj4dRVF8Pl8ikahUqqioqJYtW7Zs2VKj0YhEIofDUVhYePv27Z9/&#10;/rmoqEiv17PTLGpehy3EgXkYHA7H4/GYzWahUMgwjNPphGoAmGpeWwWMSCSCWSANwzDM2rVr4bZC&#10;oWjXrt3SpUvhiQQCgVQqreOxPB7vmWeemTx5cnBwcIMXAPx+f0ZGRkREBLwciqJ69erVrl27xx9/&#10;/KuvviovLyeEUBTVo0ePEydOQLc3Ho/Xp0+fw4cPQwOuiIiI559/vu5n6dix47vvvvvmm29C/HD6&#10;9Gm1Wj19+vRFixZBZcynn37auXPn7t27N/LlNJhWq1gTycoAACAASURBVB05cuTChQthXM26des+&#10;+uijK1eunD59OuBXKGDzMUhf+Hw+n88XCoUCgQA6xUHC4XK5YMp9wG+Ux+OpGTdyuVyxWKzRaFq3&#10;bp2UlJSQkEDTdHFx8dWrV7/99tvs7GyTyeR2u+tZocV2IYMkxul0QiwKP7Jqi4iUSuW4cePq80QI&#10;IYQQQgihOmAAgx60ozeOXjBeIFpCBDXKXwD1/7uQlfJKf9f9jgEMQggh1OysVuv58+drHme3oWma&#10;VigUQUFBSqVSKpVSFOV2u81ms8FgoCgKtoOhM1LAi0CEI5VKVSpVRERETExMTExMSEgITdMOh6Oo&#10;qCgnJ+fnn38uLCzU6/UOh6O2pKS27WnYFocbLpfLZDLx+XwoboBqAIiIatuPnjZt2r29X39mt9s3&#10;b94Mt5OSkvR6fWFhIfxY20AUsVgsEon69u07btw47X0ag1RQUMAwjEwmE4lEsBcPE3F4PN7gwYOd&#10;Tmd2dnZ+fn50dPSCBQvgIRqNJiQk5OrVq/Bjnz59qpXmBDR48ODLly9/88038Inv3bs3KCho6tSp&#10;y5cvN5lMHo9nzJgxGzduvOss+qYzcuRIv9+/dOlSr9drMBjeeOMNp9MZMH3xeDw1D7Jfe6FQKJFI&#10;pFKpRCIRCoUcDgc63VmtVhiow37za14EvvNBQUExMTGJiYlt27YNCwtzu9137ty5cuXKtm3biouL&#10;HQ5HHd3PxGIxh8Np3779lStXHA5HtRPYDAbakbEfnL9SbdUzhJA5c+Y0V5s4hBBCCCGE/pdgAIMe&#10;tJ+zfiZBhAgJ4VXWvlRrQUYIoQjhESIgREZWn1s9tP3Q5lkrQgghhCrZ7faMjIyaxyE7EQgEEokk&#10;KChIq9VqNBqlUsnj8RwOh06ngwHm8Of2Pp8P9v2rXuGxxx6Lj4+PiIgIDg4WCAQOh6O0tDQvL+/A&#10;gQMwjdzhcNTRKIkllUpDQ0ONRmPNyTHwWLgIJDE8Hg/2o2GHml1ewM3uqKio1q1b39PbVc2xY8fg&#10;hkAg6NGjx/Hjx9n+YyKRCI6PGTPm0qVLvXr1gtZPiYmJcfd7tkF5eXlISIhYLObz+RwOx+fzQQGQ&#10;1WqNjIyMiYlRq9U0Td+6daugoAAe0qVLl8zMTIPBQAihKKpPnz71fK5//etfDMOkpqZCyrVt27aZ&#10;M2eOHz9+/fr1TqfT6XROnjz522+/rdrYjWEYtu8ZiIyMFAgE9+nVVzd69OhTp06dPHkSVlhtdBCr&#10;jsgQKrSCgoKCg4ODgoIkEgmHw3E4HPAlhHZkbBlKtSv079+/W7duMTExYrG4vLz85s2bO3fuzMnJ&#10;MRgMdZS5sDU3nTp1CgsL6969O03TXq+Xy+X++uuvNc9nR9HU7KtWxy+UUqmcOHFibfcihBBCCCGE&#10;6g8DGPRAWV3WUxWniLRKAFPzbyjZLmQCQsTkuvH6zbKbbULbNMNyEUIIIVQpLS2t5o4tO/1FIBCI&#10;xWKlUqnRaKKiotRqNZ/Pt9lsQqEQ5k/YbDaHw0FRVM1qAJqmrVbrwYMHi4uLobqltpEb1XTq1IkQ&#10;EhISMmLECEJIREREUlJSZmbmo48+WvNkuCDUzUAOxI5MZ6sBais1GDVqVCNrUE6cOAE3wsPDw8LC&#10;2FE6bPlLcnLy5MmTG/MUd2UwGHQ6XXx8vFAo5HK50IrK4XDo9Xr4+GiahmCGLXUSCoXJyclpaWkQ&#10;QsTFxQ0ePLj+z/jhhx/q9fqff/6ZEGK329evXz9v3rzBgwfv3LnT6/VardbVq1cvW7bM7/cfOHDg&#10;6NGjDMMcOHCg6hV69uwplUonTpwYHR0dGhp6/96M/+rbty98NF6vN+AJEKIEPM7WbAUHB0dERGg0&#10;GrlcTlGU1WotLS2FTncwAAm+ddW+0j6f7/r16z/88ENxcbHVag0Y8wCKomDGDJTahIaGarVaKBEL&#10;CwuTSCQej2fQoEEZGRnQ4a2muuOWmgYOHAi/HQghhBBCCKFGwgAGPVBp6WkXDBeIihA+IdxaKmDY&#10;AIZHiJDouLo1J9esfmF1sy0aIYQQQoRkZWUFPA5JBo/Hg15MCoUiODg4NDRUKBRaLBa32200Gmma&#10;hgHgAXd109LS6rOAtm3bqtVqQsjo0aODgoJgfknN0+Lj42fMmLFq1aqad1WrBmADGNibrm2HWqvV&#10;jh49uj4rrE1BQcHOnTvhGbt3756RkaHT6eAudvrL008/3ZinqA+z2SyTyaBTFhxxuVw2mw1yMrlc&#10;DsGM3+8/fvw4nBAeHi6Xy2/evAk/pqSk3NMzcrnc11577ffff4d6Gr1ev3Llyrffflun0x0+fJhh&#10;mEOHDqWkpPh8PvYpqoGqjv3798fExLz00ktDhgwJCQlp2Muv6ebNm8uXL4fbtQUwAbG5I3zng4KC&#10;IHdUqVQcDsdkMlEU5XQ6LRaL1WqFQLHmRY4dO1ZHyAHzWvh8Po/Hg2ottuMZj8cTCAQikUgsFkul&#10;UqlU6vF4IiMjx44du2zZsjqCnPrbsWNHfHz8zJkzG38phBBCCCGE/uYwgEEP1NZrW4misvyFDWCq&#10;YTMYHiFCQqTkjP6M2WGW0/JmWDFCCCGE7gb2o+GP9GF3GECvJC6XC9ELW3RSDcMwNY+HhYV16dKF&#10;EJKcnJycnEwIiY2NVSqV9VnMrFmzfvzxx9zc3IAn3Gs1APRPq//5Ne3duxeeUSKRJCcnf/vtt7BL&#10;ziZSYWFhXbt2bcxT3JXL5bp9+7ZWqxWJRLC5D8NvjEajSqVyuVwSiUQgEHA4HK/Xu2fPHkIIh8Pp&#10;3LlzZmam0WiEH1988cV7fd62bdt+/vnnkydPzs/PJ4QUFBSsWrXqnXfe0ev1Fy9eJIRcu3atPtfJ&#10;zc1duHDhli1bpk2bNnz48HtdRkCbN2+2WCyEkNpmtFAUFTA7IZUzYNgMRi6Xq1Sq4OBgiqJ4PJ7F&#10;YoGgC7KTelaTQLM1kUgEvzK1ncaGiD6fz+fzsd3zpFJply5dzp07V68XH0i3bt1yc3PLy8sJIYsW&#10;LfL7/bNmzWrw1RBCCCGEEEIEAxj0IN0pv3O46DCJJkRQpf8Yp0YGU7UIhk8ITS4UXcgz5bWn2zfP&#10;uhFCCCFUJ9gO9nq9brfb6XTCBHK3283OIYcuTLVtc4MXX3yRoqigoCAoN5FKpWFhYQ1bj0Qi2b59&#10;e0pKSk5OTsOuwOJwOGVlZaNGjUpNTW1wFzKDwdC/f/8jR47ExcVxOJxbt26x64St+cTERLm8af/Q&#10;5M6dOwzDSKVSGBRPCHG73Xa73Ww2u93uqKgokUgE/cc2b94MDxEKhV27dv3hhx8gLkpMTNRoNA14&#10;6sTExA0bNrzyyitQB5OZmbl+/frp06e/9957kMrUX15e3vvvv9+wKKiarKwstt1ZbVUjkLLUcRE2&#10;VoSUBepU2B9rSxxZFEVB6CKTyXg8nlwuVygUoaGh4eHhmZmZ6enp1c6HXzSPx+NwOKxWq8lkEgqF&#10;8PtlMBjMZnNMTIzb7b5x4wY7Yaj+uFxuUlLSP/7xj+XLl9tsNr/fv27dusGDB8fGxt7rpRBCCCGE&#10;EEIsDGDQg3M697RVZCV0Zf8x+MO+gP9ZylbAQBGMgqz+bfWGwRse6HIRQgghVAUMXKmG/WN8KKew&#10;WCwVFRUikcjtdvP5fLvdXlZWZjAYrFary+WqI4MZN27c4sWL7+PYibi4uJdffvm9995r8BWmTJmS&#10;np5++vRpQkh6evqcOXNSU1MbcB2dTte9e/eXXnrprbfeun379oULF2w2G9zFVjw0ssVZ3Xw+3+XL&#10;lwsLC2NiYqAXHIfD8fl8LpfLbDZD9iCTyYRCIYQNv/zyCzwwKipKIpGwcdGAAQMavIbExMShQ4eu&#10;XLkSvjDnzp3zer3FxcUNuJTL5Xr33Xe///77zz//XCaTNXhJly5dcjgcdZzABioB72VrUNxuNxuH&#10;QGmRyWSCzmNut9vr9dYROkZHRw8aNCg8PFyr1UqlUi6X63A4KioqSkpKaj4vG3O6XC6r1arX6/l8&#10;vtvtFolEPp/PZDLpdDqz2czlcrVabVlZmd1uv6c3xO/3b926dcaMGaNGjdq0aZPb7TaZTMOHD9+x&#10;Y0eLFi3u6VIIIYQQQgghFvfDDz9s7jWgvwWLw/LKrldK5CVESYiUEBEhwiqTYKqWwjCE+AnxE+Il&#10;xEuIhxA3uXL9yoROE7ALGUII/a2c2rYt++LFwhs3gqOiBCJRcy/n706tVq9du7bm8WpFABDG2O12&#10;o9FYXl5eWlpaXl4OGYzT6axtP3rLli3sNJT7pXPnzkOHDj148KDJZLrXx0JEMW/evPT0dOjIlJ2d&#10;LZFIunbteq8p0ZkzZxQKRUhISHh4eOvWrZOTk/v27VtUVKTT6SCAUSqVTdToiWGYS5cuHT161G63&#10;CwQC6FKlUCg4HI7b7TabzYWFhXa7PTQ0VK1WSyQSGADzxhtveL1eDoczYMAAm8126tQp+Mg2b94s&#10;asSvYffu3d1u96VLlyCDKSoqCjjcvj58Pl9BQUFCQkKbNm0aENpB566NGzdmZGRAKBiwzxhMeZHJ&#10;ZNCmrNpdcC/MZYE+ewzDOJ1Os9ms0+lKSkpKS0v1er3FYnE4HLV97Vu2bNm2bdusrKxff/314MGD&#10;e/fuPXDgwIkTJy5fvlxaWhpwSextthTGbDbr9fqKioqKigqj0Wi1Wj0eD0yLgYio7neDy+VCDzpC&#10;iNvtTk9Pf/bZZxUKxY0bNxiGMRqNBw4ceOKJJ+rT/Q+hB89mNJ7//vvsS5cKb9yIfuih5l4OQggh&#10;hFAAWAGDHpAyW9kV+xWiqew/xq1MXGqbAfPnLmQ+pe9IxpGxyWObYekIIYSayalvv3VYLEKJJOGR&#10;RyS4/dfcKIoSiUROp7PacYZhoA7AZrNRFOXz+ex2u1gspigKDppMJrPZzG5D19yJFolEEEXc9wXH&#10;xcXt3r17+fLl27Ztq/9wctjmvnLlyooVK955553333//zp07fr//gw8+IIRMnjy57rZUVUFbNrlc&#10;DoM94LWHhYWNHz/e4XDk5eURQsaMGdOQl3c3Pp/v2LFjFoslKipKLBbz+XyKovR6vclkkslkUqnU&#10;bDbbbLbo6GiaptnBMBs3boSPmKbprl27btmyBWKS7t27i8XixqyHoqi5c+dWVFTs2LHjvrzAWbNm&#10;0TT95JNP1n2a1+s1m82EkBs3bhw7dowQcvbs2ZrdvWqqe2oRwzDw4VosFmjd5nA4oKec3W43GAxQ&#10;j8KGjgEDmNzc3E2bNtXr1RJCCGFrbqxWq9/vhxE+PB6PYRiXy2W32+12O3Qk8/v9FEXJ5XKv1+up&#10;RKpEOCKRSCqV0jQtFovDwsKef/752bNnezweo9H46aefzp8/v6Ki4ujRowzD5OXlvfDCC3v37m1w&#10;Cz6Emo7daDy5ZYvLZhNJpT1GjGju5SCEEEIIBYABDHpAVh5fSeSEiCrTF6pK9FJbBsN2IRMQIiGH&#10;8w6P7ja6/lseCCGEELqP1Gr1kCFDvv3222rH2c1op9PJMIzH47HZbFX7XDmdTmjH5PP5Am5Dv/ji&#10;i0339/UxMTErVqzo06fPsmXLSkpKYJ58QHw+PyIiYsiQIYcOHbp69Soh5Ndff1UoFG+99db8+fNh&#10;Wsm9ZjDXr18XiUTsfHuGYWD3PC8vD/pf8Xi87t2735+XWoXH4zlx4oTD4QgLC5PJZDRNQ0gAZRMW&#10;i6WwsNBsNkMnq1atWrHLO3z4MFwhOjpaIBBkZmbCjz169Gh8SAb1NHWcwI5OgR+ZKgKev3LlyoED&#10;B1b7LAoLC2Eu/eeff04I0ev1hw4dasBq2aeWSCRs17iq9/r9fpfLBWv2er0WiwUqhCB3hLeX7bxX&#10;8/p11O5QFBXwVUPYyd5wuVw8Hg+CPQha3G43zFtiH8vj8Xg8Hk3T8Ixyubzm55icnDxixIgTJ07s&#10;2rWLEFJWVrZ48eJ3331Xr9dfuXKFYZj8/PzU1NQ333wT/z0cIYQQQgihe4UBDHoQXB7Xvtx9RE6I&#10;gBB+Zc8x6s8xTDWcyhMqi2BSb6S+X/5+gibhgS4dIYQQQpWefPLJrVu31twXhv1lj8cDG8EOh4PL&#10;5cJ2v8/n83g8Xq+3jgEwdy1iaLzBgwcPHjz4xo0bly5d+vLLL2ue0Lt37549e/bv358QMnbs2Cee&#10;eKKsrMzv9+/fv1+lUs2aNWvhwoVlZWWEkA8++IBhmKlTp9bneTMzM+Pj4yH/IIT4fD6n02kymeLj&#10;4z/99NOtW7eKRKK4uLj7+lr/+7x6vT4iIkKpVEqlUrFYLBQKuVyuz+dzOBxQDeP3+41GI8RmkCJU&#10;VFT8/vvvhBAOh5OcnJyens4GD2PH3ocq5F27dhUWFga8i+3oxeVy4cvDDlkBAb85N2/e/Oabb7p0&#10;6UII2bdvX05ODiHk2LFjdx1/Aq3DaJqGofeRkZG5ubmXLl2qdhrkHDRNBwxgIAuBNxByNagigjEt&#10;AIpRAi5eIBCwL5YQwufzeTwee5fH4zGbzbVlMOzgJZhSAz/C2wVPF/AZeTxezfRFJBINHz6cEPLx&#10;xx8XFxfD0KOsrKy1a9dOnDhxxYoVmZmZYrHY6/VeuHCha9eumMEghBBCCCF0TzCAQQ/CltNbslxZ&#10;RFQ59IVbZ/RC/tyFjEcInxARIXKy6eymBc8ueHDrRgghhFAVvXv37t69+9mzZ2vexW77Qosk2KWF&#10;I7A1XNum8KOPPtqjR48mXzohhJC2bdu2bdt25MiRdZ8WHh4+a9as9957Dxo37dixQ6VSvfbaa59+&#10;+imMk/nXv/713HPPRURE1H2d4uJisVgM8+3Z8he73V5eXt6pUyculztw4ECVSnXfXl4lp9N548aN&#10;oKAgqVQqkUhkMplMJuNyuYQQhmEgifH7/fn5+Tk5OYcOHeLz+VKplM/nFxcXGwwGQohYLO7ateu6&#10;devgI+vVq9d9WWdtzccgRRBUYvMhSDLYqo6AdSRQk1Q3DocDcYtSqdRoNJGRkZGRkRqNRi6XMwxj&#10;sVhKSkqysrKqPYodek/TNI/H83q9NU+ADIYdx8KOQYLE0ev1wpc/4KqCg4MlEglUJhFC+Hx+u3bt&#10;4K5BgwYplcqffvoJSlICLoxhmHuqFuJwOAGbyD3xxBPwTQ4ODv7iiy9efvnl3377jRBy4cKFoKCg&#10;qVOnbtiw4bXXXktKSsrMzDx58mTv3r0bMHcHIYQQQgihvy0MYNCDcDDnIJGS/x/AULUPgAFVy1+4&#10;lV3IxGRz+mYMYBBCCKHmIhaLp02bdu7cuYCbvGzWwu4Lw2l1bAoTQl577TXoj/SXMmHCBIqi3n77&#10;bb/f73A4Nm7c+Prrr0+YMGHDhg12u93v9w8dOnTHjh1RUVF1XESv1ysUCrFYDGUHMKjDYrFwuVya&#10;po1Go8vlat269X1fvE6ns9vtYWFhIpEIGqBB+kIqo4hLly4tX748JycHanpqkkgkBQUFd+7cgR8f&#10;ffRRaK7VGFeuXLl9+3bN4xwOB9IXmqYlEgkMJoFiHafTabPZrFarw+FwuVx1f5GqXhDeYaVSGRYW&#10;FhUVFR0drdFoZDKZ3++3WCxFRUW5ubmnT58uKyszmUwwnShgTAJRitvtlslkEE1VAxkMlJ5U/dqz&#10;0WNtC6ZpulevXgqFghDy4osvQm1KQsKf6rxbtGixe/fu2n7X4HjVLKTuNydg+UtUVFTV2ia1Wr1p&#10;06Zx48adOXPG7/cfPXo0OTn522+/1Wg0ZrM5Njb25s2bRqMxKCiojidCCCGEEEIIVYUBDHoQdmXt&#10;IjGE8CsHwNSdwVSdDcOpDGD4hNCkkBReLbzaPqL9A109QgghhCo99thjo0aN+uabbwLeyyYu9bza&#10;+PHje/Xqdd8Wd1+NGzeOoqjZs2cTQsxm87p162bPnp2SkpKamup2u2/fvp2SkrJ169bo6OiAD7dY&#10;LNnZ2S1btmTn20ORhMFgSEhIYBjGbDYrFIqmaOjE5XJFIhGfz+dyuVUbWxFCSkpKXn311XPnzrnd&#10;7jquUFpaunz5cvacp59+uvGrunjxIoy9qYaiKB6PJxKJ5HJ5UFCQSqWSyWTQgwtG1LAtttiKk2rg&#10;9SoUirCwsJiYmNjYWJh8wzCMwWAoKiq6c+fOyZMny8vL645bamIrumDUSsBnr63upO7fgoULFw4d&#10;OlQoFNZxTmho6Lx58xYsqOtvj+r5u8bhcCQSSc3jFovFYrGo1Wr2iEqlmjNnTkpKisfj6dKlS0pK&#10;ilqtZhgG4qv4+Pjffvvt4YcfborKLYQQQgghhP4nYQCDmtz6k+u9Uu9/y18ggKm7/IX8uQUZVaUI&#10;Rko+2v/Rzpd3PrjVI4QQQqgKkUi0cOFCv9+/ZcuWRl6qU6dO//73v+veg25eo0ePJoRABqPT6Vau&#10;XPnee+9ZLJZdu3b5/f7MzMyUlJTt27cHrIOxWq3Q2gtqR9j+YzabjaZph8Oh1+u7d+/eRCuHwohq&#10;raJSU1P//e9/6/X6+lzB5XKxt+fNmzd79uxHH320MUs6cuRIwHVWG8ei1WpVKpVQKHS73QaDgc/n&#10;Q4MvmCRUs6ZEIBAsXLhQqVQyDFNRUVFQUJCVlfXLL7+UlpZaLBan01n/uCUgKIJhGEYkEtWcBMOq&#10;f+hICElJSblr+gJeeuklQkjdGUw9QeAHaRxN01CPZTKZ3njjjWXLlrVs2ZI9s1evXp9//vmiRYs+&#10;+OADCA75fD6fz5fL5fBuHD9+vFevXlVjG4QQQgghhFBtMIBBTe6jfR+RcEIEVfqPVSt/qaMRGacy&#10;gOETIiCEJocKD0HP6wf3AhBCCCFUhVAofPXVVw8cOFBRUXFP+85VqdXqFStW/JXTF0IIh8MZPXr0&#10;+fPnt2/fTggpLi5evHjxokWLKioqjh49SgjJysqaOXPmd999V3UUx40bNywWS25ubkxMDE3TMOQD&#10;GmqZzWar1SqRSEpKSnw+XxO9fL/f73a7YXY9DCPhcrlbt26dM2dOzUEm9XHy5MkzZ86kpqb269fv&#10;/i4VAhiogJHJZGq1Ojw8PDQ0lKZpp9NJ07TX64UuZDabDSasVPvKeb3ezZs3Q9zicrlgQH19nprL&#10;5UJtDdQnEUICFuiQyvlGUGfjdDob+ZKHDRu2fPnyqmVJdaAoCjKYhQsXNuB3LSIionPnzvv374cM&#10;yWKxKJVKiqLGjh1bWlr6008/+Xw+o9H43nvvpaamVv2366eeeqpVq1aZmZkymYyiKJghJBAI5HK5&#10;z+fzeDz79+8fMGCARqO51yUhhBBCCCH0d3P/mx4gVNXZ22eNYiMRESKoLH+pGsCQeqQvVJUMRkRM&#10;PNP6E+sf3AtACCGEUA2tW7e+ceNGSkpKA/4kgsPhPP/8899//z07cvyvjMPh/Pvf/05KSoIfc3Nz&#10;//Wvf02bNo09cvLkyU8++QSaU3m93l9++eXs2bPFxcUKhcJqtZaWlup0OijggKqXTp06QeVBQkJC&#10;zZkc94VMJuPxeE6n0+VyuVwuu93+7bffvv766w1LX4DH40lJSTl16tR9XCeAkS0wA0YqlSqVyuBK&#10;SqVSJpNBiAV5Sc2H+/3+33//vaSkxGazQcxQ7QQej0dRlEKhaNGihVqtbtmyZevWrSMjI1UqlUAg&#10;EAgEkOtwOJw6QhHoRRZwjMo9GTZs2Nq1a+uZvgCKokaNGjVv3ryAPcTq5nK5evfu3aNHD/g99fl8&#10;NpuNYZhdu3Z17NgxOTkZjhcWFi5ZsqTa1yMhISExMTEnJ0ev19tsNqgiglZvWq22ZcuWeXl5jSkt&#10;QgghhBBC6G+C++GHHzb3GtD/sm1Xtu0r3UeUhEgJEREirCyF4VXJYzg1okCGEIYQf+U/PkK8hHgJ&#10;8RDiJlw7d0TSiOZ5PQghhB6gU1u3et1unkCQNGiQRKls7uWg6p588snffvstPz+//g+Ry+XDhg1b&#10;s2bN/6H+RSKRaNCgQWfOnCkuLiaE6HS63NzcmTNnXr9+XafTEUJOnz5NUVRSUtJPP/3kdDq1Wq1a&#10;rYbwgGEYo9GYm5sL40xsNlv79u2NRmNBQUGbNm2aqAJGKBQ6nc6ysjKhUMjj8crLy6GKog6cSnWf&#10;lpeX98wzzzQshNi1a1fNrwqbvkgkEoVCoVKp2BkwUPtiNBoNBoPZbLbb7W63u46x9kAoFEKgkpCQ&#10;wOPxJBJJVFQUHHS5XBwOx+12OxwOKJSpVi5DUdRdr8/lcqGeqQHvAKQvDXggIaRDhw7PPPMMwzB5&#10;eXl3rcJhP02Hw5GbmzthwoRbt24ZDAZCCGRUXq83Ly9v5MiR+fn5FRUVhJCsrCy9Xt+1a1cul8te&#10;h6bpa9eueTweGCnE5/OhXInL5cL3qqSkRC6Xu91up9PpcDhomm7Yq0OowexG4+W0NJ/HwxMIet7t&#10;/+gQQgghhJoFBjCoCRltxjE7x1hkFiInRFwZwFRLX6gaI2HY9IWpTF98f8pg8ovy+2r7RgcHnnmL&#10;EELof0bGb78JpVJFSEhinz60XN7cy0EBQFcrDofTtm3bHj16ZGRkBDyNw+HExcUNHDhw6dKlY8aM&#10;ecCLbDyxWDxw4MBz584VFRURQoqKiqxW68svv3zt2jXY1z59+nR2dnZcXFxYWJhKpZLL5TKZTCKR&#10;0DQtFAr5fD6Uv5SUlMhkMofDwTBMQkJC0y1YLpfn5OR4PB4ulztt2rTa5r5ABzC2BAR+JDWGx7Dy&#10;8/NFIlHDhsHUFsDADBiRSCQWiyUSiVgs5nK5kL4YDIby8nKdTmc0Gm02G/RVCxiQiMVipVJJ03RY&#10;WBhN0yKRCN5kQojdbg9YGcMWhVQ9Up9whcvlsudIpVK3233X165Wq+fPn//WW28FLOKpJ5lM1qtX&#10;rwEDBlAU5XQ6/X5/1Tk9sH61Wi0Wi6HCBhap1+vtdvuIESMuXrwIPdZ8Ph+fzzebzSaTafjw4Vev&#10;XoXZNhkZGQkJCTExMewFeTxebGzsnTt3nE4nfI0hg4H/5XK5eXl5ly5dysjIuHbt2vnz5w0Gg1Kp&#10;FIvFDX6NCN0rl92ef/WqSCqVh4QkDRrU3MtBmZ0WfgAAIABJREFUCCGEEAqgehtlhO6j7ee2p6Sl&#10;kEhCggmREyL5cwwDI2GqxjDMn0MXz39LXoiTEAchNkLMhBgIKSaLuiyaO2Buc78+hBBC6G9t3759&#10;48eP9/v9XC538uTJpaWlu3fvZhhGo9GUl5dzOJxu3boRQsLDw4cOHfrwww9LpdLmXnKjlJWVPfHE&#10;E5DB8Hi8IUOG9O7de/78+VAZQwgZOnTo1KlTZTKZVCqFfXAYdW61Wi0Wi9FoLC4u9nq9arU6IiIi&#10;Pj6+SVebnZ199OjRgoKCNWvWBPwXfgg/oLUXO17F7/f7fD6/319bLQhN01u3bu3Ro8e9ruell146&#10;ffp0zTXweDyaphUKRUhISERERHh4uEqlEgqFbrdbr9cXFxcXFRWVlZUZjUaHw+HxeGquiqKo4ODg&#10;+qyhffv2MG8mJSWFEMIwzKZNm3777beq5/h8vmrBRjXsCVwu97XXXvvll1+uXLlS28kCgUCtVk+f&#10;Pn3ixIn1WWH9ZWVlwVexKohPiouLGYZJTU395ZdfYJ2jR48ODg5es2YNVM9wOJygoCA+nz9w4MD2&#10;7dtv2LDBbDYTQpRK5UcffdSxY8eq13Q6nWfPnqVpOjIyMigoSCQSQSFRenq6wWCA6iJ4T0wmk16v&#10;79mzZ2Ji4v19sQghhBBCCP3fdQ8NiBG6V6mXU4mUEGFlvQu3Rr1LHQNgSJUz2TEwPEIEhIhJ6h+p&#10;GMAghBBCzevEiRMwBEIul7dq1SotLQ02x5966qmhQ4dyOJwuXbo09xrvp9DQ0Hnz5s2ePdvlcnm9&#10;3h9//DE4OHjmzJmLFi2COpjvvvsuJSUlPDxcLpdDFUJxcXF6errT6YQx8kajsaysLDk5uWFFJPck&#10;Njb2ySeffPbZZwPmKBC6wFATPp8Pg1L8fr/X6/V4PG632+v1QgxT7YEOh+Ozzz5rQAATEEQ+MCDH&#10;ZDLx+Xyfzwc3PB6PxWLR6/VGo9Fut3s8ntrKX6p2zar6AuFNVqvVTz31FBxs164dn8+veppMJvvj&#10;jz+gBIS9mlAo9Hg8tQ04YY8rlcoOHTps376dLRjicrkRERFKpfLGjRuwBpqmW7Ro8dxzz93rO3NX&#10;8fHxtWV4EMOoVKqLFy9aLBafz7djx44ZM2Y8++yzu3btgrfRZrPJZLLDhw9rNJrhw4dv3rzZ5XIZ&#10;jcYlS5YsWLCgah2MSCSKi4s7fvw4FL5wOByBQHDnzh2fz6fRaAQCAYfD8fv9brdbKpVKJJLz588z&#10;DPN/YsITQgghhBBCDwAGMKipFBmL0k3pRFLZc4ytdKlnBkOqnMZmMDxC+IQISaYp83jm8T4JfR7Q&#10;i0EIIYRQDXv27IEbrVq1slgs7N/jjxw58qGHHmq+dTWh4cOHc7nc6dOnw5/8f/PNN1OnTp08efLq&#10;1athE3/69Onbtm3jcrmbN2/euXOn2WyuWaaQlpa2atWqsWPHjho1qonGwACn0wlTaqqB2heBQACN&#10;v8RisVAohM5aMMzDZrM5nU4oN6mZedy8ebO4uFir1d7TYoYPH16zAoYQAqmP0+mkKIphGKfTqdfr&#10;eTyez+dzOBxQPOR0OgO2EQPse9itWzeVSvXCCy/IZDLoenfXVXXs2HHBggVz586tOlgFqoKg41nA&#10;1cLtLl265Ofnl5eXs8vgcrkSieTdd99dt27d2bNnCSFutxtimLuu5L5r3br1kiVLZs+ebbPZ7Hb7&#10;V199NWfOnPz8/DNnzjAMI5VKO3fufOXKlV27dr3yyisDBgzYt29f+/btBw4cWFRUFBUVVbVbWmRk&#10;ZLdu3a5evQpBnU6nczqdKpUKur1BBYzD4YCZQwzDnDhxQqVS3es3BCGEEEIIof9JOAMGNZXVR1bv&#10;LthNlIRICKEJERIiqDIAhvrzPzVnwFQdA+P/8xgYL/E5faV5pSO7j2zOV4gQQgj9je3Zs2fHjh0M&#10;w3C53CFDhly/fv369euEkLi4uGnTpolEouZeYFNJTExs2bLl3r17CSFut/vatWu9e/eOj4//448/&#10;fD6f1Wr94Ycfvv7667S0NJ1OZ7FYal7BZrPpdLojR45s27aNpulOnTo10VJ/+uknWGdV7NgVmqZl&#10;MllwcHBISEhoaKhKpZLJZNBRyl8pYOZhNpt79epVn3ijKh6Pt3fvXhhDUhPDMD6fz+v1ut1uu91u&#10;tVrNZrPFYrFarQ6Hg63ICfhYiFtat269bt26AQMGaLValUqlUqnqubC4uLiEhISDBw9WvT6Hw4EY&#10;ploExQYwFEVNnjw5LS0tNzeXVPZS43A4JpOpoKBgypQpV69ehbqokpKSNm3atG7dup7ruY9iYmIy&#10;MjIyMzMJIVartaSkZMSIEZmZmZ06dXr99ddbtmyZkZGh1+uzs7Ofeuqprl27jhs3Tq1WOxyO3Nzc&#10;yMjIqqOAgoODaZq+ceOGTqfjcrlKpVKhUAQFBcGgI5qmBQIBIQTeLq/XW1pa2qZNmwf/khFCCCGE&#10;EPqrwQoY1FSClcFz+8wlksqhL4LK+hXuf/9ZfWW1XWMnCkJowuVze3J68gn/F+8vXqeXmImoQvR6&#10;29eJjxA/Id4qI2FchDgJsZEYXszdF4EQQgihplG1/1jr1q2/++47ON65c2eFQtGsS2tygwcPJoRM&#10;mTKFEGI0GletWvXBBx8MGzZs69atPp8Ptt3vimGYoqKit956a9myZdu2bWuKsRnr16+vebBqAKNU&#10;KjUajUajCQoKEggEbrcbpnqwcQjMgwl45QEDBtzTYuLj459++unNmzfXvAtSDRg/43a72ZZiPp+v&#10;7mUQQqAvFtyADKAB+vXrt3r16ldffbXqQchUYDFQDOTz+TweD9yr1Wq1Wu3vv/8OP8pkMjiBEHLp&#10;0qXvvvtu1qxZH330EdTHvPnmmyKR6IknnmjY8hpjwYIFTqfz6NGjhJCrV68ePnx4yZIlcXFxdru9&#10;rKwsJSXlq6++KikpycnJmTBhAsMwUHtUUFBw+PDhah9xixYtTpw4IZPJoGpKLpdD/zFCCIfDoWka&#10;GpGJxWKZTKbT6Ww2m0QiefAvGSGEEEIIob8UDGBQU5ncY3LdJ2z6Y5O9vZ3wCaEJj897knpSTMSn&#10;/Ke8Li/REfEt8aJuix7MUhFCCCF0T7xe78mTJ+F227ZtdTpdaWkp/DhjxozmW9cDwuFwBg8efP78&#10;+Y0bNxJCdDrdggULFi9efPv27YBdturAMExxcfHgwYN37tzZoUOH+7tOt9sd8DgEMGKxGAKY6Ojo&#10;kJAQkUjkdDrLysqgD5jdbofSEw6HU7MOprYr123s2LF79uwxGo0174JqG0hiOBwOPCkcCdgGjcVu&#10;8Tdy4NDNmzchSxAIBDRNm0wmeFL2ICyG7VTWt2/f06dPW61W+JGmaR6PZzKZoHLo0KFD4eHhM2bM&#10;WLx4sdVq9Xg8r7zyyldffdW3b9/GLLIB+Hz+qlWrHnnkEYvFolQqk5OT27ZtC69LpVLFx8e/8MIL&#10;cXFxSUlJhBCKokQikVwu12q1Xq+3rKwsNDSUvdS5c+cYhhEKhdC8jk1fAIfDEYlEcK9QKLRarXa7&#10;HQMYhBBCCCGEqLufghBCCCGEUBUHDhzIzs4mhFAU1bt371OnTkFfpsTERI1G09yrexA4HM4777zD&#10;zqIvLi7+5z//CWM/GkCv16ekpFy+fLmRq/L5fIWFhYWFhadPn547d65er692AmQbFEXxeDyBQCCR&#10;SBQKhVqtDgsL02q1YWFharVaqVRKJBKBQAADP6pusjdSXFzcM888U9u9kHBAyYvH42ELX+pIX2CR&#10;hBAul9u1a9fGrO3UqVNwIz4+/p133pHL5dVeOIfDcblcUIgjEon69u17+PBhdhkikYjH4ymVSijH&#10;8Xq927ZtczgcI0eOhBE1NE0fOXKkYcFVI3E4nM8//zwsLOyDDz54/PHHoUyHz+dLpdLg4OC2bdua&#10;zWaTyeR2u6GjoFgsVigUYWFhV69eLSwsZK9DURS0ZYOvUMAnYu/lcrn38ZuDEEIIIYTQ/10YwKC/&#10;EIbU+h/YCCGEEPrr+PXXX+GGQqGIj4+/dOkS/NipUyelUtl863qgZDLZpk2bevXqBT/m5eXVnNle&#10;f+Xl5aNHj2bfyXqyWq03b968efNmamrq1KlTX3755aSkpKSkpOeff37Tpk1sfUY1EMNwuVwulwud&#10;u4RCIdQuQKQBd8FpDX5FAU2cODE6OrqOE5g/q+NMDocD01/I/2PvzsOjqs/+8X/OMvuamcmeECAJ&#10;AdlkxyCCKO4ioqgoj1oXtGpBqaK06uOjtcXSx6pV3GvFVgX1W4qiohSLgIJUSdglCdnXSWZfzpk5&#10;y++Pz8P80mxASJgI79flpTNnzpy5Jwm96Lxz3zchgwYNmjp1aq+r2r59e0lJCSGE47hp06bt2rWL&#10;Lu+hU8goo9GYmD82bNgwQRCqqqroXZPJpNFonE7nmDFjEu8uHA6//vrr+fn5l19+eUpKysqVK6+8&#10;8spNmzZ1twWnX40ZM+bdd99VVdXn80UiEUVRaMOK1WpNS0szGo3ffPNNOByWJIlOITOZTCkpKZmZ&#10;mYcPH0686/bj4OiZ7V+CTmCjj9Ize/72AQAAAACcITCCDAAAAABOgCAI48ePLyoqWr9+Pc/zdXV1&#10;bW1t9KGFCxcmt7ZTzG63P/vss3PmzGloaOjunA4xBv1UusvPppubm5988sn3339fr9d3d7WGhoa6&#10;urpgMPjWW28RQtxu9wn1zSRenX5KHo/HRVGkS+9lWY5Go9FoVBTFeDx+zO6T3snLy/vrX/964YUX&#10;nmQvCMMwNpuN9mHwPH/NNdeczNV27txJwzOXy1VUVPTss8/SN67VamkrDMdxxcXFr776KiGEZdkL&#10;L7xw69at9C3o9fo5c+ZcffXVTqezqKiorq7u5ptvPnLkCCHE7Xa/9tprDz30EI2dPB6PKIqff/45&#10;3SF0irlcLp1O19jYqNFoOI4zGAx04JjNZsvOzpYkqaqqKj8/32QycRxHMxin0xmPx0tLS8eMGaPV&#10;agsKCvbu3SuKYiwWEwRBEASDwZD42VZVlf7wxGIxURRdLpfVaj31bxMAAAAAYKBBAAMAAAAAJ6Ct&#10;rc1ut0+dOnXBggWNjY3bt2+fMGHCrl27Ro0aVVRUlOzqTrUXXnihu/Sl/UQm+jl1Yq9Jd9nG9u3b&#10;n3/++YcffpjejUQi3377LSHkyJEjn3zyCSGkrq6utra2h3oYhqH7XZxOZ3Z29jfffJPoYKASq1YE&#10;QQiFQh6Px2g0KopCd8C43W6PxxMKhQRBkCSpPzKYQYMG3XjjjatXr6bjvHqBYRir1arRaOjdUaNG&#10;XX/99b2up7m5+cMPP6SXnTRpUm1tbWKh0cSJE8vKygghdrs98V222WzDhw9fu3YtvXvuueeuXLky&#10;cbWcnJy33377lltuoRlMQUHBqFGjsrOz6TeddpAcPnx42LBhvS64d2iGVFpa2tLSQjMYnU7HsqzJ&#10;ZJIkKRaLlZWV6fX63Nxck8nEsqxOpzObzampqfX19bt27aKdPYFAIBgMWiwWnU7H8zxdCcMwjKIo&#10;0Wg0FApFo9FwOBwIBJxOJ529BgAAAABwhkMAAwAAAAAnoLy83OFw0K3jgwcPzsnJmTFjxldffUU/&#10;mU12dadUeXn53//+9y4fYlmWbsKgH3ZzHEcIoR/BU92tl3/zzTdzc3PfeuutxMfiPddAP0m32+2Z&#10;mZlDhgwZMmRIZmam2WyOxWJtbW3fffddlwFMPB6PRqM+n4+ulw8Gg1qtNhaL+Xy+lpYWn88XjUbj&#10;8Xh/BDCEkHvuuaekpGTPnj29yGBo+qLVauldjuNuu+22kynm3Xff9fv9hBCDwVBcXPzee+/RbhiW&#10;ZX/88UfaZJOfn19aWkrPHzduXGNjYyKkueqqqzpcMDc39957733ooYemTJny4IMPOhwOVVVZljUa&#10;jSkpKfF4vKKiIhaLjRo16mTK7gWe5wsLC7ds2ULjE5Zl6Q+n2WyWZVkUxYaGBtrXwrKsw+FwOp2K&#10;orhcrkOHDu3evZtl2ZSUlObmZqPRSH+e4/G4VqtlWZY+PRKJBAIBr9cbCAQuvPDCU/zuAAAAAAAG&#10;JgQwAAAAMEC9euedQiikMxrn/8//OHNykl0OEEJIJBKJx+P0V+BZllVVNR6Px+Nxq9V6zjnnJLu6&#10;U+2VV16hy0I6oOkL3a2i1+t1Oh1t15AkSRRFQRDopCZZljvHG16v9/777+/uFWmDi8lkSk9Pz8vL&#10;KywsHDRokMPhYBjG6/VWV1cfOnToyy+/dLvdgUBAEIQuJ33RACYSidB0QRCEtrY2nuclSYpEIj6f&#10;z+/3JwKYLsu49dZbj/uL1IW0tLRXX3315ptv/vHHHwkhNpstGo0ez1Ayo9Go1+vpp//UE088cZI/&#10;eJs3b6Y3ioqKGIZJJF6jR4+mXS90NQ4d9abRaM4777yvv/6axlqpqamXX35552vOnTuXNoKEQqFA&#10;IEB/GBJRhyRJBw8edLlcGRkZJ1N5L1it1qlTp+7bt4/WY7VaOY7TarVmszklJYUOuCOExONxSZIy&#10;MjKKiop8Pp/D4aA/wBkZGfX19fX19aqqSpJkMBi0Wi3tgInFYuFw2Ov1er3eyy67zOVyneK3Bmem&#10;trq6D554QgyHdSbT3W+8kexyAAAAALqAAAYAAAAGKH9zczQY1JlMsiQluxb4PwcOHGAYxmg0JloQ&#10;RFEMh8Mcxw0ZMiS5tZ1igUDg+++/73yczhzTaDR6vd5isVitVrPZbDAYCCGiKNJP5IPB4HGumuc4&#10;Tq/X2+32QYMGFRYWFhUVZWZmarXaYDBYV1dXXl6+a9euhoYGn89Hh4Yds2ElsQBGFEVCiCzLkUiE&#10;fhwvy3IsFqObYARB6G4NjMvlGj169Il9sTrRaDSVlZX09gUXXJCRkfHKK6/00BBjNBppZ0b7g08+&#10;+eTFF198MmV8/fXXVVVVhBCWZS+66KKvvvpKEAT6UFNTE72RmZnZ2tpKb6enp6elpe3Zs4fenTRp&#10;ktls7nxZjuNuuummv//973v37tVqtTzPW61Wnud5nrdYLLIs5+fn79u3z26397Dvp5+kpqYyDFNX&#10;V0cLowPHeJ5vbW11uVw8zxNC6IS6QCDwr3/9y2KxDB8+nOM4hmFkWTabzRUVFRUVFRkZGWazmQax&#10;sizT871e75w5c7Kysk7xm4IzliJJvqYmMRzWd/UnEQAAAGAgQAADAAAAAMdFVVW/35+YP8YwDP2g&#10;1ufzjRw5sn1fwpnA6/Xu37+/83G6s52u0HA4HGlpaU6n02w2MwwTDoc9Hg/NrhLxBh141V5aWhqd&#10;JzZs2LC8vLyUlBRJkhobG8vLyzdu3FhTU9PW1haNRrtsoGmP4ziWZTt3liRelI5Ei0aj9LtJj9OW&#10;ph4WwGRnZ5/8CpMdO3bQwujgrzVr1nROX/R6Pc0GaJtF+4d0Ot2jjz568cUXdzh+QhRFee211+jr&#10;0o6il19+mT5UWFhIf9oJIePHj//tb39LjxcXFx8+fNjj8RBCNBrNkiVLurs4x3HXXHPNiy++WFFR&#10;Qed9JdpNrFYr/Tp/9tlnF198sdFo7PVb6J0ZM2bs2rWrsbGR53mO4yKRSEtLi8FgoKPJCCE0nzMa&#10;jV6v1+Px0OFj9M+7KIojRoxIS0s7cOBAXV0dDZYkSQqFQlOmTJk/f36HkAwAAAAA4AyHAAYAAAAA&#10;jovH43G73Xl5efTX3gkhsVgsEolEIhGbzZbs6k61LVu2dM4naPtLIoBxOp1ZWVmZmZl2u51hmGAw&#10;aDQaVVWlg8hozkGTj/YXWb58OcuyNTU1Bw8e3LBhQ1NTUygU6mEgWOKl09LSCCGZmZnz588nhAwf&#10;Pry8vPzhhx/uXCfNWmgrDG1uoGXQXfH0RpfpC8dxS5cu7cWXqz1Jkl588UV6u6CggOf5Q4cO0bsm&#10;k6nnQILn+VGjRq1cudJut59kGbW1tRdccMHUqVM3bNgwc+bM7777jg6U02g0aWlphw8fJoQYjcbE&#10;l8JgMEycOHHNmjU0vrLb7ePGjevh+gzDXHfddRs3bqytraVRh9lsZllWr9fbbDa642fdunU5OTmE&#10;EEEQhg4dOnjwYBqB9CuGYSZPnrxu3TqtVut2u2VZtlqt9CtPR43RFUE0lpNled++fZdddhnHcYqi&#10;RKNRlmUVRRk5cmRDQ8OkSZMyMzP7u2AAAAAAgJ8uBDAAAAAAcFyOHDmSkZFhMBg0Gg1d/EBnasVi&#10;MYfDkezqTrXEVvYOaAeMRqMxGo02my01NTUrK8vpdDIM4/P5FEUJhUI+ny8QCEQikS4bOB588EFC&#10;SHcRSIJer6ef3Y8ZM2bmzJkajeaaa67pcM706dNXrlzpdrs7P51enMYwtAx6pOepaCNHjrzssst6&#10;qOp4tLW1HThwgBDCsuz06dO///77cDhMH9LpdN09y+FwDBo06Gc/+1lxcfFJFkC53e7Ro0fn5eXd&#10;fffdra2tjz/+uMlkCoVCZ5111vnnn6+qqtvtHjZs2EcffUTPz8/P12g0iSUxd9xxxzFfIj09fd68&#10;eZs3b66vr6d9MCaTiWEYOlbO5/OZzWY6jy4Wi23fvn3Pnj2TJ0/OOSUrr3JycsrLy7Ozs2mHls1m&#10;Swx5UxQlsdxFFMWampq6urq8vDyWZWkiFY/H9Xq92Ww+dOgQAhgAAAAAgB4ggIGBQiXHGFkOAAAA&#10;SSTLciAQcDqder0+MadIEAS/35+fn5/s6gaWRAaj1+uNRiPdBEP7Bkwmk16vpztXmKM6BB60Labz&#10;ZVNTU3Nzc3U63V133UUISUlJOZ7982vWrJk1a1aXDyUSl+N/X2az2ePxnGTe9txzz9EbKSkpI0aM&#10;eP7552lzj16vp4Ps9Hp9hx+qW2+9tbCwMDs7+2Retz2fz9fS0lJYWEhfND09/cUXX/zuu+/efvvt&#10;goKCwYMHP/XUU6IoNjU1/eUvfyGEsCw7derUkpIS2iVDCLn88suP54XMZnNRUdG2bdvogC+61EdV&#10;1XA4HIlEsrKy6FuWJCkSifj9/i1btsyaNesUpBparVav1xsMBvpT2n7FDsuyBoOBDhwzGAwWi2X/&#10;/v15eXmJJ2o0Go1Go9VqMXAMAAAAAKBnCGAAAAAA4Njq6+u9Xu/gwYPbzx+LRqPBYPDss89OdnUD&#10;Du0joTO+JEmimQq90d1y+w40Gg1t9cjJyZk3bx4hJCsrqxdZ11lnnfXzn/88sd2k12gm9O233952&#10;221vvvmm0+ns9aUSPSVjxozxer21tbX0Lp1/RQiZOnXqypUrT67eY/D7/TabzWw205U8hBBRFNPT&#10;0xcsWEAIsdvter0+LS1t3bp19FGr1TpmzJiXXnqJfuNyc3MLCgqO87WKiooEQTh06JBOp6ODvKqr&#10;q6PRqN1up6mMqqqSJJlMJtpetnnz5hkzZvR3H0wwGNTpdDRKSfyhTmAYhj5Kd/AkNjzRIXv031S/&#10;FgkAAAAA8FOHAAYAAAAAenLw4MGdO3eqqpqenk5/7Z3OJorFYsFgUFEUi8WS7BoHEJq70O6BcDjs&#10;8/laW1sVRWFZ1u/3+3y+UChEF8DQGKbLJGbhwoW33377yJEjT74ejuMee+wxhmFWrVrV64tcc801&#10;R44cKSkpIYR88803t99+e68zmHXr1sXjcUKIVqudPn36tm3bRFGkD9H5Y3q9fuHChb0u9XjEYrGK&#10;ior28/QkSaLtXD6fz+Vy0WCGYZj333+fPmXEiBHBYLC6upreXbp06QllD2PHjtVqtXv27JEkiRDC&#10;MIzdbjeZTCaTiQYwsVgsHA7TnCMej+/atSszMzMRe/SH0tLS/Px8mqt17rhKHE+gxxPbg2i4ePzt&#10;UwAAAAAAZyb8yhIAAAAAdGvr1q3bt2+32+05OTkmk6mhoeHHH39sbGyka+T9fn9GRkaya0yO7tIR&#10;+gl1LBYLhUIej6e5ubm2traysvLIkSM1NTWNjY0ejycUComiKEkSHb3V2bJly/okfaE0Gs2vf/3r&#10;e+65p3dPZximra3tkUceSfTffPPNN//4xz96d7Vt27bRT+0zMzMzMjJ2795Nj+v1enrD4XCMHTu2&#10;dxc/TpWVlTQ41Ol0NFqIxWJ0AhjLshaLhQYzZWVl9fX1hBCe56dNm7Zz505BEOgVerEIp6ioKBQK&#10;VVZWxmIxk8lkNptTUlLMZrPBYDAYDFar1W63m81mk8lks9n8fn9VVVWfvumOJk2alOjHisfjHaIU&#10;2pQjH0VzI0KIoig0PozFYrFYLPEFAQAAAACALiGAAQAAAICubdu2raamJi8vLysrKyMjIz093W63&#10;cxzX1NRUWlpaUlLS1NTkcrmSXWZyXHDBBZ37BmhHC21/CYVCbW1t9fX1VVVV5eXlZWVlR44cqaur&#10;c7vdwWCQBjBddsAwDGOz2fq2Wq1W++ijj27cuDE1NfWEnkjf49atW1evXv3kk08mtrA89thja9as&#10;OdEympqaBEEYMWIEwzBTpkwpKytra2ujD9Ht9ISQG2644UQve6K8Xq/L5Uq0v8iyLIpiIBDged7l&#10;ctFghuO4F198kQYMTqezoKBg165d9OnXXXddL75BLMsOHz6c7lzR6/Umk4k22ZCjc70MBoPRaKR7&#10;WSwWy2effdbU1NS3b7xDPZFIRBRFmqN0yGDi8Xg0GqUpSyQSsdlsiVgxGo0KghCNRgOBwFlnndV/&#10;FQIAAAAAnAYQwAAAAABAFyoqKsrKyjIyMlwul8PhcDgcTqczNTXV6XQ6HA76C/tarfbjjz/uro3j&#10;9Gaz2YYPH975OB1BRj+29nq9zc3NNTU1lZWVlZWV1dXVTU1NXq+XdsB0N8FpwoQJPN/3g4I1Gs34&#10;8eNLSkqefvrplJSUzulRewzD5ObmLlu2LDc3lxCiKMrnn3/+8ccfP/7442lpaYSQeDy+ZMmStWvX&#10;ntAQKq/Xe8MNN7zxxhtvvvnm/PnzE90wPM/TeqxW63XXXXdS7/NYIpFIa2ur1Wo1GAyJkV+RSMTj&#10;8bjdboZhaDSiquqWLVvoU8aNG1dbW9vhFvqvAAAgAElEQVTS0kLvzpgxoxe7T2RZ3rFjh1ar5Xme&#10;bl7p8C1gGCbxqFartdlsn332Wf/94Ro3blwkEgmFQuFwOBwO+/3+SCQSj8fpVyMQCEQiEXpCW1sb&#10;bcqhA/TC4XAoFPL7/Uaj8YxtgAMAAAAAOE7YAQMAAAAD1Pm33y7FYrxGY05JSXYtZxxZlnfv3p2a&#10;mmqz2axWq9VqtVgsWq2WZVlZlqPRKF1cEY/HA4HA7t27J0yYkOySTzW73T5u3LiDBw92OJ7YASMI&#10;gizL8Xg8FArRQIXepV0F3bW/EELOPffcxDr6PqfVahctWrRo0aLXX389GAy+8cYbHU5gWfa+++6z&#10;Wq033ngjIWT+/Pnz58+vrq5WFOXDDz80Go0PPfTQihUr2traFEW577776Dk9xzkJhw8fLigoMJlM&#10;559/PsMwf/vb3z766KNXX33V5/PRK0yePLlfF58QQkpKStLS0hINKDQtC4VCTU1NaWlpqqqGw2GW&#10;ZT/99NPGxkZCiFarnTlz5vr162VZJoSMHj364osv7t1Ln9C3VafTmUym0tLScePG9e7lesay7Fln&#10;nXXkyJH2bUCJH1RRFOlMttbW1tzcXI1G4/P5Esmiz+cTBGHmzJnH+X0H6Ccmh+OCO+6Q4nFeq012&#10;LQAAAABdQwADAAAAA9Skq65KdglnrsbGRr/f73K5jEaj0Wi0Wq10QTohhOM4k8lE0xdBEGw2W11d&#10;3RkYwBBC7r333nXr1kUikQ7HExkM/TfHcXSNOV1dTo8ritJl+mKxWO6+++5TUPydd95JCFm6dGnP&#10;pw0ePPjJJ5+87bbb6CKQd99994477li8ePEf//hHn89HCLnvvvsYhpk/f/4xX7GlpcVisZjNZrp5&#10;hW6enzx5Ms/zq1atCoVCDMPcfvvtffLuuuT1egkhkUgkNzdXr9fTpMfv95eXl69atWr37t1040t7&#10;DMNkZmampKTs3buXHpkwYYLVau3Fq3McN3HiRJ/PR7+S8Xg8MYKMol+QxKOKopjN5pqamn4KYAgh&#10;EydObGtra2pqouPF6NeEYZjEDD232+12u51OJ50UR4OZYDDIMMzMmTMtFks/FQZwnIxW66S5c5Nd&#10;BQAAAEBPEMAAAAAAQEfhcNhkMul0Oq1WS//d/lGGYfR6vVar1Wq1er0+MZrpTDNs2LCrrrrqvffe&#10;6/wQzWASSQwhhEYO7XV5zdtuu83pdPZv3Sfo0ksvffDBB1euXEkXsP/lL3+577777r777pdeeikY&#10;DBJCFi9eLEnSggULer7O3r17rVar0WikjSCKotBP8/fv3x8KhQghqampBQUF/fEWBEHYtm1bdXW1&#10;yWSyWq2SJPE8H4lEvvjii5dffrmkpKS7J9JQZOvWrbRCQsjNN9/c6zLoiwqCQPtL6KixxA9GNBqN&#10;RqOiKAqCEAqFhgwZIklSv/7hYhhm9uzZX375ZXNzczAYTHxrJEmibS7Dhg1LSUmJRqNtbW0Mw9CC&#10;x44dSwfTAQAAAADAMSGAAQAAAICOdu7caTAY2KM6n8CyLP1leY7j+ntm1EB21113bdiwIRAIdH4o&#10;kbJ0GNPUw9KUqVOnHrMlJSl++ctfMgyzYsUKQkgoFHrllVcefPDBn/3sZ6+//no0GpVl+X/+538u&#10;uOACuh6mS9FoVFEUm81G99vTDir6yf7s2bOzsrL+9a9/zZgxoz+KP3jw4IEDBziOGzp0qMFg4Hk+&#10;Go1+9dVX77333hdffHHMpzc0NLzzzjv09uDBg1NTU3tdydixY8vLy4PBIO01UVXVaDTSqV90tBdd&#10;rxIIBEwmk9PpbGlp6cWymRPCcdwll1zidrtLSkpisVggEDAYDIQQQRBmzJgxaNAgQkgkEnG73YQQ&#10;i8XicDj6tR4AAAAAgNMMAhgAAAAA6GjKlCm7d++mk7Lo6osOZFmmO+TpjVNf4QAxcuTIl1566Z57&#10;7qG9IF06zjX1LpfrV7/6ldFo7Lvq+tIDDzxACKEZjM/ne+GFF5YvX37DDTf89a9/jcfjHo/n5ptv&#10;fvvtt9PT07t8+qFDh3iep21V9AjdvMJx3KhRo3Jzc/Py8saMGdPnZbvd7m+++SYrK8vhcJhMJpp8&#10;7Nq1a/ny5V3GZj2rqqqaP3/+7373u2nTpvWiGJ1OV1BQUF5eTkMXuiiIrlOit0OhkM/na2xsnDBh&#10;Aj14asZ8paamzp49mxASCoX0ej0tL8FoNObl5Z2CMgAAAAAATj/9+xtVAAAAAPBTZDabI5FI7ChR&#10;FNs/qqqqIAiJh/x+f7LqHAguueSS5cuXn+Q2cqfT+dZbb51zzjl9VVWfYxhmyZIly5cvp3dbWlr+&#10;8Ic/TJkyZc6cObRL44cffrjlllu6G5nV0tLicDgMBkNi5bsgCIFAQKPRKIoSCoWcTmdGRkafl33g&#10;wIG0tDSn02m32+12e0pKSllZ2SOPPNKL9IU6ePDgLbfcsmPHjt49fcKECbm5uQ0NDW632/Of2tra&#10;3G53TU1NWlqa1Wqls8iGDBnSuxfqHbPZ3CF9AQAAAACAk4EABgAAAAA6ysjIsNlsoVAoEolEIpFA&#10;IEAnTdGNJqFQKBgM0olJgUBg/Pjxya43yRYuXPjAAw902JRz/Ox2++rVq6dOndq3VfU5juMWL16c&#10;yGDq6+tXrFhxxRVXzJo1i+ZPP/zww8KFC1tbWzs8sbm5ORaLWSwWnU5HV57QiVstLS0ul0sQBJ/P&#10;Z7VaTzLE6szv9zc0NNjtdovFYjab7XZ7eXn5nXfe2UO70nFe9oYbbvjhhx968VyO48aOHSsIQnV1&#10;dW1tbUNDQ2NjY2NjY0NDQ01NTX19fXFx8ZgxYwRBCIfD4XC4qKjoZEoFAAAAAIDkQgADAAAAAB1x&#10;HGe1WltbWwOBQDAYDAQC7X9P3+PxBAKBQCDg8/l8Pt+UKVOSXW+SGQyG5cuXv/feeye6sYNhGJvN&#10;tmbNmsmTJ/dTbX2L47ibbropPz+f3q2qqnrqqaduu+22adOm0fikpKTk+uuv93q97Z/ldrtdLpfR&#10;aEzsnBdFMRgMsiybmZkZiUQURRk8eHCfV7tz506TyWQ0GvV6vclkMhgM//u//xuJRLo7n+mkuzPD&#10;4fDKlSsVRelFVVardcSIERaLRZIkRVH27du3b98+nU7ndDovuugivV5PI0+PxzN06FCNRtOLlwAA&#10;AAAAgAECAQwAAAAAdGH27Nn5+flNTU2tra1er9fr9bYdRW+73e7m5uarr76a47hkFzsgTJ8+/eyz&#10;z6Yf3Ot0Or1e3/P5drv9iSeeKC8v/2m1EKWlpX300UeFhYX07pEjR37729/ec889EydOpInF3r17&#10;r776ajrCbt++fdu2bauqqrJarQaDgf6oSJIUjUa9Xu+wYcPo4neNRtPr/qEeaLVanU6n0Wg0Go1O&#10;p3vxxRe/+uqrLs9kGIZlWZZl+Xboke5imE2bNq1atap3hRUXF+fn52u1WqvVOmPGjEsuuWTQoEF5&#10;eXnBYNDn87W1tbW0tGg0mokTJ/bu+gAAAAAAMEBgwi8AAAAAdO3cc8/dunVrWVmZ0+k0m83tt3f4&#10;fL5oNHrppZdmZ2cnu8yBwu/37969mxDCsuxtt93m8XjWrl3b+TS9Xp+enn7LLbfccccdxwxpBqas&#10;rKw1a9YsWLDgxx9/JITs37//xRdfXLx48e9///u9e/cSQg4cOPDee+8ZDAZFUWw2m06n83g8DMPk&#10;5ubqdDpRFOn8OqPRGI1G29raJk2a1B91tu9lCYfDL7/8cpen0aCFO4q2MSmKIsuyJEmyLKuq2mWz&#10;y6pVq2699Vaz2dyL2iZOnChJUm1tbTAYNBqNtNOFRlPhcNhgMFx88cV9PpMNAAAAAABOMQQwAAAA&#10;ANCt6dOnu1yuXbt2+Xw+WZZZlo3FYkaj0WQyXXvttdjX3d7bb79Nb9hsthEjRvzpT3+idy+++OJr&#10;rrkmcVpaWlpxcXES6utTOTk57733Hs1gVFXdsWOH1WpdvHjxM888U15eTghZvnz5ggULrr32Wpou&#10;sCwrSdLhw4cJIR6Px+/3S5IkSVI4HGYYpp+CKFmW6eIiWZbXrVvX1tbW+RyavtAWGSrRpiMeJUmS&#10;qqqqqnZ4rtvt3rBhw/XXX9+78qZOnVpUVFRaWur1enU6HSEkFosNHTrU5XJlZWX17poAAAAAADCg&#10;4P8zAwAAwABVs2+fIkksx2UUFmp/mo0Cp4cRI0aMGDGiubk5EAjQDphBgwYZDIZk1zXgrFu3jt4o&#10;LCwMhUJ1dXX07syZM+fOnZu8uvpLTk7O+++/f91115WVlSmKsmnTJrPZvHjx4pUrV9bW1hJC1qxZ&#10;43K5Fi5cqNVqDx8+XFpaumnTJkVR6urqmpqaCCHDhw83m83xeHzJkiUjR44cMmRI31bI87zP5xNF&#10;MRaLffLJJ51PoJPHNBqNwWAwm80Wi8VkMtFhaKIohsPhQCDAsmw0GqVNMJ0zmH/84x+9DmAIISkp&#10;KTNnzuz10wHOcDFBaCorU2SZ5bhBo0cnuxwAAACALiCAAQAAgAHq/V/9KhoM6kym2158Ma0fFnTD&#10;CUlPT09PT092FQPXJ598cvDgQUIIx3FTpkz5/vvvBUGgD7VvfznNZGdnf/jhh1dfffWRI0ckSVq/&#10;fr3BYPjFL37xhz/8oaWlRVGUl19+meO4mpqaL774IhgMdng6/YoRQn72s5+lp6dfe+21t9xySx/G&#10;MOPGjfv000/D4XAkEqHNNx0wDMNxnE6nM5vNDofD5XKlpKQYjUZVVSORiMfjoT1etI2myyaYAwcO&#10;NDc3448GQFL4m5reXb5cDIf1ZvPDH3+c7HIAAAAAusAmuwAAAAAAgJ+8rVu30jUhNptt2LBh33//&#10;PT0+Z84ci8WS1NL6V2Zm5kMPPURvx2KxDz74oKKi4v7777fb7YQQSZKee+65jz76qHP60kFzc/NL&#10;L710xRVX/P73v++r2iwWy6BBg9ra2r777ju3293hUdr+QgMYi8WSmpqak5MzdOjQwsLCwsLCIUOG&#10;ZGdnu1wus9ms0+l4nqe7ZDpcpL6+/ocffuirggEAAAAA4DSDAAYAAAAA4GRt3LiR3igqKvL7/Q0N&#10;DfTu0qVL6U6R09jVV1/99NNP09uCIKxevdrj8TzwwAMGg6HLrpEetLS0/PGPf7zwwgsTA9xO0uTJ&#10;k7Oysrxeb5ePMgzD87xOpzOZTCkpKRkZGbm5uXl5eXl5eTk5Oenp6Xa7nQ4lY1m2c/oCAAAAAADQ&#10;MwQwAAAAAAAnZd26dY2NjYQQjuOmTZu2Y8eOeDxOCBk2bNiZsE2dZdnbb7/9N7/5Db0bjUZffvll&#10;nuczMjJ6cTVJkkpLS+fPn58IsXqBrmxRFOXTTz/dsWPH3r17uzyNNsHQDMZoNFosFrvd7nA4HA6H&#10;3W63WCxGo1Gr1fI8jwAGAAAAAAB6ATtgYABRyQn8giQAAADAALFlyxba52G324cNG/bOO+/Q4+PG&#10;jaOTuE57LMsuWrSIYZjHH39cluVwOPzrX//6hHpfOigvL587d+6GDRtSU1OP8ymhUEiW5X379m3e&#10;vDkej7/yyis9n99loKK2Q++eaOUAAAAAAAAJCGAAAAAAAHovHo/HYrGMjIzm5uaRI0c2Nja2trbS&#10;h+6+++7k1naK3XnnneFw+Le//W0PuUXn2KO7kysrK1evXr1kyRKe7/r/swSDQZ/PFw6H33zzTULI&#10;559/3tzc3MPrdnghmrIoiiJJkiiK4XDY7/d7vV5FUVRV9Xq9fr8/EomIoihJEj3Y3cUBAAAAAAC6&#10;hAAGAAAAAKD3ampqrrzyyocffvjf//53VlbWm2++KcsyIWTkyJE5OTnJru5Uy8rK6i6oYP5TosWk&#10;fcdJBytWrJg9e/aYMWPo3fr6er/fTwh59913W1tbDx8+vG/fvu4qYRiG4zij0ehwOHJycgRB2LVr&#10;V4dzVFWl6UsoFPJ4PHRpjdfrVVU1GAw2Nzd7vd5wOByLxWRZRgADAAAAAAAnCgEMAAAAAEDv1dTU&#10;OJ1Og8Fw1VVXcRxnNpsnTZr0zjvvFBcX22y2ZFd3SgWDwe4Gf9FtK9xRtA+Grmmh/SXdtZg8++yz&#10;d9999wsvvEAI2bdvX1NTU3evzjAMz/NGo9HpdObl5Q0ZMmTw4MEul4tlWa/Xu3nz5g7n0/YXWZYF&#10;QQgGg1qtlhASDocNBgMhJBKJeL3etra2UCgkiiINYDpXaDAYUlJSjv9LBAAAAAAAZxQEMAAAAAAA&#10;vRSNRuPxuNVq1el0LMuqqpqfn2+xWLKyss4+++xkV3eqff75512uu6fNKDzPa4/iOI4QIklSPB4X&#10;RTEWi3U35mvDhg2ffvpply9HExeTyZSamjp48OD8/Py8vLyUlBRFUVpbW6uqqjZv3lxbW9va2hqJ&#10;RCRJ6nwFVVVlWY7FYuFwmBASi8UCgYBGoyGE0KFkoVCo5w6Y3NzcqVOnnuDXCQAAAAAAzhQIYGCg&#10;UAmmOgAAAMBPjM/nYxjGaDTqdDp6hM6z4nk+LS0tubWdeuvXr+98kPa+8Dyv1+uNRqPZbDaZTFqt&#10;VlXVWCwWiURCoVAkEhEEIR6PH3PVikajMRqN6enpQ4cOLSwsHDJkiNVqjcViTU1NlZWVn3zySX19&#10;vcfjiUajkiQdc2gYbYKJx+OEEFmWRVEMBoOJcCgWi4mi2PMOmJtuuukEvkAAAAAAAHCGQQADAAAA&#10;ANBLhw4dcjgcBoOB53mGYehCEb/fr9fr6UirM0dFRcWWLVs6H6ftL1qt1mQypaSkOJ1Ou92eGPPl&#10;8/na2trI0XFkXY75slqtGRkZBQUFI0aMGDJkiMViEQShrq6urKxsx44dDQ0Nfr9fEITerWlRFIUQ&#10;EovFaBITjUZZlqXHZVmWJKm74WOEEKPROHny5BN9RQAAAAAAOHMggAEAAIABavG776qqyjCM1mBI&#10;di0AXQiHw5IkWSyWxPwx+gl+a2vr8OHDk13dqUbfe4eDDMPQQWF6vd5isbhcrqysrLS0NIvFQggJ&#10;BAItLS00uIrH4/F4XJZlhmE6pB0vvPCCJElVVVUHDx7ctGlTY2NjMBikY8F6Lsluty9cuJAQcsMN&#10;N6Slpd13330bN27sfJqiKAzDxONxSZJo+pI4rh7V5fVnzZo1ceLE4/jaAEC/cObm3v/++/SvCsmu&#10;BQAAAKBrCGAAAABggNKbzckuAaAn+/fv5zjOaDQmml3oDCuGYQoLC5Nb26n37bffdnmcZVmO43Q6&#10;ndlsdjgcmZmZOTk5drtdVVWfz8eyrCAIdNVKNBrt8lPURYsW0X6UHhpcWJalXTW33nqr1Wo955xz&#10;aG9K+0Bl6dKlW7dujUQinZ9OUxaGYWhDTPvj3b2iVqtdsmRJd48CwCnAchz+qgAAAAADHAIYAAAA&#10;AIATJstyIBBwOp3t548JguD3+81m8xn469i7du3q8nhiBwzNYGw2m9PpTElJIYSwLBsIBEwmk06n&#10;43meZdkuv26iKHY+bjQabTabRqP5+c9/TghJS0u78sore65w/PjxjzzyyOOPP97dCSc0wUxV1ZaW&#10;luM/HwAAAAAAzkAIYAAAAAAATlgwGGxtbc3Ly6PzxwghdKV8JBLBXpAOaHxCx5GxLEt7YlRVpbfp&#10;8cQJ3V2E5/mhQ4cSQq699tqsrKz8/PwJEyacaCWLFi3au3fvBx98cBLvhmg0GkmSJEm64447Xn31&#10;1UsvvfRkrgYAAAAAAKcxBDAAAAAAACdAVdX6+vry8vK0tDSTyaTRaOjoKlEUQ6GQJEl2uz3ZNQ4g&#10;qqrSAWKxWCwajYZCIb/fT1fmBAKBUCgkCAJd6EJ3rnR5keuuu+7aa6+dOXPmSRbDcdxzzz3Hcdz7&#10;77/fuyuMGjVqxowZb731VjQaFQThnnvu+fDDD3sRBQEAAAAAwJmAPfYpAAAAAABACCGkvLz8o48+&#10;2rhxo9vtjsfjDQ0NgiAQQmRZFkXR7/cPGjQo2TUmR15eXpfHVVWl6UskEvH5fC0tLfX19TU1NTU1&#10;NfX19S0tLT6fLxKJJDKYzldgGGb27Nknn75QWq3297///V133eVwOE70uQzD1NfX5+bmXn/99TzP&#10;E0LC4fAzzzzj9Xr7pDYAAAAAADjNIIABAAAAADguX3/99RdffMFx3NChQ3Nzc10uF8Mw5eXlJSUl&#10;Bw4caGhoCAQCdEzWGeiqq67qfJC2v0iSJIoiHdpWX19fWVlZVlZWXl5eWVnZ0NDQ2toaDAZFUZRl&#10;WVXVLptgurx4rxkMht/85jdvvPHGlClTjv9ZdDyaz+d7/vnnx48ff8kll9DRc//6178WLVrk8/n6&#10;sEIAAAAAADg9IIABAAAAADg2v99fVVWVl5eXmZmZmpqamprqcrlcLpfdbtdqtaIout1ut9tdVlaW&#10;7EqTw2635+bmdj5OO2DofDaPx9PQ0FBdXV1RUVFRUVFdXd3Y2OjxeEKhEO2A6W4EWX+YPn362rVr&#10;V69ePWnSpJ7PnDJlyl//+te77rqL3m1qavrDH/5w5ZVXTps2jaYyW7ZsueOOO4LBYL8XDQAAAAAA&#10;PynYAQMAAAAAcGwbN260WCxOp9Nut5vNZpPJpNfrGYaJxWLhcJhugpEkac+ePWPHjk12sUmQkZEx&#10;cuTI2traDsdpE0w8HieE0E05wWCQzu+inTGCIIiiGI/Hu9sBs2jRon6q2Wg0Xnrppeeff344HN6+&#10;ffv333/f4YSJEycWFxfT7/WsWbMURXn99dcJITU1Nc8///yyZcsCgUBpaSkh5Ouvv/6v//qv9957&#10;z2Aw9FO1AAAAAADwk4MABgAAAADgGCorK4PB4NChQ81ms9lsdjgc9HN2hmF0Op1Op2MYRpZlQRC8&#10;Xu+ePXvGjBmT7JKTYPHixV9++aUsyx2O080uiSQmEonQ4V10Opksy5IkKYrS5QIYQsj555/fr2Xr&#10;9Xq9Xj9nzpw5c+b0cJpGo3nqqad27ty5Z88eQsjBgwdfe+21JUuWPP300xUVFYSQHTt2VFRUjBw5&#10;krbFAAAAAAAAYAQZAAAAAMAxHDlyxGKxGAwGvV5vNBoNBgPDMPRzdprBmM1mvV5vMBjMZvP27duT&#10;XW9yTJo0adasWV0+pCiKLMvxeFwQhGg0GolEIpFINBoVRZEOH+sufZk6der06dP7s+oTwLLsK6+8&#10;kp2dTQhRVXXHjh0fffTRL37xi6ysLJ1O98QTT9TU1NAwBgAAAAAAgKADBgAAAAasT59/PhaNanS6&#10;6f/1X1aXK9nlwBmtpaXFYDBoNBqe57VabecWB61Wy/M8fdRkMiWlyIFg8eLFX3/9tSiKnR+iy2AY&#10;hmmftaiq2sPeF4vF8stf/lKr1fZLrb1SUFDwwQcfzJ8/v76+XlGUL774wmaz3XvvvZmZmeecc05L&#10;S8v+/fvj8fiIESOSXSnA6S/Q2rr1r3+NC4JGr7/8/vuTXQ4AAABAF9ABAwAAAAPUvn/+s3Tjxr3/&#10;/KcQCiW7FjjTYajUcTpmwwodRJbQQ/pCCLnllltmzpzZxyWetIKCgg8//DAjI4MQEo/H6+vrr776&#10;6iuuuMJisbhcrqFDh+7bt6+kpCTZZQKc/sRQaO+mTaUbN+775z+TXQsAAABA1xDAAAAAAAAcg9Fo&#10;jMfjdGFJLBbrEBuoqiqKoiRJkiTF4/EzuQOGEPLCCy9MmjTp5K8zb968Bx988OSv0x/y8/OXLVtG&#10;CBk7duzvfvc7m82mqqpGo7FarWlpaQUFBUeOHIlGo8kuEwAAAAAAkgwjyAAAAAAAjmH06NFfffVV&#10;NBqlK0x0Op3BYKCb5Gn6EolERFEUBCEcDo8dOzbZ9SZTamrqO++8c+ONN/7www+9vsi8efOeffbZ&#10;gRxlLViwwOv1pqWlKYoSCoUsFgsdQGe1WmVZliRp+/btxcXFRqMx2ZUCAAAAAEDSoAMGAAAAAOAY&#10;srOzNRpNIBAIh8PhcNjv9wcCAbpGPhgM+ny+YDAYCoWCwaAoigUFBcmuN8mcTueaNWvGjBnTu6fP&#10;nTv3j3/840BOXwghHMfde++9Q4cOra6u9ng84XCYbrjR6/U2my0zM9NkMn311VeRSCTZlQIAAAAA&#10;QNIggAEAAAAAOAatVjtr1iy/3+/xePx+v9/v93q9bW1tra2tbW1tPp/P7/f7fL7m5ubCwkKdTpfs&#10;epPPbrevX79+4cKFJ/QsvV6/du3aP/3pTz+JxhGWZSdMmOByuerq6rxebyQSURSFYRij0Wi327Oy&#10;siwWyyeffIIMBgAAAADgjIURZAAAAAAAx5adnW0ymerq6iRJEgTBYDDwPE8IkWVZEIRAINDS0qLV&#10;aouLi5Nd6UChKMr777/PMAzDMPPnz29oaNi2bVuH9TkUx3E8z997771Lly79acVXLMueffbZ69ev&#10;53me4ziGYWjjjtFoVBRFURRJkkpLS7dv3x6Px2fOnKmq6pQpUziOS3bhAAAAAABwKiCAAQAAAAA4&#10;LvPmzWtqalq/fr3X6zWbzVqtlhAiSVIoFIpEIsOGDZsxY0ayaxxAXnrpJVmWCSEGg+Hss88+dOgQ&#10;IYRhGIPBkGhwycnJmTdvXlFR0axZs5JZ60lgGOa8887btGkTz/Msy7IsS/cDmUwmWZZTU1OrqqrO&#10;OussQkhzc3MoFNq3b99ZZ511zjnnIIYBAAAAADjtIYABAAAAADheGRkZd9555+7duysrKxsaGhiG&#10;sVgsI0eOPOuss2geAwmbNm2iN/Ly8nier6yspHd//etfL1q0KHl19b2UlJTZs2dv3bqV9sGwLKvT&#10;6RiGaWxs9Pl8mZmZtFlKkqRoNBoIBA4dOhSJRGbNmkWPAwAAAADA6Qp/4wcAAAAAOAEMw4wfP378&#10;+PHJLmRAc7vd+/fvJ4QwDDNx4sT9+/eHQiH60C233JLU0vqF3W6fMWPGt99+S/tgLBZLXV1dOBx2&#10;uVx6vV6j0RBC4vG4IAh6vZ7n+Zqamvr6+ry8vGQXDgAAAAAA/QgBDAAAAAAA9LG1a9fS+WMmk2nk&#10;yJGrV6+m218uv/xymkacfqxWa8w8vjoAACAASURBVHFx8RdffKEoCsMw8XjcbrdbLBaTyUS7o2Kx&#10;WDgcpl0v8Xh848aNN910E90ZAwAAAAAApyUEMAAAADBAFUyZEotGNXq97ui6CAD4qVi7di29MXjw&#10;YEJIVVUVvXveeeexLJukovqdxWLR6/U//vhjVlZWamqq2Wy22+10HBkhRKvVajQaVVXpLDKv19va&#10;2ooABqDXtEZj4dSpcUHQGgzJrgUAAACgawhgAAAAYICa9+tfJ7sEAOiNioqKmpoaQgjLspMnTy4t&#10;LY1Go/ShK664Iqml9Tu73S6KosFg0Ol0JpMpkb4QQhiGoQej0ajBYDCbzWVlZZhCBtBrtrS0ax59&#10;NNlVAAAAAPTktP3tM/gpUomqEjXZVQAAAADASfnmm2/C4TA5On9s165ddP7Y3LlzHQ5HsqvrXxqN&#10;RqvV8jzP87xGo0mkLxTDMBqNJvHo6TqNDQAAAAAAKAQwAAAAAADQl1555RV6Y+jQoZIk1dbW0rsz&#10;ZszgOC55dZ0KNGpK3G5/t8sjAAAAAABwGsMIMgAAAAAA6DPNzc2PP/54aWlpSUnJqFGjduzYIYoi&#10;IUSj0UybNi3Z1fW7eDwei8Xi8bgkSbFYTK/Xt2+CUVU1FotJkkRPi8ViSSwVAAAAAAD6GwIYAAAA&#10;AADoMz6fz2w233zzzUuXLlUU5bPPPnO73fv37582bdrgwYOTXV2/y8vLq6ioiEajgiBEIhGNRmMw&#10;GGgGo6pqJBIJh8OCIESj0WAwOGrUqGTXCwAAAAAA/QgBDAAAAAAA9JmKiopBgwbp9XqO4ziOu+SS&#10;SyZMmLBr1y6LxZLs0k6FzMzMYDDo9/sNBgPHcbTlRavVEkJEUYxGo6FQKBQKBQIBs9k8ZMiQZNcL&#10;AAAAAAD9CAEMAAAAAAD0jebmZo1GYzabdTodPRKLxcLhsKIoY8eOTW5tpwbP81ddddWGDRs0Gg0h&#10;RJZlQRB4nieESJIkimIoFPJ4PH6//9xzz6XnAAAAAADA6QoBDCRNKhmSHZ6a/ZdriYawLFPP5LKE&#10;u0h5Q4krDcX/z8oZkl1gEny7atX3n3xy0cMPD5sxI9m1AAAAAJyw77//PiUlxWAwaDQahmFo/BAM&#10;BjmOS01NTXZ1p0hmZubQoUNbW1vj8bjNZtPr9TRokSQpGo36/X6/3z9jxoxBgwYlu1IAAAAAAOhf&#10;CGAgCerryerV5bbNS6sORHY3tBw93Jw4IStrjk+v+V11+Q03FKSnE6MxKWUmgVxVFf7sszWbNxsK&#10;CsYuXDho+vSiM2BXLQAAAJweQqGQoig0cqDTt+LxuCAIHo+nqKgo2dWdOjzPX3TRRQ0NDTt37jxy&#10;5IjVaqUBTDweDwaDJpPp3HPPRfoCAAAAAHAmYFRVTXYNcAah0cuf/7zzyJFmRTnGzx7LMna7+cYb&#10;xz/yyMTs7FNTYJLtXrasdOVKkRCBkAghMaMx98ILh1588Yyf/5zubgUAAAAYsBobG3fv3j1y5Mj0&#10;9HQ6giwYDDY0NNTX18+YMYOO4TqjSJJUXV1dVlZGd8DEYrHBgwfn5+dj8hgAAAAAwBkCAQycIqpK&#10;9uyJzpv3UVVVyzGjl/ZYlhk8OPXNN6+ZNs2g0ZzmIcTBZct+XLlSIiRGSIwQkZAoIWFC4lZrzkUX&#10;Xfrf/501ciSSGAA4c7T/Wwr+1w9g4Pvss88cDseQIUMcDgfP85Ikeb3eyspKWZbPOeecZFcHAKcb&#10;/D0BAAAABj422QXAGUFVSWlp5Ior1h5P40sHiqIeOdJy/vkvP/bYvljsNM8LtYRYCLESYifEQYiL&#10;kHRCcgjJDARCH3741ujRv8nN/cfy5U2HDyuKkuxiAQD63cqrrnpy1qxnrrzSXV2d7FoA4Bg6zB8j&#10;hEiSFIlEPB5PWlpasqsDgNNQa3X1M1de+eSsWb+fMyfZtQAAAAB0DQEMnAqlpdErr/ygrq71ZC7y&#10;zDNfPP74vni8r4oaiLSEmAgxEWIhxEKIjZAUQhyEpBKSQUguIWn19RUrVrxSVPThzTfvePttT11d&#10;sksGAAAAIJFIxOv1ajQao9Go1WoZhlFVVRTFcDisKEp+fn6yCwQAAAAAAEiCM24QM5x6JSWROXNO&#10;Nn2hnnnmi0svzZ8xw3jylxqYeEIMhCiEKITIR/8tESITEickMZrMSYjnb3+r/dvfNnDc2bffXnzf&#10;ffa8PIPVmuzyAQAA4IwTCoUOHTq0b98+WZbpYnna/iLLsiiKgUDA4XAku0YAAAAAAIDkQAAD/Ssa&#10;JY8+urO2tg/SF+q22/7f1q0Ls7L66noDC0+I/mgA0/4f+eg/0tEYJk6ISEiqLLe89trq116zTZzo&#10;nDr1vHvvTR8+PNlvAgAAAM4UoVDoww8/5Hk+LS3NaDTyPF9bW+v3+7Ozs+PxeDQa9fl8BQUFyS4T&#10;AAAAAAAgORDAQP96/vmKzz4r6cMLVlW1rFjx7xUrJhpPxzYYjhAtISohKiHK0X93TmKko//QGMZF&#10;SPTf/3b/+99r339fP2LE1MWLXWPHZhYWJvvdAAAAwOksEAh8/PHHZrM5NTXVYrHo9Xqe5wkhsixX&#10;V1eHQqFYLOZ2u4uLi5NdKQAAAAAAQHIggIF+VF9P/vznnX27Ll5R1Hff/WHp0omDB/fhVQeK9gFM&#10;+xgmkcSo7UaTdU5ihNbWyNatW7duldLTh910U+7554+84opkvycAAAA4Pe3Zs4fjuLS0tJSUFLPZ&#10;TLe/EEJo74tWq/X5fAaD4eOPP77pppuSXSwAAAAAAEASIICBfrR3r6+x0XccJ6qEhAipIqSZkDgh&#10;ZkJyCckmRNPl2V5v6P33yx955DQcZ8ERwhOiEkL+M4Yh/5nEqF3tiaExDE1ios3Nrc8+W/nCC5tz&#10;cgpuuOHcBx6wpKWd4vcSCoX+/e9/l5SUtLa2siybnp4+adKksWPH6nS6U1wJAAAA9Dmfz1ddXZ2W&#10;lmaz2axWq81mM5vNdPuLoijhcJhlWUVRRFGsqqoqKysrRG8uAAAAAACceRDAQH8JBsmrr5aEQtFj&#10;nagQcpCQjYQ0EyITQghhCNEQMoqQKwjpYrG8oqhvvLEj9/PHlD0b+7zs5BoejQ5tF8CQ/wxjyH/2&#10;xPTQFhMnJEaIKEmRqirvihUfrFrFn3121hVXnH///Zym61irb9XW1v7iF7/YtGlTNBqlLVAcx1ks&#10;loULF65YscJkMp2CGgAAAKD/eDwelmVNJpPBYDCZTBaLhaYvhBCO48xmsyzLoiiaTCar1VpXV4cA&#10;BgAAAAAAzkAIYKC/BALkhx9qjnWWSsgRQtYSEiaEaLVajuNEUVSUGCG7s7IsgjDX45E7P00QpPRg&#10;1Or19kPhyeQihDt6u30AQ7pKYjr8k+iMSYQxcUIkQmKECIFA5OuvPV9//eqvfjX24YezLrkke/x4&#10;bb9t0REEYcmSJf/4xz8IIRqNRq/XS5IUi8V8Pt/LL788evToRYsW9dNLAwAAwKmxdetWq9Wq1Wq1&#10;Wq1er0+kLxTLsgaDIfFoQ0NDsuoEAAAAAABIIgQw0F8iEUmWj7n9JU7IRpq+FBcXr1q1KjMz85ln&#10;nnnuuedUVY1G995558/+/Odwa2vHNpr6+rZvx8+77Yd/9E/tSaMjhO10UO3xRg95TCKMSQwoy5Ok&#10;8NNP73766U0u1/hly4puvNGQltbnPTE//PDDxo0bGYbJyspatWrVzJkz9+7de8MNN9TV1cmyvGXL&#10;FgQwAAAAP3Ucx3Ecx7IswzAs2/nvL4QepzrEMwAAAAAAAGcIBDDQX9atq62vbzvWWc2EVBFCzGbz&#10;7373u1GjRm/eXOPxFA8eXDpnztkFBUNmzpwSjTa8+OJuVe34TJ4hKQzTH5UnkUqI2vmttktcujyu&#10;dnWkuzyGJjFia2to2bJ/LlvmmDNHN2vWqAULjH23JCY1NfXpp5+uqKgYPnz4JZdcotFoJkyYMHbs&#10;2Lq6OkKIx+PpqxcCAACAZNFqtZIkybKsKIokSaqqMv/5FzP6KBWPx5NVJwAAAAAAQBIhgIHkqqGR&#10;QVZW1ujRo7dvb7j++g1er6DRXD5z5pWjR6d6vUJGhl+r5USx4yAyzmo1nntutxfuk2zm+C/SR2fG&#10;Kiqk2trOx7sLYMh/pjWdT+uyVyYxrGwwIbH168Pr11e89JI8blz+Aw+wBQUml+tY7+EYCgsL77//&#10;flmWPR7P/v37Dxw48N133+3atetoyd2+GwCADq7+1a9kSWJ53tZ3ITEA9IkJEybs2LFDFMVYLCYI&#10;gl6v12g0iQxGkqRoNBqLxURRjEajWAADAP3BmpY279FHFUnieHyyAQAAAAMU/poCyeWj/zEajVar&#10;dc2a771egRASjys///kmvZ4LBGKBQCwe72qUmc1Ozj///273nH/08GiXDx0zTends47jHEaWSVcB&#10;TLdP+88LdnFajwkNTWVSCFHKysSysor167Mfe8z0q1/1XOQxqap66NChN954Y9u2bVVVVX6/XxTF&#10;xKM8/t8RABy3wqlTk10CAHQtMzOTEBIOh00mk1arZVnWZDJpNBpCiCRJ4XA4FApFIhF6g54MANC3&#10;dEbjMPxVAQAAAAY2fBIKyfV/fS2qqiqKcvDg/z+cqrEx3PMz1YYG5d0/9WNpvXDSbTdKJKKSjqlJ&#10;Z8fTQtJhYUz79hdCiEyITEicEIEQDyH2uXP5Cy/MOe881+jRvSq83euq6t69e+fNm3fkyBE6jUSn&#10;040cObKpqamtrY0ggAEAADgtGI3GwsLCsrIynU7HsqyiKKIo8jzPMIwkSYIghMNhv9/f1tZmsVjy&#10;8vKSXS8AAAAAAEAS4JNQSC4j/U8kEgkEAu3mjB0mJESIlRAHIY4unylLUsjr7e66P93lMO0r7yFo&#10;6bz3hfxn1qIcvd1+AQwNXWKERAnxExIZNMgwe/boe+9NHTuW6Wp9bi8oivLf//3fFRUVhJAhQ4bc&#10;f//9s2bNysrKuvbaa7/66iuCAAYAAOB0MXbs2Nra2qamJkVRYrGYXq9vH8CEQiG3263Vai+77LJk&#10;VwoAAAAAAJAc+CQU+su8eYOef95VX9/a41lZ9D8tLS0HDx60WrWEEEJkQj4npI4QluMmMsx8Seoi&#10;iZAIOf2WuRsJ0R+93XlcWIe7HVpb2v9Dt7zIR3MXqV3uEiDETYj18sunPPZYyvDheputb9+CLMvb&#10;t2+nt2+99dZ7772X4zj6C7D0IM/znff0AgAAwE+OTqebM2fO2rVrq6urHQ5H+xFkkUjE6/VqNJq5&#10;c+fSgwAAAAAAAGcgBDDQXwwGTqvljnVWLiGphLgDgcBTTz1lNs8jJEzILkLqCFH0eu3KlfdlZk5a&#10;uvRfNTXB9k/LyXFOqvuwpv+qT5JMQtp/RKF282/ynw0uicQl0emiECIRIhESIyRGiEBIiBA/x5ln&#10;zky96KKLlixheJ7ljvnd6SXu6JW3b99eXV2t1Wqff/75gwcP0oOyLEuShM9iAAAATgMajWbBggWV&#10;lZXffPNNY2OjXq9nGEYURaPRWFxcPHToULaPWmwBAAAAAAB+ihDAQH/JyiI33jjp6ac/6fEsMyGz&#10;GOb/qWr8iy++0Gq3EkIIEQhRGYaZO3fuHXdcs2ePLxCIdXjaiMHGKp+bpKf3U/HJwgWDKZEI6aq7&#10;hXRqc0kkLu0njEmEyISIR3OXMCERjSbkcJx1552FF1wwYubM/n4LPM9fdtllf/7znwkhX3755dln&#10;n80wTCgUMhqN8XicEOJ2u0OhUEpKSn9XAgAAAKcAy7L5+fn5+fnJLgQAAAAAAGDAQQAD/ei88zJe&#10;eMEQDEa7P4UhZLzFImu12/z+tnhcIETlOM5kMl1++eXPPvssIfzrr+/x+cT2z2FZ9oIrJvz84W/7&#10;u/5TL7hsWXjlStIuYiFdzRbrMndJzBkTCYkQEvz/2rv72LrreoHj39OHtV1Pt3bPbdc9ug32jBvr&#10;WDeBlT0rggFk4oJeBE2QB6PBqIn/oJJcoyECSog3MQRE7+VBGEO9boLALgrMiWyKDMcm4OqQMdZ1&#10;fTinO/cPQjJH+R70ftlpdl+v/4DPvr/PKU237H1+vxNCfuzYwvTpZ375yzNWrz5hL6GsrOwrX/nK&#10;jh07fve73/X19R0+fLi6uvqcc865/PLLP/WpT+Vyub1797744osCDAAAAABwchNgeA+1tQ1vb5/5&#10;k59si06VHzlyxvLlKxYsONTRsbe/P9/Y2LhkyZK2trZCoeL733/2rrueO+4XTJ06ZsOGk/Ndlm8+&#10;OuztxeW4j3V5e3fJhdDz1qPGXg+hYdGixdddN3bBgpGTJp34VzF58uR77rln48aNO3furKioaG1t&#10;Xb16dTabbWpqOnr0aCaTGT9+/InfCgAAAADgRMoUCgN8vDmksmVL5wc/+IOenuOfIXacysqyVasm&#10;bdgwc/bskXV1VUeO5HbtOnjPPc/ffffzhw/njp0sK8t84xsf/uIXT84Ac+C66w5+85vHdZfjbnY5&#10;+o/dpTeEnhCOhHAohPrTTx+1dOmUNWtOaW/3yHUAAAAAgBJyBwzvrba2uiuv/MC3vrU5PpbLHX3w&#10;wd2bN/+loaFqyJDyfP7owYO9XV25t09OmTL2ZL39JYSQD6H3bd3luPtd8iH0vfWose4QDofQnc02&#10;rVjxgfXrZ61dW1VbW+oXAQAAAACAAMN7rLo6fO5z8+6++/d79+4vOtzTk9+3Lx8ZaGkZde+9H2lq&#10;SrffIJMPoedt3aX/mPtdjrvlZehpp33g85+fsGTJqMmTS707QHrPbt7cn8uVVVZOb22trqsr9ToA&#10;wCDSc/jwrl//uj+XK6+snHPOOaVeBwBgAAIM77nm5rBx44Xr1v3nSy+9+n85p6Vl1IMPXjRnTk2q&#10;xQahfAjdx3SX/hByx9zy0hNCdwhdIVRNmzZxzZr1115bO3p0dTZb6q0B3is//c53ujs7q2prx918&#10;swADAByr8+9/33Tjjb1dXdXZrAADAAxOAgwnwuzZ1Zs2XXTuuf+1d+/+f+1ThyZOHP3AAxee3PUl&#10;hNAXQtcx3SX31qPGekLoCqGrsnLaBRfMW7nyjPXrK6qqSr0sAAAAAADvSIDhRMhkwpw51Y8/vuHb&#10;337me997tLu7793/2vLysrVr519//eK5c0/y+hJC6A2hM4S+t9LLm48a66up6W5oWP3Vry799KdL&#10;vSAAAAAAAO+KAMOJ09wcvv71eWvXTrnllt9u3ryzs7M7Pl9XV9PYWH/ZZa1XXTW15uSPLyGE0BPC&#10;gRB6Q+gO4XAIlePHt1177YRly6YsWlTq1QAAAAAA+CcIMJxQ1dWhvb1u8eIzt26d//jjHXfc8VQu&#10;1//yy38/dmb8+FHl5WULFrRcccX8OXPqm5pKtWwJHA5hXwjVkyYNnzPnzI9/fOaqVbXDh5d6KQAA&#10;AAAA/mkCDCVQWxtWrhy+cuXwz3xmRk9P/733vvTmv89kQgjhvPPG19RUDBsW/h9+unz51KkLbrhh&#10;yaWX1jc2lnoXAAAAAAD+dQIMpdTUFEIo/8IXJpV6kcHCp7wAAAAAAJwcykq9AAAAAAAAwMlGgAEA&#10;AAAAAEhMgAEAAAAAAEjMZ8AAAINUVTZbKBSqamvLyrxlBAD4B5mysupsNpPJVGezpd4FAGBgmUKh&#10;UOodAAAAAAAATireTwoAAAAAAJCYAAMAAAAAAJCYAAMAAAAAAJCYAAMAAAAAAJCYAAMAAAAAAJCY&#10;AAMAAAAAAJCYAAMAAAAAAJCYAAMAAAAAAJCYAAMAAAAAAJCYAAMAAAAAAJBYRakXAAAY2A+/9KW+&#10;I0cqa2rWXXNNfWNjqdcBAAaRgx0dD914Y19395ChQz92ww2lXgcAYAACDAAwSL28c2d3Z2dVbW1f&#10;b2+pdwEABpdcT89fduzo7eqqzmZLvQsAwMA8ggwAAAAAACAxAQYAAAAAACAxAQYAAAAAACAxAQYA&#10;AAAAACAxAQYAAAAAACAxAQYAAAAAACAxAQYAAAAAACAxAQYAAAAAACAxAQYAAAAAACCxilIvAAAw&#10;sIXnnpvr7a0YMmTosGGl3gUAGFxqhg07/bzz8r29FVVVpd4FAGBgmUKhUOodAAAAAAAATioeQQYA&#10;AAAAAJCYAAMAAAAAAJCYAAMAAAAAAJCYAAMAAAAAAJCYAAMAAAAAAJCYAAMAAAAAAJCYAAMAAAAA&#10;AJCYAAMAAAAAAJCYAAMAAAAAAJBYRakXAAAY2MGOjsLRo5mysrqRI8srK0u9DgAwiPTncp2vvfbm&#10;HxXqx40r9ToAAAPIFAqFUu8AADCAfz/33O7Ozqra2n+7+eYxkyaVeh0AYBB5dc+e//jsZ3u7uqqz&#10;2S9u3FjqdQAABuARZAAAAAAAAIkJMAAAAAAAAIkJMAAAAAAAAIkJMAAAAAAAAIkJMAAAAAAAAIkJ&#10;MAAAAAAAAIkJMAAAAAAAAIkJMAAAAAAAAIkJMAAAAAAAAIkJMAAAAAAAAIllCoVCqXcAABjA/hdf&#10;LBw9mikrG9HcXDFkSKnXAQAGkXxf34FXXnnzjwpjJk8u9ToAAAMQYAAAAAAAABLzCDIAAAAAAIDE&#10;BBgAAAAAAIDEBBgAAAAAAIDEBBgAAAAAAIDEBBgAAAAAAIDEBBgAAAAAAIDEBBgAAAAAAIDEBBgA&#10;AAAAAIDEBBgAAAAAAIDEKkq9AADAwB6/885cb2/FkCHvX7eutqGh1OsAAINI1+uv/3bTpnxfX0VV&#10;1bJLLin1OgAAAxBgAIBB6n9+/OPuzs6q2toZS5cKMADAsY688cbWH/2ot6urOpsVYACAwckjyAAA&#10;AAAAABITYAAAAAAAABITYAAAAAAAABITYAAAAAAAABITYAAAAAAAABITYAAAAAAAABITYAAAAAAA&#10;ABITYAAAAAAAABKrKPUCAAAx+d7eR2+/vaaubsD/Wj9uXNv69fETNt92W29XV2Rg9vLlE+fNiwy8&#10;umfPk/fdF7/K6quuKq+I/cnqt5s27Xv++chA04wZp61dGxnoz+d/dtNN8TUWnX/+6EmTIgN7n3lm&#10;xy9/GRmoqq0954or4lfZ+sMfHvzb3yID71u0aEZbW2Sg87XXHr399vhVzvrEJ2obGiIDf3z00d3b&#10;tkUGGpqalnz0o/Gr/OLWW/u6uyMDc1esaJk9OzLwt927n77//vhV1l5zTaYs9s6nbRs3drzwQmSg&#10;+dRT569eHRnI9fb+93e/G1+j9YILRrW0RAZe3L79D488EhmoGTZs+WWXxa/y2B13HHr11cjAtMWL&#10;p59xRmTgjf37H7/zzvhVzr7ssqHDhkUGdj7yyJ7t2yMDI8ePX3zhhfGr/PyWW/J9fZGBeatWjZ85&#10;MzLQsWvXtgcfjAxkMpm1114bX+Op++/fv3t3ZKBl1qy5K1dGBvq6u39x663xq5xx0UUjmpsjA7uf&#10;fvqPjz0WGRhaX3/2Jz8Zv8qjt9/e+dprkYEZS5a8r7U1MnCwo2PrXXfFr9J++eXV2WxkYMeWLXt/&#10;//vIwKiJE1s/8pH4VX520039+Xxk4LQ1a5pOOSUy8Nc//Wn7Qw9FBsrKy9dcfXV8jSfvu+/VPXsi&#10;AxPmzp3T3h4Z6Onq2nLbbfGrLLn44obGxsjAC08++aetWyMD2REjzrz00vhVHvnBD7pefz0ycMqy&#10;ZVMXLowfAgAwqAgwAMAgVV5Zmclk+vP5nQ8//E4zzaecUjTAPPPznx8+cCAyMHbKlHiAeWP//qcf&#10;eCB+lVVXXhkf2L1tW+SFhBBmLV8eDzBH+/uLrjFj6dJ4gNm/Z0/8kOzIkUUDzB8ee+yvzz0XGaiu&#10;q4sHmO5Dh4q+lsUXXhgPMC/t3Bk/pGX27KIBZvtPf9p96FBkoHH69HiAOdjRUfS1rLn66kx04IWn&#10;nnou+lfbfT098QDTn88XXWPmWWfFA8z+3bvjhwwfO7ZogPnDr34Vj0m1DQ3xAPNuvj3a1q+PB5iX&#10;nn02fsik+fOLBpjtDz3Ue+RIZGD8zJnxAPP6vn3xNd5NgHnhN795/oknIgP9uVw8wOT7+op+See0&#10;t8cDTMef/xw/ZERzc9EAs+Phh+O1oG706HiA6Tp4sOhrWbZhQzzA7C327TFl4cKiAWbbpk353t7I&#10;wIS5c+MB5sArr8TXKK+sLBpgnn/iiT8/9VRkoFAoxANMrqen6Jd03qpV8QCzb9eu+CGjJk4sGmCe&#10;3bLlwMsvRwbqGxuPDTCZsrLyioqy8vLyysr4yQAApSLAAACD1Eevv/7J++57dvPmUi8CAAw69ePG&#10;Xfy1r/Xn8xUCDAAwWAkwAMAgNX7mzL7u7vg7soeNGlX0nDMuuij+jKmmGTPiJ4xobi76vt2y8vL4&#10;wMwzzxw1YUJkYMzkyUUvUXSNEU1N8YGmGTPih1QNHRo/IYTw/nXrpkXfoj5h7tz4CbX19UVfS030&#10;/oYQwtSFC4fU1EQGho8ZEz8hhNB28cW56HvYG6dNi58wsqWl6GvJZOI3wITZZ589dsqUyMDYqVPj&#10;J1RUVhZdo37cuPhA86mnxg+prq2NnxBCWPChD8XvOZs0f378hGxDQ9HXEr+/IYTwvkWLqt/h0YVv&#10;KvrVCCEs/djH8rlcZKDo/5ei7/ov+r0RQpjd3t44fXpkoOh3aWVVVdEv6fCxY+MDLbNmxQ95p2dF&#10;Huv0D3+46+DByMDEYj896kaNKvpaiv4cm9baWltfHxko+rM0hLDskkuO9vdHBor+VB8zeXL8tRT9&#10;nSWEMHfFivhtWEV/jxtSU1P0Szps9Oj4wIQ5c+KHDB0+PH5CCKH1/POPRG9JbJk169h/rBgyJH6H&#10;IgBAyWUKhUKpdwAAAAAAADipxD4LFAAAAAAAgH+BAAMAAAAAAJCYAAMAAAAAAJCYAAMAAAAAAJCY&#10;AAMAAAAAAJCYAAMAAAAAAJCYAAMAAAAAAJCYAAMAAAAAAJCYAAMAAAAAAJCYAAMAAAAAAJCYAAMA&#10;AAAAAJCYAAMAAAAAAJCYAAMAAAAAAJCYAAMAAAAAAJCYAAMAAAAAAJCYAAMAAAAAAJCYAAMAAAAA&#10;AJCYAAMAAAAAAJCYAAMAOqEpkwAAA8ZJREFUAAAAAJCYAAMAAAAAAJCYAAMAAAAAAJCYAAMAAAAA&#10;AJCYAAMAAAAAAJCYAAMAAAAAAJCYAAMAAAAAAJCYAAMAAAAAAJCYAAMAAAAAAJCYAAMAAAAAAJCY&#10;AAMAAAAAAJCYAAMAAAAAAJCYAAMAAAAAAJCYAAMAAAAAAJCYAAMAAAAAAJCYAAMAAAAAAJCYAAMA&#10;AAAAAJCYAAMAAAAAAJCYAAMAAAAAAJCYAAMAAAAAAJCYAAMAAAAAAJCYAAMAAAAAAJCYAAMAAAAA&#10;AJCYAAMAAAAAAJCYAAMAAAAAAJCYAAMAAAAAAJCYAAMAAAAAAJCYAAMAAAAAAJCYAAMAAAAAAJCY&#10;AAMAAAAAAJCYAAMAAAAAAJCYAAMAAAAAAJCYAAMAAAAAAJCYAAMAAAAAAJCYAAMAAAAAAJCYAAMA&#10;AAAAAJCYAAMAAAAAAJCYAAMAAAAAAJCYAAMAAAAAAJCYAAMAAAAAAJCYAAMAAAAAAJCYAAMAAAAA&#10;AJCYAAMAAAAAAJCYAAMAAAAAAJCYAAMAAAAAAJCYAAMAAAAAAJCYAAMAAAAAAJCYAAMAAAAAAJCY&#10;AAMAAAAAAJCYAAMAAAAAAJCYAAMAAAAAAJCYAAMAAAAAAJCYAAMAAAAAAJCYAAMAAAAAAJCYAAMA&#10;AAAAAJCYAAMAAAAAAJCYAAMAAAAAAJCYAAMAAAAAAJCYAAMAAAAAAJCYAAMAAAAAAJCYAAMAAAAA&#10;AJCYAAMAAAAAAJCYAAMAAAAAAJCYAAMAAAAAAJCYAAMAAAAAAJCYAAMAAAAAAJCYAAMAAAAAAJCY&#10;AAMAAAAAAJCYAAMAAAAAAJCYAAMAAAAAAJCYAAMAAAAAAJCYAAMAAAAAAJCYAAMAAAAAAJCYAAMA&#10;AAAAAJCYAAMAAAAAAJCYAAMAAAAAAJCYAAMAAAAAAJCYAAMAAAAAAJCYAAMAAAAAAJCYAAMAAAAA&#10;AJCYAAMAAAAAAJCYAAMAAAAAAJCYAAMAAAAAAJCYAAMAAAAAAJCYAAMAAAAAAJCYAAMAAAAAAJCY&#10;AAMAAAAAAJCYAAMAAAAAAJCYAAMAAAAAAJCYAAMAAAAAAJCYAAMAAAAAAJCYAAMAAAAAAJCYAAMA&#10;AAAAAJCYAAMAAAAAAJCYAAMAAAAAAJCYAAMAAAAAAJCYAAMAAAAAAJCYAAMAAAAAAJCYAAMAAAAA&#10;AJCYAAMAAAAAAJCYAAMAAAAAAJCYAAMAAAAAAJCYAAMAAAAAAJCYAAMAAAAAAJCYAAMAAAAAAJCY&#10;AAMAAAAAAJCYAAMAAAAAAJDY/wLM+qm367dp0QAAAABJRU5ErkJgglBLAwQUAAYACAAAACEA+Sw4&#10;keAAAAAJAQAADwAAAGRycy9kb3ducmV2LnhtbEyPT0vDQBTE74LfYXmCN7v5Y0oa81JKUU9FsBWk&#10;t23ymoRm34bsNkm/vetJj8MMM7/J17PuxEiDbQ0jhIsABHFpqpZrhK/D21MKwjrFleoME8KNLKyL&#10;+7tcZZWZ+JPGvauFL2GbKYTGuT6T0pYNaWUXpif23tkMWjkvh1pWg5p8ue5kFARLqVXLfqFRPW0b&#10;Ki/7q0Z4n9S0icPXcXc5b2/HQ/LxvQsJ8fFh3ryAcDS7vzD84nt0KDzTyVy5sqJDiJJV7KMIaQTC&#10;+8s4SECcEOLnMAVZ5PL/g+IHAAD//wMAUEsDBBQABgAIAAAAIQCqJg6+vAAAACEBAAAZAAAAZHJz&#10;L19yZWxzL2Uyb0RvYy54bWwucmVsc4SPQWrDMBBF94XcQcw+lp1FKMWyN6HgbUgOMEhjWcQaCUkt&#10;9e0jyCaBQJfzP/89ph///Cp+KWUXWEHXtCCIdTCOrYLr5Xv/CSIXZINrYFKwUYZx2H30Z1qx1FFe&#10;XMyiUjgrWEqJX1JmvZDH3IRIXJs5JI+lnsnKiPqGluShbY8yPTNgeGGKyShIk+lAXLZYzf+zwzw7&#10;TaegfzxxeaOQzld3BWKyVBR4Mg4fYddEtiCHXr48NtwBAAD//wMAUEsBAi0AFAAGAAgAAAAhALGC&#10;Z7YKAQAAEwIAABMAAAAAAAAAAAAAAAAAAAAAAFtDb250ZW50X1R5cGVzXS54bWxQSwECLQAUAAYA&#10;CAAAACEAOP0h/9YAAACUAQAACwAAAAAAAAAAAAAAAAA7AQAAX3JlbHMvLnJlbHNQSwECLQAUAAYA&#10;CAAAACEA5Di8mSMDAABbCAAADgAAAAAAAAAAAAAAAAA6AgAAZHJzL2Uyb0RvYy54bWxQSwECLQAK&#10;AAAAAAAAACEAWJSS5DflAgA35QIAFAAAAAAAAAAAAAAAAACJBQAAZHJzL21lZGlhL2ltYWdlMS5w&#10;bmdQSwECLQAUAAYACAAAACEA+Sw4keAAAAAJAQAADwAAAAAAAAAAAAAAAADy6gIAZHJzL2Rvd25y&#10;ZXYueG1sUEsBAi0AFAAGAAgAAAAhAKomDr68AAAAIQEAABkAAAAAAAAAAAAAAAAA/+sCAGRycy9f&#10;cmVscy9lMm9Eb2MueG1sLnJlbHNQSwUGAAAAAAYABgB8AQAA8uwCAAAA&#10;">
                <v:shape id="图片 81" o:spid="_x0000_s1027" type="#_x0000_t75" style="position:absolute;width:23571;height:2118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IlbHwgAAANsAAAAPAAAAZHJzL2Rvd25yZXYueG1sRI/NqsIw&#10;FIT3gu8QjuBOU114pRpFBEHBu/AH0d2xObbB5qQ0UXvf/kYQXA4z8w0znTe2FE+qvXGsYNBPQBBn&#10;ThvOFRwPq94YhA/IGkvHpOCPPMxn7dYUU+1evKPnPuQiQtinqKAIoUql9FlBFn3fVcTRu7naYoiy&#10;zqWu8RXhtpTDJBlJi4bjQoEVLQvK7vuHVeDxtL2Ufsn3X/Njbpvc7a5np1S30ywmIAI14Rv+tNda&#10;wXgA7y/xB8jZPwAAAP//AwBQSwECLQAUAAYACAAAACEA2+H2y+4AAACFAQAAEwAAAAAAAAAAAAAA&#10;AAAAAAAAW0NvbnRlbnRfVHlwZXNdLnhtbFBLAQItABQABgAIAAAAIQBa9CxbvwAAABUBAAALAAAA&#10;AAAAAAAAAAAAAB8BAABfcmVscy8ucmVsc1BLAQItABQABgAIAAAAIQByIlbHwgAAANsAAAAPAAAA&#10;AAAAAAAAAAAAAAcCAABkcnMvZG93bnJldi54bWxQSwUGAAAAAAMAAwC3AAAA9gIAAAAA&#10;">
                  <v:imagedata r:id="rId22" o:title="" croptop="17079f" cropbottom="13425f" cropleft="23301f" cropright="25162f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文本框 3" o:spid="_x0000_s1028" type="#_x0000_t202" style="position:absolute;left:11385;top:6292;width:4934;height:487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1FSwwwAAANsAAAAPAAAAZHJzL2Rvd25yZXYueG1sRI/RasJA&#10;FETfhf7DcoW+6SahFY1upGgLfdNaP+CSvWZjsndDdtW0X+8WCj4OM2eGWa0H24or9b52rCCdJiCI&#10;S6drrhQcvz8mcxA+IGtsHZOCH/KwLp5GK8y1u/EXXQ+hErGEfY4KTAhdLqUvDVn0U9cRR+/keosh&#10;yr6SusdbLLetzJJkJi3WHBcMdrQxVDaHi1UwT+yuaRbZ3tuX3/TVbLbuvTsr9Twe3pYgAg3hEf6n&#10;P3XkMvj7En+ALO4AAAD//wMAUEsBAi0AFAAGAAgAAAAhANvh9svuAAAAhQEAABMAAAAAAAAAAAAA&#10;AAAAAAAAAFtDb250ZW50X1R5cGVzXS54bWxQSwECLQAUAAYACAAAACEAWvQsW78AAAAVAQAACwAA&#10;AAAAAAAAAAAAAAAfAQAAX3JlbHMvLnJlbHNQSwECLQAUAAYACAAAACEAdtRUsMMAAADbAAAADwAA&#10;AAAAAAAAAAAAAAAHAgAAZHJzL2Rvd25yZXYueG1sUEsFBgAAAAADAAMAtwAAAPcCAAAAAA==&#10;" filled="f" stroked="f">
                  <v:textbox style="mso-fit-shape-to-text:t">
                    <w:txbxContent>
                      <w:p w14:paraId="75B361E3" w14:textId="77777777" w:rsidR="006B1FF9" w:rsidRDefault="006B1FF9">
                        <w:pPr>
                          <w:rPr>
                            <w:kern w:val="0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b/>
                            <w:bCs/>
                            <w:color w:val="00B050"/>
                            <w:kern w:val="24"/>
                            <w:sz w:val="40"/>
                            <w:szCs w:val="40"/>
                          </w:rPr>
                          <w:t>C1</w:t>
                        </w:r>
                      </w:p>
                    </w:txbxContent>
                  </v:textbox>
                </v:shape>
                <v:shape id="文本框 4" o:spid="_x0000_s1029" type="#_x0000_t202" style="position:absolute;left:15347;top:7493;width:4934;height:4876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mPErwwAAANsAAAAPAAAAZHJzL2Rvd25yZXYueG1sRI/NbsIw&#10;EITvlXgHa5G4gcNPEU0xCPEjcWsLfYBVvI1D4nUUGwg8PUZC6nE0881o5svWVuJCjS8cKxgOEhDE&#10;mdMF5wp+j7v+DIQPyBorx6TgRh6Wi87bHFPtrvxDl0PIRSxhn6ICE0KdSukzQxb9wNXE0ftzjcUQ&#10;ZZNL3eA1lttKjpJkKi0WHBcM1rQ2lJWHs1UwS+xXWX6Mvr2d3IfvZr1x2/qkVK/brj5BBGrDf/hF&#10;73XkxvD8En+AXDwAAAD//wMAUEsBAi0AFAAGAAgAAAAhANvh9svuAAAAhQEAABMAAAAAAAAAAAAA&#10;AAAAAAAAAFtDb250ZW50X1R5cGVzXS54bWxQSwECLQAUAAYACAAAACEAWvQsW78AAAAVAQAACwAA&#10;AAAAAAAAAAAAAAAfAQAAX3JlbHMvLnJlbHNQSwECLQAUAAYACAAAACEAGZjxK8MAAADbAAAADwAA&#10;AAAAAAAAAAAAAAAHAgAAZHJzL2Rvd25yZXYueG1sUEsFBgAAAAADAAMAtwAAAPcCAAAAAA==&#10;" filled="f" stroked="f">
                  <v:textbox style="mso-fit-shape-to-text:t">
                    <w:txbxContent>
                      <w:p w14:paraId="290E3F7F" w14:textId="77777777" w:rsidR="006B1FF9" w:rsidRDefault="006B1FF9">
                        <w:pPr>
                          <w:rPr>
                            <w:kern w:val="0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b/>
                            <w:bCs/>
                            <w:color w:val="00B050"/>
                            <w:kern w:val="24"/>
                            <w:sz w:val="40"/>
                            <w:szCs w:val="40"/>
                          </w:rPr>
                          <w:t>C2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0DB35130" w14:textId="77777777" w:rsidR="00EE57B1" w:rsidRDefault="00EE57B1">
      <w:pPr>
        <w:rPr>
          <w:rFonts w:ascii="Times New Roman" w:hAnsi="Times New Roman"/>
          <w:color w:val="000000" w:themeColor="text1"/>
          <w:sz w:val="24"/>
          <w:szCs w:val="24"/>
        </w:rPr>
      </w:pPr>
    </w:p>
    <w:p w14:paraId="333E567C" w14:textId="77777777" w:rsidR="00EE57B1" w:rsidRDefault="00EE57B1">
      <w:pPr>
        <w:rPr>
          <w:rFonts w:ascii="Times New Roman" w:hAnsi="Times New Roman"/>
          <w:color w:val="000000" w:themeColor="text1"/>
          <w:sz w:val="24"/>
          <w:szCs w:val="24"/>
        </w:rPr>
      </w:pPr>
    </w:p>
    <w:p w14:paraId="7988A7CA" w14:textId="77777777" w:rsidR="00EE57B1" w:rsidRDefault="00EE57B1">
      <w:pPr>
        <w:rPr>
          <w:rFonts w:ascii="Times New Roman" w:hAnsi="Times New Roman"/>
          <w:color w:val="000000" w:themeColor="text1"/>
          <w:sz w:val="24"/>
          <w:szCs w:val="24"/>
        </w:rPr>
      </w:pPr>
    </w:p>
    <w:p w14:paraId="0A99DAEF" w14:textId="77777777" w:rsidR="00EE57B1" w:rsidRDefault="00EE57B1">
      <w:pPr>
        <w:rPr>
          <w:rFonts w:ascii="Times New Roman" w:hAnsi="Times New Roman"/>
          <w:color w:val="000000" w:themeColor="text1"/>
          <w:sz w:val="24"/>
          <w:szCs w:val="24"/>
        </w:rPr>
      </w:pPr>
    </w:p>
    <w:p w14:paraId="4B70C1B0" w14:textId="77777777" w:rsidR="00EE57B1" w:rsidRDefault="00EE57B1">
      <w:pPr>
        <w:rPr>
          <w:rFonts w:ascii="Times New Roman" w:hAnsi="Times New Roman"/>
          <w:color w:val="000000" w:themeColor="text1"/>
          <w:sz w:val="24"/>
          <w:szCs w:val="24"/>
        </w:rPr>
      </w:pPr>
    </w:p>
    <w:p w14:paraId="3FC365FD" w14:textId="77777777" w:rsidR="00EE57B1" w:rsidRDefault="00EE57B1">
      <w:pPr>
        <w:rPr>
          <w:rFonts w:ascii="Times New Roman" w:hAnsi="Times New Roman"/>
          <w:color w:val="000000" w:themeColor="text1"/>
          <w:sz w:val="24"/>
          <w:szCs w:val="24"/>
        </w:rPr>
      </w:pPr>
    </w:p>
    <w:p w14:paraId="462C67B6" w14:textId="77777777" w:rsidR="00EE57B1" w:rsidRDefault="00EE57B1">
      <w:pPr>
        <w:rPr>
          <w:rFonts w:ascii="Times New Roman" w:hAnsi="Times New Roman"/>
          <w:color w:val="000000" w:themeColor="text1"/>
          <w:sz w:val="24"/>
          <w:szCs w:val="24"/>
        </w:rPr>
      </w:pPr>
    </w:p>
    <w:p w14:paraId="309391ED" w14:textId="77777777" w:rsidR="00EE57B1" w:rsidRDefault="00EE57B1">
      <w:pPr>
        <w:rPr>
          <w:rFonts w:ascii="Times New Roman" w:hAnsi="Times New Roman"/>
          <w:color w:val="000000" w:themeColor="text1"/>
          <w:sz w:val="24"/>
          <w:szCs w:val="24"/>
        </w:rPr>
      </w:pPr>
    </w:p>
    <w:p w14:paraId="2851FEA6" w14:textId="77777777" w:rsidR="00EE57B1" w:rsidRDefault="00EE57B1">
      <w:pPr>
        <w:rPr>
          <w:rFonts w:ascii="Times New Roman" w:hAnsi="Times New Roman"/>
          <w:color w:val="000000" w:themeColor="text1"/>
          <w:sz w:val="24"/>
          <w:szCs w:val="24"/>
        </w:rPr>
      </w:pPr>
    </w:p>
    <w:p w14:paraId="6CA30011" w14:textId="77777777" w:rsidR="00EE57B1" w:rsidRDefault="00EE57B1">
      <w:pPr>
        <w:rPr>
          <w:rFonts w:ascii="Times New Roman" w:hAnsi="Times New Roman" w:cs="Times New Roman"/>
        </w:rPr>
      </w:pPr>
    </w:p>
    <w:tbl>
      <w:tblPr>
        <w:tblStyle w:val="aa"/>
        <w:tblW w:w="829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48"/>
        <w:gridCol w:w="4148"/>
      </w:tblGrid>
      <w:tr w:rsidR="00EE57B1" w14:paraId="24AEB3FE" w14:textId="77777777">
        <w:tc>
          <w:tcPr>
            <w:tcW w:w="4148" w:type="dxa"/>
            <w:tcBorders>
              <w:top w:val="single" w:sz="4" w:space="0" w:color="auto"/>
              <w:bottom w:val="single" w:sz="4" w:space="0" w:color="auto"/>
            </w:tcBorders>
          </w:tcPr>
          <w:p w14:paraId="44467D3E" w14:textId="77777777" w:rsidR="00EE57B1" w:rsidRDefault="00786D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Atom</w:t>
            </w:r>
          </w:p>
        </w:tc>
        <w:tc>
          <w:tcPr>
            <w:tcW w:w="4148" w:type="dxa"/>
            <w:tcBorders>
              <w:top w:val="single" w:sz="4" w:space="0" w:color="auto"/>
              <w:bottom w:val="single" w:sz="4" w:space="0" w:color="auto"/>
            </w:tcBorders>
          </w:tcPr>
          <w:p w14:paraId="5F3F911B" w14:textId="77777777" w:rsidR="00EE57B1" w:rsidRDefault="00786D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Charge</w:t>
            </w:r>
          </w:p>
        </w:tc>
      </w:tr>
      <w:tr w:rsidR="00EE57B1" w14:paraId="52A13313" w14:textId="77777777">
        <w:tc>
          <w:tcPr>
            <w:tcW w:w="4148" w:type="dxa"/>
            <w:tcBorders>
              <w:top w:val="single" w:sz="4" w:space="0" w:color="auto"/>
            </w:tcBorders>
          </w:tcPr>
          <w:p w14:paraId="5D3BE26D" w14:textId="77777777" w:rsidR="00EE57B1" w:rsidRDefault="00786D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C1 in NG@ND </w:t>
            </w:r>
          </w:p>
        </w:tc>
        <w:tc>
          <w:tcPr>
            <w:tcW w:w="4148" w:type="dxa"/>
            <w:tcBorders>
              <w:top w:val="single" w:sz="4" w:space="0" w:color="auto"/>
            </w:tcBorders>
          </w:tcPr>
          <w:p w14:paraId="5D6A508E" w14:textId="77777777" w:rsidR="00EE57B1" w:rsidRDefault="00786D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3</w:t>
            </w:r>
          </w:p>
        </w:tc>
      </w:tr>
      <w:tr w:rsidR="00EE57B1" w14:paraId="03563F32" w14:textId="77777777">
        <w:tc>
          <w:tcPr>
            <w:tcW w:w="4148" w:type="dxa"/>
          </w:tcPr>
          <w:p w14:paraId="0D31316E" w14:textId="77777777" w:rsidR="00EE57B1" w:rsidRDefault="00786D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2 in NG@ND</w:t>
            </w:r>
          </w:p>
        </w:tc>
        <w:tc>
          <w:tcPr>
            <w:tcW w:w="4148" w:type="dxa"/>
          </w:tcPr>
          <w:p w14:paraId="3341EE0D" w14:textId="77777777" w:rsidR="00EE57B1" w:rsidRDefault="00786D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1</w:t>
            </w:r>
          </w:p>
        </w:tc>
      </w:tr>
      <w:tr w:rsidR="00EE57B1" w14:paraId="5322EF4A" w14:textId="77777777">
        <w:tc>
          <w:tcPr>
            <w:tcW w:w="4148" w:type="dxa"/>
          </w:tcPr>
          <w:p w14:paraId="1EC305CE" w14:textId="77777777" w:rsidR="00EE57B1" w:rsidRDefault="00786D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C1 i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G-2G@ND</w:t>
            </w:r>
          </w:p>
        </w:tc>
        <w:tc>
          <w:tcPr>
            <w:tcW w:w="4148" w:type="dxa"/>
          </w:tcPr>
          <w:p w14:paraId="3AC282DB" w14:textId="77777777" w:rsidR="00EE57B1" w:rsidRDefault="00786D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</w:t>
            </w:r>
          </w:p>
        </w:tc>
      </w:tr>
      <w:tr w:rsidR="00EE57B1" w14:paraId="477EC16F" w14:textId="77777777">
        <w:tc>
          <w:tcPr>
            <w:tcW w:w="4148" w:type="dxa"/>
          </w:tcPr>
          <w:p w14:paraId="7E42BAA7" w14:textId="77777777" w:rsidR="00EE57B1" w:rsidRDefault="00786D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C2 i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G-2G@ND</w:t>
            </w:r>
          </w:p>
        </w:tc>
        <w:tc>
          <w:tcPr>
            <w:tcW w:w="4148" w:type="dxa"/>
          </w:tcPr>
          <w:p w14:paraId="60FF9187" w14:textId="77777777" w:rsidR="00EE57B1" w:rsidRDefault="00786D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8</w:t>
            </w:r>
          </w:p>
        </w:tc>
      </w:tr>
      <w:tr w:rsidR="00EE57B1" w14:paraId="149BB3CD" w14:textId="77777777">
        <w:tc>
          <w:tcPr>
            <w:tcW w:w="4148" w:type="dxa"/>
          </w:tcPr>
          <w:p w14:paraId="64CF8D8C" w14:textId="77777777" w:rsidR="00EE57B1" w:rsidRDefault="00786D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C1 i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G-4G</w:t>
            </w:r>
          </w:p>
        </w:tc>
        <w:tc>
          <w:tcPr>
            <w:tcW w:w="4148" w:type="dxa"/>
          </w:tcPr>
          <w:p w14:paraId="097625FB" w14:textId="77777777" w:rsidR="00EE57B1" w:rsidRDefault="00786D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7</w:t>
            </w:r>
          </w:p>
        </w:tc>
      </w:tr>
      <w:tr w:rsidR="00EE57B1" w14:paraId="14A91664" w14:textId="77777777">
        <w:tc>
          <w:tcPr>
            <w:tcW w:w="4148" w:type="dxa"/>
          </w:tcPr>
          <w:p w14:paraId="344D79FE" w14:textId="77777777" w:rsidR="00EE57B1" w:rsidRDefault="00786D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C2 i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G-4G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4148" w:type="dxa"/>
          </w:tcPr>
          <w:p w14:paraId="1B4DD9CC" w14:textId="77777777" w:rsidR="00EE57B1" w:rsidRDefault="00786D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0</w:t>
            </w:r>
          </w:p>
        </w:tc>
      </w:tr>
    </w:tbl>
    <w:p w14:paraId="35CCC568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0BBE00C6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1330652E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42A6407F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7F05171C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01547840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2095D218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2EA9A7F4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3D9D1AB0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4F15A85E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0CE8F8D1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609E1528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2B9E9851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7E462DC5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6556D04E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4E823659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746BD164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674CDA18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0A57B2CC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6172FB0C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1315EB61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4AF3B0EB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01D7088F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CBD85ED" wp14:editId="4CD4658F">
            <wp:extent cx="3671405" cy="5935980"/>
            <wp:effectExtent l="0" t="0" r="5715" b="7620"/>
            <wp:docPr id="65" name="图片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" name="图片 65"/>
                    <pic:cNvPicPr>
                      <a:picLocks noChangeAspect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89" t="2771"/>
                    <a:stretch>
                      <a:fillRect/>
                    </a:stretch>
                  </pic:blipFill>
                  <pic:spPr>
                    <a:xfrm>
                      <a:off x="0" y="0"/>
                      <a:ext cx="3712236" cy="6001997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6FF99E" w14:textId="4488A92A" w:rsidR="00EE57B1" w:rsidRDefault="00786DA2">
      <w:pPr>
        <w:rPr>
          <w:rFonts w:ascii="Times New Roman" w:hAnsi="Times New Roman" w:cs="Times New Roman"/>
        </w:rPr>
      </w:pPr>
      <w:r>
        <w:rPr>
          <w:rFonts w:ascii="Times New Roman" w:hAnsi="Times New Roman"/>
          <w:b/>
          <w:sz w:val="24"/>
          <w:szCs w:val="24"/>
        </w:rPr>
        <w:t>Fig. S1</w:t>
      </w:r>
      <w:r>
        <w:rPr>
          <w:rFonts w:ascii="Times New Roman" w:hAnsi="Times New Roman" w:hint="eastAsia"/>
          <w:b/>
          <w:sz w:val="24"/>
          <w:szCs w:val="24"/>
        </w:rPr>
        <w:t>2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ATR-IR spectr</w:t>
      </w:r>
      <w:r w:rsidR="00D9167F">
        <w:rPr>
          <w:rFonts w:ascii="Times New Roman" w:hAnsi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 xml:space="preserve"> of (a) reference samples including </w:t>
      </w:r>
      <w:r>
        <w:rPr>
          <w:rFonts w:ascii="Times New Roman" w:hAnsi="Times New Roman"/>
          <w:b/>
          <w:sz w:val="24"/>
          <w:szCs w:val="24"/>
        </w:rPr>
        <w:t>I</w:t>
      </w:r>
      <w:r>
        <w:rPr>
          <w:rFonts w:ascii="Times New Roman" w:hAnsi="Times New Roman"/>
          <w:sz w:val="24"/>
          <w:szCs w:val="24"/>
        </w:rPr>
        <w:t xml:space="preserve"> (2-(benzylideneamino)phenol), model catalyst (1,10-phenanthroline), product (2-phenylbenzoxazole) and solvent (toluene); (b) catalytic systems with the mixture of </w:t>
      </w:r>
      <w:r>
        <w:rPr>
          <w:rFonts w:ascii="Times New Roman" w:hAnsi="Times New Roman"/>
          <w:b/>
          <w:sz w:val="24"/>
          <w:szCs w:val="24"/>
        </w:rPr>
        <w:t>I</w:t>
      </w:r>
      <w:r>
        <w:rPr>
          <w:rFonts w:ascii="Times New Roman" w:hAnsi="Times New Roman"/>
          <w:sz w:val="24"/>
          <w:szCs w:val="24"/>
        </w:rPr>
        <w:t xml:space="preserve"> (as reactant), model catalyst and toluene under 140 </w:t>
      </w:r>
      <w:r>
        <w:rPr>
          <w:rFonts w:ascii="Times New Roman" w:hAnsi="Times New Roman"/>
          <w:sz w:val="24"/>
          <w:szCs w:val="24"/>
          <w:vertAlign w:val="superscript"/>
        </w:rPr>
        <w:t>o</w:t>
      </w:r>
      <w:r>
        <w:rPr>
          <w:rFonts w:ascii="Times New Roman" w:hAnsi="Times New Roman"/>
          <w:sz w:val="24"/>
          <w:szCs w:val="24"/>
        </w:rPr>
        <w:t xml:space="preserve">C in oxygen for 1, 2, 3, 4 and 5 </w:t>
      </w:r>
      <w:r w:rsidR="009E0E38">
        <w:rPr>
          <w:rFonts w:ascii="Times New Roman" w:hAnsi="Times New Roman"/>
          <w:sz w:val="24"/>
          <w:szCs w:val="24"/>
        </w:rPr>
        <w:t>h</w:t>
      </w:r>
      <w:r>
        <w:rPr>
          <w:rFonts w:ascii="Times New Roman" w:hAnsi="Times New Roman"/>
          <w:sz w:val="24"/>
          <w:szCs w:val="24"/>
        </w:rPr>
        <w:t>, respectively.</w:t>
      </w:r>
    </w:p>
    <w:p w14:paraId="4651C3E8" w14:textId="7D0D0C30" w:rsidR="00EE57B1" w:rsidRDefault="001743FD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49D5751F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1CFAF7F0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63066536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385EA5B" wp14:editId="637C72E8">
            <wp:extent cx="5274310" cy="2145665"/>
            <wp:effectExtent l="0" t="0" r="2540" b="698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/>
                    <pic:cNvPicPr>
                      <a:picLocks noChangeAspect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45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65BD36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65186601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385123EB" wp14:editId="1BDBCEF5">
            <wp:extent cx="5274310" cy="2192655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92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0E26B3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A9F45A6" wp14:editId="2B3FD76F">
            <wp:extent cx="5274310" cy="2218690"/>
            <wp:effectExtent l="0" t="0" r="254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>
                      <a:picLocks noChangeAspect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18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EFA845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B3886E7" wp14:editId="529C33FE">
            <wp:extent cx="5274310" cy="2144395"/>
            <wp:effectExtent l="0" t="0" r="2540" b="825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44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175A06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70E574CA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2DBE56B4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7A1111D3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4D837C93" wp14:editId="484F036C">
            <wp:extent cx="5274310" cy="2214880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>
                      <a:picLocks noChangeAspect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1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E5D511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3B2BF279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2001EB31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04A88B79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50FB5E2C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1A430EEB" wp14:editId="19A00831">
            <wp:extent cx="5274310" cy="2137410"/>
            <wp:effectExtent l="0" t="0" r="254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/>
                    <pic:cNvPicPr>
                      <a:picLocks noChangeAspect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37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58A72F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221290D1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3D4A5421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678A4449" w14:textId="77777777" w:rsidR="00EE57B1" w:rsidRDefault="00786DA2">
      <w:pPr>
        <w:jc w:val="center"/>
        <w:rPr>
          <w:rFonts w:ascii="Times New Roman" w:hAnsi="Times New Roman" w:cs="Times New Roman"/>
          <w:color w:val="FF0000"/>
        </w:rPr>
      </w:pPr>
      <w:r>
        <w:rPr>
          <w:rFonts w:ascii="Times New Roman" w:hAnsi="Times New Roman" w:cs="Times New Roman"/>
          <w:noProof/>
          <w:color w:val="FF0000"/>
        </w:rPr>
        <w:lastRenderedPageBreak/>
        <w:drawing>
          <wp:inline distT="0" distB="0" distL="0" distR="0" wp14:anchorId="2B6709D5" wp14:editId="2AF0F58A">
            <wp:extent cx="5267325" cy="2108835"/>
            <wp:effectExtent l="0" t="0" r="0" b="571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959" t="9953" r="6093" b="1839"/>
                    <a:stretch>
                      <a:fillRect/>
                    </a:stretch>
                  </pic:blipFill>
                  <pic:spPr>
                    <a:xfrm>
                      <a:off x="0" y="0"/>
                      <a:ext cx="5283535" cy="2115584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6A9D9B" w14:textId="77777777" w:rsidR="00EE57B1" w:rsidRDefault="00EE57B1">
      <w:pPr>
        <w:jc w:val="center"/>
        <w:rPr>
          <w:rFonts w:ascii="Times New Roman" w:hAnsi="Times New Roman" w:cs="Times New Roman"/>
          <w:color w:val="FF0000"/>
        </w:rPr>
      </w:pPr>
    </w:p>
    <w:p w14:paraId="1B2D0B2B" w14:textId="77777777" w:rsidR="00EE57B1" w:rsidRDefault="00EE57B1">
      <w:pPr>
        <w:jc w:val="center"/>
        <w:rPr>
          <w:rFonts w:ascii="Times New Roman" w:hAnsi="Times New Roman" w:cs="Times New Roman"/>
          <w:color w:val="FF0000"/>
        </w:rPr>
      </w:pPr>
    </w:p>
    <w:p w14:paraId="2A122B84" w14:textId="77777777" w:rsidR="00EE57B1" w:rsidRDefault="00EE57B1">
      <w:pPr>
        <w:jc w:val="center"/>
        <w:rPr>
          <w:rFonts w:ascii="Times New Roman" w:hAnsi="Times New Roman" w:cs="Times New Roman"/>
          <w:color w:val="FF0000"/>
        </w:rPr>
      </w:pPr>
    </w:p>
    <w:p w14:paraId="161C37F4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79087BB5" wp14:editId="557EC105">
            <wp:extent cx="5274310" cy="2210435"/>
            <wp:effectExtent l="0" t="0" r="254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/>
                    <pic:cNvPicPr>
                      <a:picLocks noChangeAspect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10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9B4CAD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07D97C2B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3D7D1FA4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04339BE4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7ABFB6CD" wp14:editId="27D4DC72">
            <wp:extent cx="5274310" cy="2199005"/>
            <wp:effectExtent l="0" t="0" r="254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/>
                    <pic:cNvPicPr>
                      <a:picLocks noChangeAspect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99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F02DFA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7B20B9D7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31866E22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0D3BE01A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C19D290" wp14:editId="75AFAD49">
            <wp:extent cx="5274310" cy="2206625"/>
            <wp:effectExtent l="0" t="0" r="2540" b="317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/>
                    <pic:cNvPicPr>
                      <a:picLocks noChangeAspect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06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10FF70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20245C28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2DF036A9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736DB9D9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6F97B497" wp14:editId="29F7F46D">
            <wp:extent cx="5274310" cy="2206625"/>
            <wp:effectExtent l="0" t="0" r="2540" b="317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>
                      <a:picLocks noChangeAspect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06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7FAC79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6408747F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336A2479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0A0604DC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868BEE8" wp14:editId="5570A4CB">
            <wp:extent cx="5274310" cy="2115185"/>
            <wp:effectExtent l="0" t="0" r="254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15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F529AA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0F4C2C03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78412CFA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7767745E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D6EE9C5" wp14:editId="030B053C">
            <wp:extent cx="5237480" cy="2159635"/>
            <wp:effectExtent l="0" t="0" r="127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图片 29"/>
                    <pic:cNvPicPr>
                      <a:picLocks noChangeAspect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418" t="10213" r="7225"/>
                    <a:stretch>
                      <a:fillRect/>
                    </a:stretch>
                  </pic:blipFill>
                  <pic:spPr>
                    <a:xfrm>
                      <a:off x="0" y="0"/>
                      <a:ext cx="5238000" cy="216000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E83C99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26699C90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3CA81821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17B27F56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8D47A08" wp14:editId="6A5A5754">
            <wp:extent cx="5274310" cy="2206625"/>
            <wp:effectExtent l="0" t="0" r="2540" b="3175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/>
                    <pic:cNvPicPr>
                      <a:picLocks noChangeAspect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06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CBB573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62FCC0E3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1580A294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02E9C0A4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6D51ADE" wp14:editId="587478F5">
            <wp:extent cx="5154930" cy="2159635"/>
            <wp:effectExtent l="0" t="0" r="7620" b="0"/>
            <wp:docPr id="68" name="图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" name="图片 68"/>
                    <pic:cNvPicPr>
                      <a:picLocks noChangeAspect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418" t="9861" r="7664"/>
                    <a:stretch>
                      <a:fillRect/>
                    </a:stretch>
                  </pic:blipFill>
                  <pic:spPr>
                    <a:xfrm>
                      <a:off x="0" y="0"/>
                      <a:ext cx="5155200" cy="216000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9001E2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1BA51EB0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2896F96A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42EB292E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5297A319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75145B2" wp14:editId="53EB6659">
            <wp:extent cx="5158740" cy="2159635"/>
            <wp:effectExtent l="0" t="0" r="3810" b="0"/>
            <wp:docPr id="69" name="图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" name="图片 69"/>
                    <pic:cNvPicPr>
                      <a:picLocks noChangeAspect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58" t="9861" r="7214"/>
                    <a:stretch>
                      <a:fillRect/>
                    </a:stretch>
                  </pic:blipFill>
                  <pic:spPr>
                    <a:xfrm>
                      <a:off x="0" y="0"/>
                      <a:ext cx="5158800" cy="216000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58EAAC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542F943C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4056B423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59498399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drawing>
          <wp:inline distT="0" distB="0" distL="0" distR="0" wp14:anchorId="08C25660" wp14:editId="227865E3">
            <wp:extent cx="5191125" cy="2159635"/>
            <wp:effectExtent l="0" t="0" r="0" b="0"/>
            <wp:docPr id="70" name="图片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" name="图片 70"/>
                    <pic:cNvPicPr>
                      <a:picLocks noChangeAspect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32" t="9926" r="7551"/>
                    <a:stretch>
                      <a:fillRect/>
                    </a:stretch>
                  </pic:blipFill>
                  <pic:spPr>
                    <a:xfrm>
                      <a:off x="0" y="0"/>
                      <a:ext cx="5191200" cy="216000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4A5919" w14:textId="77777777" w:rsidR="00EE57B1" w:rsidRDefault="00EE57B1">
      <w:pPr>
        <w:jc w:val="left"/>
        <w:rPr>
          <w:rFonts w:ascii="Times New Roman" w:hAnsi="Times New Roman" w:cs="Times New Roman"/>
        </w:rPr>
      </w:pPr>
    </w:p>
    <w:p w14:paraId="63491016" w14:textId="77777777" w:rsidR="00EE57B1" w:rsidRDefault="00EE57B1">
      <w:pPr>
        <w:jc w:val="left"/>
        <w:rPr>
          <w:rFonts w:ascii="Times New Roman" w:hAnsi="Times New Roman" w:cs="Times New Roman"/>
        </w:rPr>
      </w:pPr>
    </w:p>
    <w:p w14:paraId="04FB0D83" w14:textId="77777777" w:rsidR="00EE57B1" w:rsidRDefault="00EE57B1">
      <w:pPr>
        <w:jc w:val="left"/>
        <w:rPr>
          <w:rFonts w:ascii="Times New Roman" w:hAnsi="Times New Roman" w:cs="Times New Roman"/>
        </w:rPr>
      </w:pPr>
    </w:p>
    <w:p w14:paraId="2E42152F" w14:textId="77777777" w:rsidR="00EE57B1" w:rsidRDefault="00EE57B1">
      <w:pPr>
        <w:jc w:val="left"/>
        <w:rPr>
          <w:rFonts w:ascii="Times New Roman" w:hAnsi="Times New Roman" w:cs="Times New Roman"/>
        </w:rPr>
      </w:pPr>
    </w:p>
    <w:p w14:paraId="38338790" w14:textId="77777777" w:rsidR="00EE57B1" w:rsidRDefault="00786DA2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7FE9741A" wp14:editId="3A1803F4">
            <wp:extent cx="5169535" cy="2159635"/>
            <wp:effectExtent l="0" t="0" r="0" b="0"/>
            <wp:docPr id="71" name="图片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" name="图片 71"/>
                    <pic:cNvPicPr>
                      <a:picLocks noChangeAspect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56" t="10143" r="7337"/>
                    <a:stretch>
                      <a:fillRect/>
                    </a:stretch>
                  </pic:blipFill>
                  <pic:spPr>
                    <a:xfrm>
                      <a:off x="0" y="0"/>
                      <a:ext cx="5169600" cy="216000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E470D6" w14:textId="77777777" w:rsidR="00EE57B1" w:rsidRDefault="00EE57B1">
      <w:pPr>
        <w:jc w:val="left"/>
        <w:rPr>
          <w:rFonts w:ascii="Times New Roman" w:hAnsi="Times New Roman" w:cs="Times New Roman"/>
        </w:rPr>
      </w:pPr>
    </w:p>
    <w:p w14:paraId="75C98D31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503A8DA1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71584B01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63424652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65C80E1" wp14:editId="65C91E63">
            <wp:extent cx="5274310" cy="2181225"/>
            <wp:effectExtent l="0" t="0" r="2540" b="9525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/>
                    <pic:cNvPicPr>
                      <a:picLocks noChangeAspect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81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90936E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45749C0E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2593AEAA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2DA06C14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6F9FB652" wp14:editId="5D225961">
            <wp:extent cx="5194300" cy="2159635"/>
            <wp:effectExtent l="0" t="0" r="6350" b="0"/>
            <wp:docPr id="66" name="图片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" name="图片 66"/>
                    <pic:cNvPicPr>
                      <a:picLocks noChangeAspect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418" t="9663" r="7572"/>
                    <a:stretch>
                      <a:fillRect/>
                    </a:stretch>
                  </pic:blipFill>
                  <pic:spPr>
                    <a:xfrm>
                      <a:off x="0" y="0"/>
                      <a:ext cx="5194800" cy="216000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5EF734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1C3E9215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9CBC62B" wp14:editId="697E109F">
            <wp:extent cx="5129530" cy="2159635"/>
            <wp:effectExtent l="0" t="0" r="0" b="0"/>
            <wp:docPr id="72" name="图片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图片 72"/>
                    <pic:cNvPicPr>
                      <a:picLocks noChangeAspect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420" t="9045" r="7550"/>
                    <a:stretch>
                      <a:fillRect/>
                    </a:stretch>
                  </pic:blipFill>
                  <pic:spPr>
                    <a:xfrm>
                      <a:off x="0" y="0"/>
                      <a:ext cx="5130000" cy="216000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7703C6" w14:textId="77777777" w:rsidR="00EE57B1" w:rsidRDefault="00EE57B1">
      <w:pPr>
        <w:jc w:val="center"/>
        <w:rPr>
          <w:rFonts w:ascii="Times New Roman" w:hAnsi="Times New Roman" w:cs="Times New Roman"/>
        </w:rPr>
      </w:pPr>
    </w:p>
    <w:p w14:paraId="1BD89C19" w14:textId="77777777" w:rsidR="00EE57B1" w:rsidRDefault="00786DA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/>
          <w:b/>
          <w:sz w:val="24"/>
          <w:szCs w:val="24"/>
        </w:rPr>
        <w:t>Fig. S1</w:t>
      </w:r>
      <w:r>
        <w:rPr>
          <w:rFonts w:ascii="Times New Roman" w:hAnsi="Times New Roman" w:hint="eastAsia"/>
          <w:b/>
          <w:sz w:val="24"/>
          <w:szCs w:val="24"/>
        </w:rPr>
        <w:t>3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GC-MS analysis of products (</w:t>
      </w:r>
      <w:r>
        <w:rPr>
          <w:rFonts w:ascii="Times New Roman" w:hAnsi="Times New Roman"/>
          <w:b/>
          <w:sz w:val="24"/>
          <w:szCs w:val="24"/>
        </w:rPr>
        <w:t>P1</w:t>
      </w:r>
      <w:r>
        <w:rPr>
          <w:rFonts w:ascii="Times New Roman" w:hAnsi="Times New Roman"/>
          <w:sz w:val="24"/>
          <w:szCs w:val="24"/>
        </w:rPr>
        <w:t>-</w:t>
      </w:r>
      <w:r>
        <w:rPr>
          <w:rFonts w:ascii="Times New Roman" w:hAnsi="Times New Roman"/>
          <w:b/>
          <w:sz w:val="24"/>
          <w:szCs w:val="24"/>
        </w:rPr>
        <w:t>P23</w:t>
      </w:r>
      <w:r>
        <w:rPr>
          <w:rFonts w:ascii="Times New Roman" w:hAnsi="Times New Roman"/>
          <w:sz w:val="24"/>
          <w:szCs w:val="24"/>
        </w:rPr>
        <w:t>) in substrate scope experiments.</w:t>
      </w:r>
    </w:p>
    <w:p w14:paraId="5FE92467" w14:textId="77777777" w:rsidR="00EE57B1" w:rsidRDefault="00EE57B1">
      <w:pPr>
        <w:jc w:val="left"/>
        <w:rPr>
          <w:rFonts w:ascii="Times New Roman" w:hAnsi="Times New Roman" w:cs="Times New Roman"/>
        </w:rPr>
      </w:pPr>
    </w:p>
    <w:p w14:paraId="0E265B89" w14:textId="77777777" w:rsidR="00EE57B1" w:rsidRDefault="00EE57B1">
      <w:pPr>
        <w:jc w:val="left"/>
        <w:rPr>
          <w:rFonts w:ascii="Times New Roman" w:hAnsi="Times New Roman" w:cs="Times New Roman"/>
        </w:rPr>
      </w:pPr>
    </w:p>
    <w:p w14:paraId="7092619F" w14:textId="77777777" w:rsidR="00EE57B1" w:rsidRDefault="00EE57B1">
      <w:pPr>
        <w:jc w:val="left"/>
        <w:rPr>
          <w:rFonts w:ascii="Times New Roman" w:hAnsi="Times New Roman" w:cs="Times New Roman"/>
        </w:rPr>
      </w:pPr>
    </w:p>
    <w:p w14:paraId="3AB7FC36" w14:textId="77777777" w:rsidR="00EE57B1" w:rsidRDefault="00EE57B1">
      <w:pPr>
        <w:jc w:val="left"/>
        <w:rPr>
          <w:rFonts w:ascii="Times New Roman" w:hAnsi="Times New Roman" w:cs="Times New Roman"/>
        </w:rPr>
      </w:pPr>
    </w:p>
    <w:p w14:paraId="3F536960" w14:textId="77777777" w:rsidR="00EE57B1" w:rsidRDefault="00786DA2">
      <w:pPr>
        <w:jc w:val="left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 w:hint="eastAsia"/>
          <w:b/>
        </w:rPr>
        <w:lastRenderedPageBreak/>
        <w:t>References</w:t>
      </w:r>
    </w:p>
    <w:p w14:paraId="3F7248DE" w14:textId="2F660902" w:rsidR="005B1E2C" w:rsidRPr="00314457" w:rsidRDefault="00786DA2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4457">
        <w:rPr>
          <w:rFonts w:ascii="Times New Roman" w:hAnsi="Times New Roman" w:cs="Times New Roman"/>
          <w:sz w:val="24"/>
          <w:szCs w:val="24"/>
        </w:rPr>
        <w:fldChar w:fldCharType="begin"/>
      </w:r>
      <w:r w:rsidRPr="0031445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14457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9" w:name="_ENREF_1"/>
      <w:r w:rsidR="005B1E2C" w:rsidRPr="00314457">
        <w:rPr>
          <w:rFonts w:ascii="Times New Roman" w:hAnsi="Times New Roman" w:cs="Times New Roman"/>
          <w:noProof/>
          <w:sz w:val="24"/>
          <w:szCs w:val="24"/>
        </w:rPr>
        <w:t>1. Chang J., Zhao K., Pan S. Synthesis of 2-arylbenzoxazoles via DDQ promoted oxidative cyclization of phenolic Schiff bases</w:t>
      </w:r>
      <w:r w:rsidR="00314457">
        <w:rPr>
          <w:rFonts w:ascii="Times New Roman" w:hAnsi="Times New Roman" w:cs="Times New Roman"/>
          <w:noProof/>
          <w:sz w:val="24"/>
          <w:szCs w:val="24"/>
        </w:rPr>
        <w:t xml:space="preserve"> - </w:t>
      </w:r>
      <w:r w:rsidR="005B1E2C" w:rsidRPr="00314457">
        <w:rPr>
          <w:rFonts w:ascii="Times New Roman" w:hAnsi="Times New Roman" w:cs="Times New Roman"/>
          <w:noProof/>
          <w:sz w:val="24"/>
          <w:szCs w:val="24"/>
        </w:rPr>
        <w:t>a solution-ph</w:t>
      </w:r>
      <w:bookmarkStart w:id="20" w:name="_GoBack"/>
      <w:bookmarkEnd w:id="20"/>
      <w:r w:rsidR="005B1E2C" w:rsidRPr="00314457">
        <w:rPr>
          <w:rFonts w:ascii="Times New Roman" w:hAnsi="Times New Roman" w:cs="Times New Roman"/>
          <w:noProof/>
          <w:sz w:val="24"/>
          <w:szCs w:val="24"/>
        </w:rPr>
        <w:t xml:space="preserve">ase strategy for library synthesis. </w:t>
      </w:r>
      <w:r w:rsidR="005B1E2C" w:rsidRPr="00314457">
        <w:rPr>
          <w:rFonts w:ascii="Times New Roman" w:hAnsi="Times New Roman" w:cs="Times New Roman"/>
          <w:i/>
          <w:noProof/>
          <w:sz w:val="24"/>
          <w:szCs w:val="24"/>
        </w:rPr>
        <w:t>Tetrahedron Lett.</w:t>
      </w:r>
      <w:r w:rsidR="005B1E2C"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B1E2C" w:rsidRPr="00314457">
        <w:rPr>
          <w:rFonts w:ascii="Times New Roman" w:hAnsi="Times New Roman" w:cs="Times New Roman"/>
          <w:b/>
          <w:noProof/>
          <w:sz w:val="24"/>
          <w:szCs w:val="24"/>
        </w:rPr>
        <w:t>43</w:t>
      </w:r>
      <w:r w:rsidR="005B1E2C" w:rsidRPr="00314457">
        <w:rPr>
          <w:rFonts w:ascii="Times New Roman" w:hAnsi="Times New Roman" w:cs="Times New Roman"/>
          <w:noProof/>
          <w:sz w:val="24"/>
          <w:szCs w:val="24"/>
        </w:rPr>
        <w:t>, 951-954 (2002).</w:t>
      </w:r>
      <w:bookmarkEnd w:id="19"/>
    </w:p>
    <w:p w14:paraId="5517DEE4" w14:textId="2F1AB6F0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1" w:name="_ENREF_2"/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2. Park K. H., Jun K., Shin S. R., Oh S. W. 2-Arylbenzoxazoles from phenolic schiff's bases by thianthrene cation radical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Tetrahedron Lett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37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8869-8870 (1996).</w:t>
      </w:r>
      <w:bookmarkEnd w:id="21"/>
    </w:p>
    <w:p w14:paraId="0CDEEB7B" w14:textId="77777777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2" w:name="_ENREF_3"/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3. Beaulieu P. L., Haché B., von Moos E. A practical Oxone®-mediated, high-throughput, solution-phase synthesis of benzimidazoles from 1, 2-phenylenediamines and aldehydes and its application to preparative scale synthesis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Synthesis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2003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1683-1692 (2003).</w:t>
      </w:r>
      <w:bookmarkEnd w:id="22"/>
    </w:p>
    <w:p w14:paraId="56E062A7" w14:textId="6188DACB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3" w:name="_ENREF_4"/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4. Blacker A. J., Farah M. M., Hall M. I., Marsden S. P., Saidi O., Williams J. M. Synthesis of benzazoles by hydrogen-transfer catalysis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Org. Lett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11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2039-2042 (2009).</w:t>
      </w:r>
      <w:bookmarkEnd w:id="23"/>
    </w:p>
    <w:p w14:paraId="747FEFF3" w14:textId="08C171DB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4" w:name="_ENREF_5"/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5. Yu J., Xu J., Lu M. Copper‐catalyzed highly efficient aerobic oxidative synthesis of benzimidazoles, benzoxazoles and benzothiazoles from aromatic alcohols under solvent‐free conditions in open air at room temperature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Appl. Organ. Chem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27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606-610 (2013).</w:t>
      </w:r>
      <w:bookmarkEnd w:id="24"/>
    </w:p>
    <w:p w14:paraId="02E8C0EC" w14:textId="3B8A561B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5" w:name="_ENREF_6"/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6. Tang L., Guo X., Yang Y., Zha Z., Wang Z. Gold nanoparticles supported on titanium dioxide: an efficient catalyst for highly selective synthesis of benzoxazoles and benzimidazoles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Chem. Commun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50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6145-6148 (2014).</w:t>
      </w:r>
      <w:bookmarkEnd w:id="25"/>
    </w:p>
    <w:p w14:paraId="5EA1F501" w14:textId="799EEE58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6" w:name="_ENREF_7"/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7. Yoo W. J., Yuan H., Miyamura H., Kobayashi S. Facile Preparation of 2‐Substituted Benzoxazoles and Benzothiazoles via Aerobic Oxidation of Phenolic and Thiophenolic Imines Catalyzed by Polymer‐Incarcerated Platinum Nanoclusters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Adv. Syn. Catal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353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3085-3089 (2011).</w:t>
      </w:r>
      <w:bookmarkEnd w:id="26"/>
    </w:p>
    <w:p w14:paraId="1A2BA177" w14:textId="6EC09BCB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7" w:name="_ENREF_8"/>
      <w:r w:rsidRPr="00314457">
        <w:rPr>
          <w:rFonts w:ascii="Times New Roman" w:hAnsi="Times New Roman" w:cs="Times New Roman"/>
          <w:noProof/>
          <w:sz w:val="24"/>
          <w:szCs w:val="24"/>
        </w:rPr>
        <w:t>8. Yu C.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, et al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AgPd nanoparticles deposited on WO</w:t>
      </w:r>
      <w:r w:rsidRPr="00314457">
        <w:rPr>
          <w:rFonts w:ascii="Times New Roman" w:hAnsi="Times New Roman" w:cs="Times New Roman"/>
          <w:noProof/>
          <w:sz w:val="24"/>
          <w:szCs w:val="24"/>
          <w:vertAlign w:val="subscript"/>
        </w:rPr>
        <w:t>2. 72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nanorods as an efficient catalyst for one-pot conversion of nitrophenol/nitroacetophenone into benzoxazole/quinazoline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J. Am. Chem. Soc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139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5712-5715 (2017).</w:t>
      </w:r>
      <w:bookmarkEnd w:id="27"/>
    </w:p>
    <w:p w14:paraId="6333B5B4" w14:textId="7685F79E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8" w:name="_ENREF_9"/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9. Chen Y. X., Qian L. F., Zhang W., Han B. Efficient Aerobic Oxidative Synthesis of 2-Substituted Benzoxazoles, Benzothiazoles, and Benzimidazoles Catalyzed by 4-Methoxy-TEMPO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Angew. Chem. Int. Ed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47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9330-9333 (2008).</w:t>
      </w:r>
      <w:bookmarkEnd w:id="28"/>
    </w:p>
    <w:p w14:paraId="7D41AB4B" w14:textId="26F6E18E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9" w:name="_ENREF_10"/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10. Kawashita Y., Nakamichi N., Kawabata H., Hayashi M. Direct and practical synthesis of 2-arylbenzoxazoles promoted by activated carbon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Org. Lett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5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3713-3715 (2003).</w:t>
      </w:r>
      <w:bookmarkEnd w:id="29"/>
    </w:p>
    <w:p w14:paraId="114DB6E8" w14:textId="77777777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0" w:name="_ENREF_11"/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11. Niknam E., Panahi F., Daneshgar F., Bahrami F., Khalafi-Nezhad A. Metal–Organic Framework MIL-101 (Cr) as an Efficient Heterogeneous Catalyst for Clean Synthesis of Benzoazoles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ACS Omega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3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17135-17144 (2018).</w:t>
      </w:r>
      <w:bookmarkEnd w:id="30"/>
    </w:p>
    <w:p w14:paraId="5E29AB78" w14:textId="0D6295A2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1" w:name="_ENREF_12"/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12. Sadeghi B., Ghasemi Nejad M. Silica sulfuric acid: an eco-friendly and reusable catalyst for synthesis of benzimidazole derivatives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J. Chem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2013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 (2012).</w:t>
      </w:r>
      <w:bookmarkEnd w:id="31"/>
    </w:p>
    <w:p w14:paraId="385DC957" w14:textId="1A130D78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2" w:name="_ENREF_13"/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13. Chaudhari C., Siddiki S. H., Shimizu K.-i. Acceptorless dehydrogenative synthesis of benzothiazoles and benzimidazoles from alcohols or aldehydes by heterogeneous Pt catalysts under neutral conditions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Tetrahedron Lett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56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4885-4888 (2015).</w:t>
      </w:r>
      <w:bookmarkEnd w:id="32"/>
    </w:p>
    <w:p w14:paraId="3EC9AB69" w14:textId="67F86F1C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3" w:name="_ENREF_14"/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14. Chang W., Sun Y., Huang Y. One‐pot green synthesis of benzoxazole derivatives through molecular sieve‐catalyzed oxidative cyclization reaction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Heteroat Chem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28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e21360 (2017).</w:t>
      </w:r>
      <w:bookmarkEnd w:id="33"/>
    </w:p>
    <w:p w14:paraId="04C8802D" w14:textId="59FC6EBA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4" w:name="_ENREF_15"/>
      <w:r w:rsidRPr="0031445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15. Khalafi-Nezhad A., Panahi F. Ruthenium-catalyzed synthesis of benzoxazoles using acceptorless dehydrogenative coupling reaction of primary alcohols with 2-aminophenol under heterogeneous conditions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ACS Catal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4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1686-1692 (2014).</w:t>
      </w:r>
      <w:bookmarkEnd w:id="34"/>
    </w:p>
    <w:p w14:paraId="2ED19FF2" w14:textId="77B72CFD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5" w:name="_ENREF_16"/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16. Lai Y. L., Ye J. S., Huang J. M. Electrochemical Synthesis of Benzazoles from Alcohols and o‐Substituted Anilines with a Catalytic Amount of CoII Salt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Chem. A Eur. J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22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5425-5429 (2016).</w:t>
      </w:r>
      <w:bookmarkEnd w:id="35"/>
    </w:p>
    <w:p w14:paraId="33974F64" w14:textId="1E895E3F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6" w:name="_ENREF_17"/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17. Sarode S. A., Bhojane J. M., Nagarkar J. M. An efficient magnetic copper ferrite nanoparticle: for one pot synthesis of 2-substituted benzoxazole via redox reactions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Tetrahedron Lett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56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206-210 (2015).</w:t>
      </w:r>
      <w:bookmarkEnd w:id="36"/>
    </w:p>
    <w:p w14:paraId="2F5BAF83" w14:textId="4B954701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7" w:name="_ENREF_18"/>
      <w:r w:rsidRPr="00314457">
        <w:rPr>
          <w:rFonts w:ascii="Times New Roman" w:hAnsi="Times New Roman" w:cs="Times New Roman"/>
          <w:noProof/>
          <w:sz w:val="24"/>
          <w:szCs w:val="24"/>
        </w:rPr>
        <w:t>18. Yu C.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, et al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One-pot formic acid dehydrogenation and synthesis of benzene-fused heterocycles over reusable AgPd/WO</w:t>
      </w:r>
      <w:r w:rsidRPr="00314457">
        <w:rPr>
          <w:rFonts w:ascii="Times New Roman" w:hAnsi="Times New Roman" w:cs="Times New Roman"/>
          <w:noProof/>
          <w:sz w:val="24"/>
          <w:szCs w:val="24"/>
          <w:vertAlign w:val="subscript"/>
        </w:rPr>
        <w:t xml:space="preserve"> 2.72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nanocatalyst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J. Mater. Chem. A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6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23766-23772 (2018).</w:t>
      </w:r>
      <w:bookmarkEnd w:id="37"/>
    </w:p>
    <w:p w14:paraId="25676EA3" w14:textId="1A573498" w:rsidR="005B1E2C" w:rsidRPr="00314457" w:rsidRDefault="005B1E2C" w:rsidP="005B1E2C">
      <w:pPr>
        <w:pStyle w:val="EndNoteBibliography"/>
        <w:ind w:left="280" w:hanging="2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8" w:name="_ENREF_19"/>
      <w:r w:rsidRPr="00314457">
        <w:rPr>
          <w:rFonts w:ascii="Times New Roman" w:hAnsi="Times New Roman" w:cs="Times New Roman"/>
          <w:noProof/>
          <w:sz w:val="24"/>
          <w:szCs w:val="24"/>
        </w:rPr>
        <w:t>19. Yang D.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, et al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Magnetically recoverable and reusable CuFe</w:t>
      </w:r>
      <w:r w:rsidRPr="00314457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314457">
        <w:rPr>
          <w:rFonts w:ascii="Times New Roman" w:hAnsi="Times New Roman" w:cs="Times New Roman"/>
          <w:noProof/>
          <w:sz w:val="24"/>
          <w:szCs w:val="24"/>
        </w:rPr>
        <w:t>O</w:t>
      </w:r>
      <w:r w:rsidRPr="00314457">
        <w:rPr>
          <w:rFonts w:ascii="Times New Roman" w:hAnsi="Times New Roman" w:cs="Times New Roman"/>
          <w:noProof/>
          <w:sz w:val="24"/>
          <w:szCs w:val="24"/>
          <w:vertAlign w:val="subscript"/>
        </w:rPr>
        <w:t>4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nanoparticle-catalyzed synthesis of benzoxazoles, benzothiazoles and benzimidazoles using dioxygen as oxidant. </w:t>
      </w:r>
      <w:r w:rsidRPr="00314457">
        <w:rPr>
          <w:rFonts w:ascii="Times New Roman" w:hAnsi="Times New Roman" w:cs="Times New Roman"/>
          <w:i/>
          <w:noProof/>
          <w:sz w:val="24"/>
          <w:szCs w:val="24"/>
        </w:rPr>
        <w:t>RSC Adv.</w:t>
      </w:r>
      <w:r w:rsidRPr="0031445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14457">
        <w:rPr>
          <w:rFonts w:ascii="Times New Roman" w:hAnsi="Times New Roman" w:cs="Times New Roman"/>
          <w:b/>
          <w:noProof/>
          <w:sz w:val="24"/>
          <w:szCs w:val="24"/>
        </w:rPr>
        <w:t>4</w:t>
      </w:r>
      <w:r w:rsidRPr="00314457">
        <w:rPr>
          <w:rFonts w:ascii="Times New Roman" w:hAnsi="Times New Roman" w:cs="Times New Roman"/>
          <w:noProof/>
          <w:sz w:val="24"/>
          <w:szCs w:val="24"/>
        </w:rPr>
        <w:t>, 17832-17839 (2014).</w:t>
      </w:r>
      <w:bookmarkEnd w:id="38"/>
    </w:p>
    <w:p w14:paraId="01A9BD17" w14:textId="362ADCDA" w:rsidR="00EE57B1" w:rsidRDefault="00786DA2" w:rsidP="005B1E2C">
      <w:pPr>
        <w:rPr>
          <w:rFonts w:ascii="Times New Roman" w:hAnsi="Times New Roman" w:cs="Times New Roman"/>
        </w:rPr>
      </w:pPr>
      <w:r w:rsidRPr="0031445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E57B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A00272F" w14:textId="77777777" w:rsidR="00DC304C" w:rsidRDefault="00DC304C" w:rsidP="007B5A8D">
      <w:r>
        <w:separator/>
      </w:r>
    </w:p>
  </w:endnote>
  <w:endnote w:type="continuationSeparator" w:id="0">
    <w:p w14:paraId="02BB91BF" w14:textId="77777777" w:rsidR="00DC304C" w:rsidRDefault="00DC304C" w:rsidP="007B5A8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EC776A9" w14:textId="77777777" w:rsidR="00DC304C" w:rsidRDefault="00DC304C" w:rsidP="007B5A8D">
      <w:r>
        <w:separator/>
      </w:r>
    </w:p>
  </w:footnote>
  <w:footnote w:type="continuationSeparator" w:id="0">
    <w:p w14:paraId="17C680B5" w14:textId="77777777" w:rsidR="00DC304C" w:rsidRDefault="00DC304C" w:rsidP="007B5A8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283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fwepa92x55sziexawbpttz39wrs5etzdztt&quot;&gt;My EndNote Library&lt;record-ids&gt;&lt;item&gt;171&lt;/item&gt;&lt;item&gt;173&lt;/item&gt;&lt;item&gt;175&lt;/item&gt;&lt;item&gt;176&lt;/item&gt;&lt;item&gt;190&lt;/item&gt;&lt;item&gt;191&lt;/item&gt;&lt;item&gt;192&lt;/item&gt;&lt;item&gt;193&lt;/item&gt;&lt;item&gt;194&lt;/item&gt;&lt;item&gt;195&lt;/item&gt;&lt;item&gt;196&lt;/item&gt;&lt;item&gt;197&lt;/item&gt;&lt;item&gt;203&lt;/item&gt;&lt;item&gt;230&lt;/item&gt;&lt;/record-ids&gt;&lt;/item&gt;&lt;/Libraries&gt;"/>
  </w:docVars>
  <w:rsids>
    <w:rsidRoot w:val="00962827"/>
    <w:rsid w:val="00001C63"/>
    <w:rsid w:val="00003D73"/>
    <w:rsid w:val="000114FF"/>
    <w:rsid w:val="00011693"/>
    <w:rsid w:val="00047CCE"/>
    <w:rsid w:val="000554EE"/>
    <w:rsid w:val="000607AA"/>
    <w:rsid w:val="00065BB0"/>
    <w:rsid w:val="000664C4"/>
    <w:rsid w:val="0006650B"/>
    <w:rsid w:val="00082E49"/>
    <w:rsid w:val="000B0405"/>
    <w:rsid w:val="000C591A"/>
    <w:rsid w:val="000D077C"/>
    <w:rsid w:val="000D2652"/>
    <w:rsid w:val="000D3796"/>
    <w:rsid w:val="000E6616"/>
    <w:rsid w:val="000E79F7"/>
    <w:rsid w:val="00114A52"/>
    <w:rsid w:val="001505CB"/>
    <w:rsid w:val="001549F4"/>
    <w:rsid w:val="00155BC6"/>
    <w:rsid w:val="00156493"/>
    <w:rsid w:val="00160198"/>
    <w:rsid w:val="00163DA3"/>
    <w:rsid w:val="00164B5E"/>
    <w:rsid w:val="00164ED5"/>
    <w:rsid w:val="001743FD"/>
    <w:rsid w:val="00190763"/>
    <w:rsid w:val="00190B19"/>
    <w:rsid w:val="001A0976"/>
    <w:rsid w:val="001A27A9"/>
    <w:rsid w:val="001B4EBC"/>
    <w:rsid w:val="001C1075"/>
    <w:rsid w:val="001E27CA"/>
    <w:rsid w:val="0020014D"/>
    <w:rsid w:val="00203520"/>
    <w:rsid w:val="0021053D"/>
    <w:rsid w:val="00230800"/>
    <w:rsid w:val="00237F85"/>
    <w:rsid w:val="002430FB"/>
    <w:rsid w:val="00244EDD"/>
    <w:rsid w:val="00255CE7"/>
    <w:rsid w:val="00256C8F"/>
    <w:rsid w:val="0026341F"/>
    <w:rsid w:val="00265D92"/>
    <w:rsid w:val="00283839"/>
    <w:rsid w:val="00286301"/>
    <w:rsid w:val="002A7BEE"/>
    <w:rsid w:val="002B7FB5"/>
    <w:rsid w:val="002C08F5"/>
    <w:rsid w:val="002C16F6"/>
    <w:rsid w:val="002D6092"/>
    <w:rsid w:val="002E2EAF"/>
    <w:rsid w:val="002F07CC"/>
    <w:rsid w:val="00304FD9"/>
    <w:rsid w:val="00310ABE"/>
    <w:rsid w:val="00314457"/>
    <w:rsid w:val="00317A44"/>
    <w:rsid w:val="003217AC"/>
    <w:rsid w:val="00322ABF"/>
    <w:rsid w:val="003275D6"/>
    <w:rsid w:val="0033261D"/>
    <w:rsid w:val="00334844"/>
    <w:rsid w:val="003349E5"/>
    <w:rsid w:val="003437B8"/>
    <w:rsid w:val="00355E8E"/>
    <w:rsid w:val="00363650"/>
    <w:rsid w:val="00370F8E"/>
    <w:rsid w:val="00373633"/>
    <w:rsid w:val="0038257C"/>
    <w:rsid w:val="0038430E"/>
    <w:rsid w:val="003B0819"/>
    <w:rsid w:val="003B4873"/>
    <w:rsid w:val="003C28EE"/>
    <w:rsid w:val="003C55C7"/>
    <w:rsid w:val="003C6CDA"/>
    <w:rsid w:val="003D43F8"/>
    <w:rsid w:val="003E0336"/>
    <w:rsid w:val="003F23AC"/>
    <w:rsid w:val="003F400E"/>
    <w:rsid w:val="003F4370"/>
    <w:rsid w:val="00401844"/>
    <w:rsid w:val="004024AD"/>
    <w:rsid w:val="00416B89"/>
    <w:rsid w:val="00425140"/>
    <w:rsid w:val="00426ECE"/>
    <w:rsid w:val="00432080"/>
    <w:rsid w:val="004377AE"/>
    <w:rsid w:val="00440E07"/>
    <w:rsid w:val="0044199D"/>
    <w:rsid w:val="00443233"/>
    <w:rsid w:val="00460B95"/>
    <w:rsid w:val="0046229E"/>
    <w:rsid w:val="00465D4A"/>
    <w:rsid w:val="00467091"/>
    <w:rsid w:val="00470154"/>
    <w:rsid w:val="004764DE"/>
    <w:rsid w:val="0048017F"/>
    <w:rsid w:val="0049190D"/>
    <w:rsid w:val="00493D5F"/>
    <w:rsid w:val="004B03E5"/>
    <w:rsid w:val="004C148D"/>
    <w:rsid w:val="004C2EC6"/>
    <w:rsid w:val="004C5353"/>
    <w:rsid w:val="004C5961"/>
    <w:rsid w:val="005038D3"/>
    <w:rsid w:val="00514266"/>
    <w:rsid w:val="0052144E"/>
    <w:rsid w:val="00523437"/>
    <w:rsid w:val="005359FB"/>
    <w:rsid w:val="00536E19"/>
    <w:rsid w:val="00540DFD"/>
    <w:rsid w:val="00560194"/>
    <w:rsid w:val="00560EF8"/>
    <w:rsid w:val="005911E8"/>
    <w:rsid w:val="00594088"/>
    <w:rsid w:val="00596921"/>
    <w:rsid w:val="005A0354"/>
    <w:rsid w:val="005A4F2E"/>
    <w:rsid w:val="005A62E0"/>
    <w:rsid w:val="005B144D"/>
    <w:rsid w:val="005B189F"/>
    <w:rsid w:val="005B1E2C"/>
    <w:rsid w:val="005C29B2"/>
    <w:rsid w:val="005D7E1B"/>
    <w:rsid w:val="005E20CF"/>
    <w:rsid w:val="005F462B"/>
    <w:rsid w:val="00613A23"/>
    <w:rsid w:val="0063214E"/>
    <w:rsid w:val="006408EA"/>
    <w:rsid w:val="00661CB7"/>
    <w:rsid w:val="0066368C"/>
    <w:rsid w:val="00664F3B"/>
    <w:rsid w:val="00673817"/>
    <w:rsid w:val="0067512F"/>
    <w:rsid w:val="00677CE9"/>
    <w:rsid w:val="006A289E"/>
    <w:rsid w:val="006A633B"/>
    <w:rsid w:val="006A708D"/>
    <w:rsid w:val="006B1FF9"/>
    <w:rsid w:val="006B30FB"/>
    <w:rsid w:val="006B33AF"/>
    <w:rsid w:val="006B4416"/>
    <w:rsid w:val="006B65AE"/>
    <w:rsid w:val="006C4B42"/>
    <w:rsid w:val="006C4B6B"/>
    <w:rsid w:val="006C4D41"/>
    <w:rsid w:val="006D137E"/>
    <w:rsid w:val="006D1B9F"/>
    <w:rsid w:val="006D7415"/>
    <w:rsid w:val="00702393"/>
    <w:rsid w:val="00710E46"/>
    <w:rsid w:val="007117D9"/>
    <w:rsid w:val="007278C5"/>
    <w:rsid w:val="007308CB"/>
    <w:rsid w:val="00737E46"/>
    <w:rsid w:val="00737FA9"/>
    <w:rsid w:val="0074653A"/>
    <w:rsid w:val="007467A5"/>
    <w:rsid w:val="00762D48"/>
    <w:rsid w:val="007869F1"/>
    <w:rsid w:val="00786DA2"/>
    <w:rsid w:val="00787742"/>
    <w:rsid w:val="007A06AA"/>
    <w:rsid w:val="007A3DDB"/>
    <w:rsid w:val="007B1084"/>
    <w:rsid w:val="007B2A2D"/>
    <w:rsid w:val="007B5A8D"/>
    <w:rsid w:val="007C012A"/>
    <w:rsid w:val="007C0B29"/>
    <w:rsid w:val="007D5FA3"/>
    <w:rsid w:val="007E44AA"/>
    <w:rsid w:val="007E5FA2"/>
    <w:rsid w:val="007E691A"/>
    <w:rsid w:val="007E7ED6"/>
    <w:rsid w:val="0080787D"/>
    <w:rsid w:val="00810FCD"/>
    <w:rsid w:val="0081241C"/>
    <w:rsid w:val="008178B6"/>
    <w:rsid w:val="00820AFA"/>
    <w:rsid w:val="008260E3"/>
    <w:rsid w:val="008342E8"/>
    <w:rsid w:val="00843E7C"/>
    <w:rsid w:val="00853867"/>
    <w:rsid w:val="00853FCB"/>
    <w:rsid w:val="008641D6"/>
    <w:rsid w:val="00880318"/>
    <w:rsid w:val="008804E6"/>
    <w:rsid w:val="00883145"/>
    <w:rsid w:val="0089156C"/>
    <w:rsid w:val="00893CFB"/>
    <w:rsid w:val="008A2F96"/>
    <w:rsid w:val="008A3F00"/>
    <w:rsid w:val="008A6DD7"/>
    <w:rsid w:val="008B2BF4"/>
    <w:rsid w:val="008C103D"/>
    <w:rsid w:val="008C3D98"/>
    <w:rsid w:val="008D29F4"/>
    <w:rsid w:val="008D46F6"/>
    <w:rsid w:val="008D6853"/>
    <w:rsid w:val="008F4A4C"/>
    <w:rsid w:val="009104DB"/>
    <w:rsid w:val="00915B32"/>
    <w:rsid w:val="0092754E"/>
    <w:rsid w:val="00927DA6"/>
    <w:rsid w:val="0094171B"/>
    <w:rsid w:val="0094343A"/>
    <w:rsid w:val="00947335"/>
    <w:rsid w:val="00962827"/>
    <w:rsid w:val="00963796"/>
    <w:rsid w:val="009735F7"/>
    <w:rsid w:val="009740E2"/>
    <w:rsid w:val="0098171D"/>
    <w:rsid w:val="009877BB"/>
    <w:rsid w:val="00995DB4"/>
    <w:rsid w:val="00996A62"/>
    <w:rsid w:val="009A2C7B"/>
    <w:rsid w:val="009A508D"/>
    <w:rsid w:val="009A574C"/>
    <w:rsid w:val="009B3BD3"/>
    <w:rsid w:val="009C4F43"/>
    <w:rsid w:val="009E0E38"/>
    <w:rsid w:val="009F1748"/>
    <w:rsid w:val="00A017B8"/>
    <w:rsid w:val="00A03AA8"/>
    <w:rsid w:val="00A0472D"/>
    <w:rsid w:val="00A067E6"/>
    <w:rsid w:val="00A076D9"/>
    <w:rsid w:val="00A07881"/>
    <w:rsid w:val="00A347FF"/>
    <w:rsid w:val="00A40183"/>
    <w:rsid w:val="00A408EC"/>
    <w:rsid w:val="00A41301"/>
    <w:rsid w:val="00A473DC"/>
    <w:rsid w:val="00A70296"/>
    <w:rsid w:val="00A706BE"/>
    <w:rsid w:val="00A7245D"/>
    <w:rsid w:val="00A73087"/>
    <w:rsid w:val="00A80CA1"/>
    <w:rsid w:val="00A909FD"/>
    <w:rsid w:val="00A922A4"/>
    <w:rsid w:val="00A94952"/>
    <w:rsid w:val="00A96C2A"/>
    <w:rsid w:val="00AA54AF"/>
    <w:rsid w:val="00AA7E4D"/>
    <w:rsid w:val="00AB02E9"/>
    <w:rsid w:val="00AB446C"/>
    <w:rsid w:val="00AC279D"/>
    <w:rsid w:val="00AC431A"/>
    <w:rsid w:val="00AD2386"/>
    <w:rsid w:val="00B1617A"/>
    <w:rsid w:val="00B30C35"/>
    <w:rsid w:val="00B36A15"/>
    <w:rsid w:val="00B52A7A"/>
    <w:rsid w:val="00B53D37"/>
    <w:rsid w:val="00B53F5F"/>
    <w:rsid w:val="00B63D46"/>
    <w:rsid w:val="00B76CF4"/>
    <w:rsid w:val="00B94E62"/>
    <w:rsid w:val="00B95DC3"/>
    <w:rsid w:val="00BA34B5"/>
    <w:rsid w:val="00BC20C9"/>
    <w:rsid w:val="00BF4858"/>
    <w:rsid w:val="00BF4F9E"/>
    <w:rsid w:val="00BF77DE"/>
    <w:rsid w:val="00C03132"/>
    <w:rsid w:val="00C2083F"/>
    <w:rsid w:val="00C2566E"/>
    <w:rsid w:val="00C27373"/>
    <w:rsid w:val="00C30E40"/>
    <w:rsid w:val="00C332D2"/>
    <w:rsid w:val="00C64AF0"/>
    <w:rsid w:val="00C65D8F"/>
    <w:rsid w:val="00C702D5"/>
    <w:rsid w:val="00C70AF8"/>
    <w:rsid w:val="00C8178F"/>
    <w:rsid w:val="00C87358"/>
    <w:rsid w:val="00C91FB9"/>
    <w:rsid w:val="00C92D1A"/>
    <w:rsid w:val="00CA0E5F"/>
    <w:rsid w:val="00CA56B5"/>
    <w:rsid w:val="00CB20A1"/>
    <w:rsid w:val="00CC5E54"/>
    <w:rsid w:val="00CC642A"/>
    <w:rsid w:val="00CD08CF"/>
    <w:rsid w:val="00CD1686"/>
    <w:rsid w:val="00CD2742"/>
    <w:rsid w:val="00CF2AB1"/>
    <w:rsid w:val="00D10CF2"/>
    <w:rsid w:val="00D20440"/>
    <w:rsid w:val="00D24C99"/>
    <w:rsid w:val="00D25E23"/>
    <w:rsid w:val="00D26ED7"/>
    <w:rsid w:val="00D341C4"/>
    <w:rsid w:val="00D350ED"/>
    <w:rsid w:val="00D4690B"/>
    <w:rsid w:val="00D53A06"/>
    <w:rsid w:val="00D57573"/>
    <w:rsid w:val="00D602A8"/>
    <w:rsid w:val="00D83337"/>
    <w:rsid w:val="00D9167F"/>
    <w:rsid w:val="00D9307B"/>
    <w:rsid w:val="00DA71EA"/>
    <w:rsid w:val="00DA795D"/>
    <w:rsid w:val="00DB09A4"/>
    <w:rsid w:val="00DB75BB"/>
    <w:rsid w:val="00DC304C"/>
    <w:rsid w:val="00DC7066"/>
    <w:rsid w:val="00DD7375"/>
    <w:rsid w:val="00DE1C65"/>
    <w:rsid w:val="00E025FB"/>
    <w:rsid w:val="00E2656C"/>
    <w:rsid w:val="00E26F7A"/>
    <w:rsid w:val="00E468F2"/>
    <w:rsid w:val="00E5098F"/>
    <w:rsid w:val="00E5416D"/>
    <w:rsid w:val="00E600B9"/>
    <w:rsid w:val="00E7294B"/>
    <w:rsid w:val="00E8125D"/>
    <w:rsid w:val="00E90C6D"/>
    <w:rsid w:val="00E92BC5"/>
    <w:rsid w:val="00EA1B66"/>
    <w:rsid w:val="00EA7FA4"/>
    <w:rsid w:val="00EC1464"/>
    <w:rsid w:val="00EC4267"/>
    <w:rsid w:val="00EC60FB"/>
    <w:rsid w:val="00ED04B1"/>
    <w:rsid w:val="00EE132D"/>
    <w:rsid w:val="00EE57B1"/>
    <w:rsid w:val="00EE72F9"/>
    <w:rsid w:val="00F252FC"/>
    <w:rsid w:val="00F27D6E"/>
    <w:rsid w:val="00F33454"/>
    <w:rsid w:val="00F3543B"/>
    <w:rsid w:val="00F448D2"/>
    <w:rsid w:val="00F44A9E"/>
    <w:rsid w:val="00F50920"/>
    <w:rsid w:val="00F56939"/>
    <w:rsid w:val="00F65785"/>
    <w:rsid w:val="00F834B1"/>
    <w:rsid w:val="00F84C55"/>
    <w:rsid w:val="00F87741"/>
    <w:rsid w:val="00F96492"/>
    <w:rsid w:val="00FA1D32"/>
    <w:rsid w:val="00FB6582"/>
    <w:rsid w:val="00FC0DCC"/>
    <w:rsid w:val="00FC13BB"/>
    <w:rsid w:val="00FC2E47"/>
    <w:rsid w:val="00FC38B8"/>
    <w:rsid w:val="00FD6C03"/>
    <w:rsid w:val="00FD7C41"/>
    <w:rsid w:val="00FE03D8"/>
    <w:rsid w:val="00FE5590"/>
    <w:rsid w:val="04D21FC9"/>
    <w:rsid w:val="0531554F"/>
    <w:rsid w:val="19F070C4"/>
    <w:rsid w:val="3E056785"/>
    <w:rsid w:val="3E310A8C"/>
    <w:rsid w:val="4A3429AC"/>
    <w:rsid w:val="4FFA495B"/>
    <w:rsid w:val="792267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7C9A3723"/>
  <w15:docId w15:val="{F11E9B43-B388-4F29-8D37-CE41E643A1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qFormat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a8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9">
    <w:name w:val="Normal (Web)"/>
    <w:basedOn w:val="a"/>
    <w:uiPriority w:val="99"/>
    <w:semiHidden/>
    <w:unhideWhenUsed/>
    <w:qFormat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table" w:styleId="aa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Hyperlink"/>
    <w:basedOn w:val="a0"/>
    <w:uiPriority w:val="99"/>
    <w:unhideWhenUsed/>
    <w:qFormat/>
    <w:rPr>
      <w:color w:val="0000FF"/>
      <w:u w:val="single"/>
    </w:rPr>
  </w:style>
  <w:style w:type="character" w:customStyle="1" w:styleId="a8">
    <w:name w:val="页眉 字符"/>
    <w:basedOn w:val="a0"/>
    <w:link w:val="a7"/>
    <w:uiPriority w:val="99"/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qFormat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qFormat/>
    <w:rPr>
      <w:rFonts w:ascii="Calibri" w:hAnsi="Calibri" w:cs="Calibri"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qFormat/>
    <w:pPr>
      <w:jc w:val="center"/>
    </w:pPr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qFormat/>
    <w:rPr>
      <w:rFonts w:ascii="Calibri" w:hAnsi="Calibri" w:cs="Calibri"/>
      <w:kern w:val="2"/>
      <w:szCs w:val="22"/>
    </w:rPr>
  </w:style>
  <w:style w:type="character" w:customStyle="1" w:styleId="a4">
    <w:name w:val="批注框文本 字符"/>
    <w:basedOn w:val="a0"/>
    <w:link w:val="a3"/>
    <w:uiPriority w:val="99"/>
    <w:semiHidden/>
    <w:rPr>
      <w:sz w:val="18"/>
      <w:szCs w:val="18"/>
    </w:rPr>
  </w:style>
  <w:style w:type="character" w:styleId="ac">
    <w:name w:val="annotation reference"/>
    <w:basedOn w:val="a0"/>
    <w:uiPriority w:val="99"/>
    <w:semiHidden/>
    <w:unhideWhenUsed/>
    <w:rsid w:val="00001C63"/>
    <w:rPr>
      <w:sz w:val="16"/>
      <w:szCs w:val="16"/>
    </w:rPr>
  </w:style>
  <w:style w:type="paragraph" w:styleId="ad">
    <w:name w:val="annotation text"/>
    <w:basedOn w:val="a"/>
    <w:link w:val="ae"/>
    <w:uiPriority w:val="99"/>
    <w:unhideWhenUsed/>
    <w:rsid w:val="00001C63"/>
    <w:rPr>
      <w:sz w:val="20"/>
      <w:szCs w:val="20"/>
    </w:rPr>
  </w:style>
  <w:style w:type="character" w:customStyle="1" w:styleId="ae">
    <w:name w:val="批注文字 字符"/>
    <w:basedOn w:val="a0"/>
    <w:link w:val="ad"/>
    <w:uiPriority w:val="99"/>
    <w:rsid w:val="00001C63"/>
    <w:rPr>
      <w:kern w:val="2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001C63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001C63"/>
    <w:rPr>
      <w:b/>
      <w:bCs/>
      <w:kern w:val="2"/>
    </w:rPr>
  </w:style>
  <w:style w:type="character" w:styleId="af1">
    <w:name w:val="Unresolved Mention"/>
    <w:basedOn w:val="a0"/>
    <w:uiPriority w:val="99"/>
    <w:semiHidden/>
    <w:unhideWhenUsed/>
    <w:rsid w:val="005B1E2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9" Type="http://schemas.openxmlformats.org/officeDocument/2006/relationships/image" Target="media/image31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42" Type="http://schemas.openxmlformats.org/officeDocument/2006/relationships/image" Target="media/image34.png"/><Relationship Id="rId7" Type="http://schemas.openxmlformats.org/officeDocument/2006/relationships/endnotes" Target="endnotes.xml"/><Relationship Id="rId12" Type="http://schemas.openxmlformats.org/officeDocument/2006/relationships/oleObject" Target="embeddings/oleObject1.bin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image" Target="media/image25.png"/><Relationship Id="rId38" Type="http://schemas.openxmlformats.org/officeDocument/2006/relationships/image" Target="media/image30.png"/><Relationship Id="rId46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41" Type="http://schemas.openxmlformats.org/officeDocument/2006/relationships/image" Target="media/image3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24" Type="http://schemas.openxmlformats.org/officeDocument/2006/relationships/image" Target="media/image16.png"/><Relationship Id="rId32" Type="http://schemas.openxmlformats.org/officeDocument/2006/relationships/image" Target="media/image24.png"/><Relationship Id="rId37" Type="http://schemas.openxmlformats.org/officeDocument/2006/relationships/image" Target="media/image29.png"/><Relationship Id="rId40" Type="http://schemas.openxmlformats.org/officeDocument/2006/relationships/image" Target="media/image32.png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36" Type="http://schemas.openxmlformats.org/officeDocument/2006/relationships/image" Target="media/image28.png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31" Type="http://schemas.openxmlformats.org/officeDocument/2006/relationships/image" Target="media/image23.png"/><Relationship Id="rId44" Type="http://schemas.openxmlformats.org/officeDocument/2006/relationships/image" Target="media/image36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35" Type="http://schemas.openxmlformats.org/officeDocument/2006/relationships/image" Target="media/image27.png"/><Relationship Id="rId43" Type="http://schemas.openxmlformats.org/officeDocument/2006/relationships/image" Target="media/image35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9752E634-35FB-4618-B604-15D8662F7E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2</Pages>
  <Words>7354</Words>
  <Characters>41923</Characters>
  <Application>Microsoft Office Word</Application>
  <DocSecurity>0</DocSecurity>
  <Lines>349</Lines>
  <Paragraphs>98</Paragraphs>
  <ScaleCrop>false</ScaleCrop>
  <Company>StartOS Win7 SP1装机版 Y2015.春季</Company>
  <LinksUpToDate>false</LinksUpToDate>
  <CharactersWithSpaces>491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reamsummit</dc:creator>
  <cp:lastModifiedBy>Yuefeng Liu</cp:lastModifiedBy>
  <cp:revision>6</cp:revision>
  <dcterms:created xsi:type="dcterms:W3CDTF">2021-04-22T13:45:00Z</dcterms:created>
  <dcterms:modified xsi:type="dcterms:W3CDTF">2021-05-11T11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14</vt:lpwstr>
  </property>
</Properties>
</file>